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252C9" w14:textId="38A8D524" w:rsidR="002C2B55" w:rsidRPr="00616B47" w:rsidRDefault="007D5018" w:rsidP="00616B47">
      <w:pPr>
        <w:pStyle w:val="Heading1"/>
        <w:numPr>
          <w:ilvl w:val="0"/>
          <w:numId w:val="0"/>
        </w:numPr>
      </w:pPr>
      <w:r>
        <w:t>Appendix</w:t>
      </w:r>
      <w:r w:rsidR="00825535">
        <w:t xml:space="preserve"> A. Selected Sources</w:t>
      </w:r>
    </w:p>
    <w:p w14:paraId="440254C3" w14:textId="28BFA402" w:rsidR="00DD0C5F" w:rsidRPr="00616B47" w:rsidRDefault="00DD0C5F" w:rsidP="00DD0C5F"/>
    <w:p w14:paraId="5B039C4B" w14:textId="28F6C83B" w:rsidR="00616B47" w:rsidRPr="00616B47" w:rsidRDefault="00616B47" w:rsidP="00DD0C5F">
      <w:pPr>
        <w:rPr>
          <w:b/>
          <w:bCs/>
        </w:rPr>
      </w:pPr>
      <w:r w:rsidRPr="00616B47">
        <w:rPr>
          <w:b/>
          <w:bCs/>
        </w:rPr>
        <w:t>Table 1 - BizDevOps definition</w:t>
      </w:r>
    </w:p>
    <w:tbl>
      <w:tblPr>
        <w:tblStyle w:val="TableGrid"/>
        <w:tblW w:w="9634" w:type="dxa"/>
        <w:tblLayout w:type="fixed"/>
        <w:tblLook w:val="04A0" w:firstRow="1" w:lastRow="0" w:firstColumn="1" w:lastColumn="0" w:noHBand="0" w:noVBand="1"/>
      </w:tblPr>
      <w:tblGrid>
        <w:gridCol w:w="704"/>
        <w:gridCol w:w="567"/>
        <w:gridCol w:w="8363"/>
      </w:tblGrid>
      <w:tr w:rsidR="007927A3" w:rsidRPr="007A2C7F" w14:paraId="3FD02C58" w14:textId="77777777" w:rsidTr="007A2C7F">
        <w:tc>
          <w:tcPr>
            <w:tcW w:w="704" w:type="dxa"/>
            <w:vAlign w:val="bottom"/>
          </w:tcPr>
          <w:p w14:paraId="5805B8CA" w14:textId="0D089CE8" w:rsidR="007927A3" w:rsidRPr="007A2C7F" w:rsidRDefault="007A2C7F" w:rsidP="007A2C7F">
            <w:pPr>
              <w:jc w:val="center"/>
              <w:rPr>
                <w:sz w:val="18"/>
                <w:szCs w:val="18"/>
              </w:rPr>
            </w:pPr>
            <w:r w:rsidRPr="007A2C7F">
              <w:rPr>
                <w:b/>
                <w:bCs/>
                <w:color w:val="000000"/>
                <w:sz w:val="18"/>
                <w:szCs w:val="18"/>
              </w:rPr>
              <w:t>Code</w:t>
            </w:r>
          </w:p>
        </w:tc>
        <w:tc>
          <w:tcPr>
            <w:tcW w:w="567" w:type="dxa"/>
          </w:tcPr>
          <w:p w14:paraId="6F5D6E4B" w14:textId="456C97A6" w:rsidR="007927A3" w:rsidRPr="007A2C7F" w:rsidRDefault="007927A3" w:rsidP="007A2C7F">
            <w:pPr>
              <w:jc w:val="center"/>
              <w:rPr>
                <w:b/>
                <w:bCs/>
                <w:color w:val="000000"/>
                <w:sz w:val="18"/>
                <w:szCs w:val="18"/>
              </w:rPr>
            </w:pPr>
            <w:r w:rsidRPr="007A2C7F">
              <w:rPr>
                <w:b/>
                <w:bCs/>
                <w:sz w:val="18"/>
                <w:szCs w:val="18"/>
              </w:rPr>
              <w:t>Ref</w:t>
            </w:r>
            <w:r w:rsidR="007A2C7F">
              <w:rPr>
                <w:b/>
                <w:bCs/>
                <w:sz w:val="18"/>
                <w:szCs w:val="18"/>
              </w:rPr>
              <w:t>.</w:t>
            </w:r>
          </w:p>
        </w:tc>
        <w:tc>
          <w:tcPr>
            <w:tcW w:w="8363" w:type="dxa"/>
            <w:vAlign w:val="bottom"/>
          </w:tcPr>
          <w:p w14:paraId="6E8F0E86" w14:textId="7F72BA2E" w:rsidR="007927A3" w:rsidRPr="007A2C7F" w:rsidRDefault="007927A3" w:rsidP="007927A3">
            <w:pPr>
              <w:rPr>
                <w:sz w:val="18"/>
                <w:szCs w:val="18"/>
              </w:rPr>
            </w:pPr>
            <w:r w:rsidRPr="007A2C7F">
              <w:rPr>
                <w:b/>
                <w:bCs/>
                <w:color w:val="000000"/>
                <w:sz w:val="18"/>
                <w:szCs w:val="18"/>
              </w:rPr>
              <w:t xml:space="preserve">Data </w:t>
            </w:r>
          </w:p>
        </w:tc>
      </w:tr>
      <w:tr w:rsidR="007927A3" w:rsidRPr="007A2C7F" w14:paraId="28351473" w14:textId="77777777" w:rsidTr="007A2C7F">
        <w:tc>
          <w:tcPr>
            <w:tcW w:w="704" w:type="dxa"/>
          </w:tcPr>
          <w:p w14:paraId="30421518" w14:textId="2843E3C2"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w:t>
            </w:r>
          </w:p>
        </w:tc>
        <w:tc>
          <w:tcPr>
            <w:tcW w:w="567" w:type="dxa"/>
          </w:tcPr>
          <w:p w14:paraId="07F61B41" w14:textId="3410A26C" w:rsidR="007927A3" w:rsidRPr="007A2C7F" w:rsidRDefault="007927A3" w:rsidP="007A2C7F">
            <w:pPr>
              <w:jc w:val="center"/>
              <w:rPr>
                <w:color w:val="000000"/>
                <w:sz w:val="18"/>
                <w:szCs w:val="18"/>
              </w:rPr>
            </w:pPr>
            <w:r w:rsidRPr="007A2C7F">
              <w:rPr>
                <w:sz w:val="18"/>
                <w:szCs w:val="18"/>
              </w:rPr>
              <w:fldChar w:fldCharType="begin"/>
            </w:r>
            <w:r w:rsidR="00E71ADC">
              <w:rPr>
                <w:sz w:val="18"/>
                <w:szCs w:val="18"/>
              </w:rPr>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7A2C7F">
              <w:rPr>
                <w:sz w:val="18"/>
                <w:szCs w:val="18"/>
              </w:rPr>
              <w:fldChar w:fldCharType="separate"/>
            </w:r>
            <w:r w:rsidR="006A134D">
              <w:rPr>
                <w:sz w:val="18"/>
                <w:szCs w:val="18"/>
              </w:rPr>
              <w:t>[68]</w:t>
            </w:r>
            <w:r w:rsidRPr="007A2C7F">
              <w:rPr>
                <w:sz w:val="18"/>
                <w:szCs w:val="18"/>
              </w:rPr>
              <w:fldChar w:fldCharType="end"/>
            </w:r>
          </w:p>
        </w:tc>
        <w:tc>
          <w:tcPr>
            <w:tcW w:w="8363" w:type="dxa"/>
          </w:tcPr>
          <w:p w14:paraId="72300D7C" w14:textId="6E5D2F8D" w:rsidR="007927A3" w:rsidRPr="007A2C7F" w:rsidRDefault="007927A3" w:rsidP="007927A3">
            <w:pPr>
              <w:rPr>
                <w:sz w:val="18"/>
                <w:szCs w:val="18"/>
              </w:rPr>
            </w:pPr>
            <w:r w:rsidRPr="007A2C7F">
              <w:rPr>
                <w:color w:val="000000"/>
                <w:sz w:val="18"/>
                <w:szCs w:val="18"/>
              </w:rPr>
              <w:t xml:space="preserve">BizDevOps is a </w:t>
            </w:r>
            <w:r w:rsidRPr="007A2C7F">
              <w:rPr>
                <w:b/>
                <w:bCs/>
                <w:color w:val="000000"/>
                <w:sz w:val="18"/>
                <w:szCs w:val="18"/>
              </w:rPr>
              <w:t>mindset</w:t>
            </w:r>
            <w:r w:rsidRPr="007A2C7F">
              <w:rPr>
                <w:color w:val="000000"/>
                <w:sz w:val="18"/>
                <w:szCs w:val="18"/>
              </w:rPr>
              <w:t xml:space="preserve"> characterized by agile core values and shared responsibility</w:t>
            </w:r>
          </w:p>
        </w:tc>
      </w:tr>
      <w:tr w:rsidR="007927A3" w:rsidRPr="007A2C7F" w14:paraId="5BF1C9CA" w14:textId="77777777" w:rsidTr="007A2C7F">
        <w:tc>
          <w:tcPr>
            <w:tcW w:w="704" w:type="dxa"/>
          </w:tcPr>
          <w:p w14:paraId="175E392D" w14:textId="1DBD4A7D"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2</w:t>
            </w:r>
          </w:p>
        </w:tc>
        <w:tc>
          <w:tcPr>
            <w:tcW w:w="567" w:type="dxa"/>
          </w:tcPr>
          <w:p w14:paraId="5CC31410" w14:textId="54DD7256"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7A2C7F">
              <w:rPr>
                <w:color w:val="000000"/>
                <w:sz w:val="18"/>
                <w:szCs w:val="18"/>
              </w:rPr>
              <w:fldChar w:fldCharType="separate"/>
            </w:r>
            <w:r w:rsidR="00E71ADC">
              <w:rPr>
                <w:noProof/>
                <w:color w:val="000000"/>
                <w:sz w:val="18"/>
                <w:szCs w:val="18"/>
              </w:rPr>
              <w:t>[32]</w:t>
            </w:r>
            <w:r w:rsidRPr="007A2C7F">
              <w:rPr>
                <w:color w:val="000000"/>
                <w:sz w:val="18"/>
                <w:szCs w:val="18"/>
              </w:rPr>
              <w:fldChar w:fldCharType="end"/>
            </w:r>
          </w:p>
        </w:tc>
        <w:tc>
          <w:tcPr>
            <w:tcW w:w="8363" w:type="dxa"/>
          </w:tcPr>
          <w:p w14:paraId="14C42C12" w14:textId="078036CD"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strategies</w:t>
            </w:r>
            <w:r w:rsidRPr="007A2C7F">
              <w:rPr>
                <w:color w:val="000000"/>
                <w:sz w:val="18"/>
                <w:szCs w:val="18"/>
              </w:rPr>
              <w:t xml:space="preserve"> so they can address issues that lead to, or stem from, poor user experiences – through practicing collaboration, ensuring a continuous feedback loop, and developing and achieving user-centric goals</w:t>
            </w:r>
          </w:p>
        </w:tc>
      </w:tr>
      <w:tr w:rsidR="007927A3" w:rsidRPr="007A2C7F" w14:paraId="2C43D6D0" w14:textId="77777777" w:rsidTr="007A2C7F">
        <w:tc>
          <w:tcPr>
            <w:tcW w:w="704" w:type="dxa"/>
          </w:tcPr>
          <w:p w14:paraId="65D725CB" w14:textId="01DF546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3</w:t>
            </w:r>
          </w:p>
        </w:tc>
        <w:tc>
          <w:tcPr>
            <w:tcW w:w="567" w:type="dxa"/>
          </w:tcPr>
          <w:p w14:paraId="7BBE9AE7" w14:textId="50507078"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7A2C7F">
              <w:rPr>
                <w:color w:val="000000"/>
                <w:sz w:val="18"/>
                <w:szCs w:val="18"/>
              </w:rPr>
              <w:fldChar w:fldCharType="separate"/>
            </w:r>
            <w:r w:rsidR="00E71ADC">
              <w:rPr>
                <w:noProof/>
                <w:color w:val="000000"/>
                <w:sz w:val="18"/>
                <w:szCs w:val="18"/>
              </w:rPr>
              <w:t>[61]</w:t>
            </w:r>
            <w:r w:rsidRPr="007A2C7F">
              <w:rPr>
                <w:color w:val="000000"/>
                <w:sz w:val="18"/>
                <w:szCs w:val="18"/>
              </w:rPr>
              <w:fldChar w:fldCharType="end"/>
            </w:r>
          </w:p>
        </w:tc>
        <w:tc>
          <w:tcPr>
            <w:tcW w:w="8363" w:type="dxa"/>
          </w:tcPr>
          <w:p w14:paraId="09D1CDAB" w14:textId="42E58F7E" w:rsidR="007927A3" w:rsidRPr="007A2C7F" w:rsidRDefault="007927A3" w:rsidP="007927A3">
            <w:pPr>
              <w:rPr>
                <w:sz w:val="18"/>
                <w:szCs w:val="18"/>
              </w:rPr>
            </w:pPr>
            <w:r w:rsidRPr="007A2C7F">
              <w:rPr>
                <w:color w:val="000000"/>
                <w:sz w:val="18"/>
                <w:szCs w:val="18"/>
              </w:rPr>
              <w:t xml:space="preserve">Wikipedia has a nice definition for it: It is “a </w:t>
            </w:r>
            <w:r w:rsidRPr="007A2C7F">
              <w:rPr>
                <w:b/>
                <w:bCs/>
                <w:color w:val="000000"/>
                <w:sz w:val="18"/>
                <w:szCs w:val="18"/>
              </w:rPr>
              <w:t>practice</w:t>
            </w:r>
            <w:r w:rsidRPr="007A2C7F">
              <w:rPr>
                <w:color w:val="000000"/>
                <w:sz w:val="18"/>
                <w:szCs w:val="18"/>
              </w:rPr>
              <w:t xml:space="preserve"> that emphasizes the collaboration and communication of both software developers and other IT professionals while </w:t>
            </w:r>
            <w:r w:rsidRPr="007A2C7F">
              <w:rPr>
                <w:b/>
                <w:bCs/>
                <w:color w:val="000000"/>
                <w:sz w:val="18"/>
                <w:szCs w:val="18"/>
              </w:rPr>
              <w:t>automating the process</w:t>
            </w:r>
            <w:r w:rsidRPr="007A2C7F">
              <w:rPr>
                <w:color w:val="000000"/>
                <w:sz w:val="18"/>
                <w:szCs w:val="18"/>
              </w:rPr>
              <w:t xml:space="preserve"> of software delivery and infrastructure changes. It aims at establishing a culture and environment where building, testing, and releasing software, can happen rapidly, frequently, and more reliably.”</w:t>
            </w:r>
          </w:p>
        </w:tc>
      </w:tr>
      <w:tr w:rsidR="007927A3" w:rsidRPr="007A2C7F" w14:paraId="40D18620" w14:textId="77777777" w:rsidTr="007A2C7F">
        <w:tc>
          <w:tcPr>
            <w:tcW w:w="704" w:type="dxa"/>
          </w:tcPr>
          <w:p w14:paraId="4194A50E" w14:textId="6FB6000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4</w:t>
            </w:r>
          </w:p>
        </w:tc>
        <w:tc>
          <w:tcPr>
            <w:tcW w:w="567" w:type="dxa"/>
          </w:tcPr>
          <w:p w14:paraId="5341C5F9" w14:textId="6AFB425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7A2C7F">
              <w:rPr>
                <w:color w:val="000000"/>
                <w:sz w:val="18"/>
                <w:szCs w:val="18"/>
              </w:rPr>
              <w:fldChar w:fldCharType="separate"/>
            </w:r>
            <w:r w:rsidR="00E71ADC">
              <w:rPr>
                <w:color w:val="000000"/>
                <w:sz w:val="18"/>
                <w:szCs w:val="18"/>
              </w:rPr>
              <w:t>[75]</w:t>
            </w:r>
            <w:r w:rsidRPr="007A2C7F">
              <w:rPr>
                <w:color w:val="000000"/>
                <w:sz w:val="18"/>
                <w:szCs w:val="18"/>
              </w:rPr>
              <w:fldChar w:fldCharType="end"/>
            </w:r>
          </w:p>
        </w:tc>
        <w:tc>
          <w:tcPr>
            <w:tcW w:w="8363" w:type="dxa"/>
          </w:tcPr>
          <w:p w14:paraId="7E8CEC77" w14:textId="5A4990B8" w:rsidR="007927A3" w:rsidRPr="007A2C7F" w:rsidRDefault="007927A3" w:rsidP="007927A3">
            <w:pPr>
              <w:rPr>
                <w:sz w:val="18"/>
                <w:szCs w:val="18"/>
              </w:rPr>
            </w:pPr>
            <w:r w:rsidRPr="007A2C7F">
              <w:rPr>
                <w:color w:val="000000"/>
                <w:sz w:val="18"/>
                <w:szCs w:val="18"/>
              </w:rPr>
              <w:t xml:space="preserve">BizDevOps will bring the </w:t>
            </w:r>
            <w:r w:rsidRPr="007A2C7F">
              <w:rPr>
                <w:b/>
                <w:bCs/>
                <w:color w:val="000000"/>
                <w:sz w:val="18"/>
                <w:szCs w:val="18"/>
              </w:rPr>
              <w:t>business side</w:t>
            </w:r>
            <w:r w:rsidRPr="007A2C7F">
              <w:rPr>
                <w:color w:val="000000"/>
                <w:sz w:val="18"/>
                <w:szCs w:val="18"/>
              </w:rPr>
              <w:t xml:space="preserve">, </w:t>
            </w:r>
            <w:r w:rsidRPr="007A2C7F">
              <w:rPr>
                <w:b/>
                <w:bCs/>
                <w:color w:val="000000"/>
                <w:sz w:val="18"/>
                <w:szCs w:val="18"/>
              </w:rPr>
              <w:t>developers</w:t>
            </w:r>
            <w:r w:rsidRPr="007A2C7F">
              <w:rPr>
                <w:color w:val="000000"/>
                <w:sz w:val="18"/>
                <w:szCs w:val="18"/>
              </w:rPr>
              <w:t xml:space="preserve"> and </w:t>
            </w:r>
            <w:r w:rsidRPr="007A2C7F">
              <w:rPr>
                <w:b/>
                <w:bCs/>
                <w:color w:val="000000"/>
                <w:sz w:val="18"/>
                <w:szCs w:val="18"/>
              </w:rPr>
              <w:t>operations</w:t>
            </w:r>
            <w:r w:rsidRPr="007A2C7F">
              <w:rPr>
                <w:color w:val="000000"/>
                <w:sz w:val="18"/>
                <w:szCs w:val="18"/>
              </w:rPr>
              <w:t xml:space="preserve"> people to the table at the very start and, unlike what happens today, they will all remain, at that same "table" throughout the entire process</w:t>
            </w:r>
          </w:p>
        </w:tc>
      </w:tr>
      <w:tr w:rsidR="007927A3" w:rsidRPr="007A2C7F" w14:paraId="458CEA4C" w14:textId="77777777" w:rsidTr="007A2C7F">
        <w:tc>
          <w:tcPr>
            <w:tcW w:w="704" w:type="dxa"/>
          </w:tcPr>
          <w:p w14:paraId="4113441B" w14:textId="342D16F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5</w:t>
            </w:r>
          </w:p>
        </w:tc>
        <w:tc>
          <w:tcPr>
            <w:tcW w:w="567" w:type="dxa"/>
          </w:tcPr>
          <w:p w14:paraId="586B2FB8" w14:textId="49559DE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7A2C7F">
              <w:rPr>
                <w:color w:val="000000"/>
                <w:sz w:val="18"/>
                <w:szCs w:val="18"/>
              </w:rPr>
              <w:fldChar w:fldCharType="separate"/>
            </w:r>
            <w:r w:rsidR="00E71ADC">
              <w:rPr>
                <w:noProof/>
                <w:color w:val="000000"/>
                <w:sz w:val="18"/>
                <w:szCs w:val="18"/>
              </w:rPr>
              <w:t>[12]</w:t>
            </w:r>
            <w:r w:rsidRPr="007A2C7F">
              <w:rPr>
                <w:color w:val="000000"/>
                <w:sz w:val="18"/>
                <w:szCs w:val="18"/>
              </w:rPr>
              <w:fldChar w:fldCharType="end"/>
            </w:r>
          </w:p>
        </w:tc>
        <w:tc>
          <w:tcPr>
            <w:tcW w:w="8363" w:type="dxa"/>
          </w:tcPr>
          <w:p w14:paraId="1B28886B" w14:textId="1D54C736" w:rsidR="007927A3" w:rsidRPr="007A2C7F" w:rsidRDefault="007927A3" w:rsidP="007927A3">
            <w:pPr>
              <w:rPr>
                <w:sz w:val="18"/>
                <w:szCs w:val="18"/>
              </w:rPr>
            </w:pPr>
            <w:r w:rsidRPr="007A2C7F">
              <w:rPr>
                <w:color w:val="000000"/>
                <w:sz w:val="18"/>
                <w:szCs w:val="18"/>
              </w:rPr>
              <w:t xml:space="preserve">BizDevOps is an approach to product development that promotes close collaboration and </w:t>
            </w:r>
            <w:r w:rsidRPr="007A2C7F">
              <w:rPr>
                <w:b/>
                <w:bCs/>
                <w:color w:val="000000"/>
                <w:sz w:val="18"/>
                <w:szCs w:val="18"/>
              </w:rPr>
              <w:t>shared knowledge</w:t>
            </w:r>
            <w:r w:rsidRPr="007A2C7F">
              <w:rPr>
                <w:color w:val="000000"/>
                <w:sz w:val="18"/>
                <w:szCs w:val="18"/>
              </w:rPr>
              <w:t xml:space="preserve"> between the business team, developers, and operational team. It ditches the division between those departments to get rid of unnecessary knowledge silos that only disrupt the information flow</w:t>
            </w:r>
          </w:p>
        </w:tc>
      </w:tr>
      <w:tr w:rsidR="007927A3" w:rsidRPr="007A2C7F" w14:paraId="7CB55796" w14:textId="77777777" w:rsidTr="007A2C7F">
        <w:tc>
          <w:tcPr>
            <w:tcW w:w="704" w:type="dxa"/>
          </w:tcPr>
          <w:p w14:paraId="4A0548F7" w14:textId="40D6F8A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6</w:t>
            </w:r>
          </w:p>
        </w:tc>
        <w:tc>
          <w:tcPr>
            <w:tcW w:w="567" w:type="dxa"/>
          </w:tcPr>
          <w:p w14:paraId="17321454" w14:textId="4E4F9E47"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7A2C7F">
              <w:rPr>
                <w:color w:val="000000"/>
                <w:sz w:val="18"/>
                <w:szCs w:val="18"/>
              </w:rPr>
              <w:fldChar w:fldCharType="separate"/>
            </w:r>
            <w:r w:rsidR="00E71ADC">
              <w:rPr>
                <w:noProof/>
                <w:color w:val="000000"/>
                <w:sz w:val="18"/>
                <w:szCs w:val="18"/>
              </w:rPr>
              <w:t>[11]</w:t>
            </w:r>
            <w:r w:rsidRPr="007A2C7F">
              <w:rPr>
                <w:color w:val="000000"/>
                <w:sz w:val="18"/>
                <w:szCs w:val="18"/>
              </w:rPr>
              <w:fldChar w:fldCharType="end"/>
            </w:r>
          </w:p>
        </w:tc>
        <w:tc>
          <w:tcPr>
            <w:tcW w:w="8363" w:type="dxa"/>
          </w:tcPr>
          <w:p w14:paraId="47CD0006" w14:textId="23127C2A" w:rsidR="007927A3" w:rsidRPr="007A2C7F" w:rsidRDefault="007927A3" w:rsidP="007927A3">
            <w:pPr>
              <w:rPr>
                <w:sz w:val="18"/>
                <w:szCs w:val="18"/>
              </w:rPr>
            </w:pPr>
            <w:r w:rsidRPr="007A2C7F">
              <w:rPr>
                <w:color w:val="000000"/>
                <w:sz w:val="18"/>
                <w:szCs w:val="18"/>
              </w:rPr>
              <w:t xml:space="preserve">BizDevOps is about </w:t>
            </w:r>
            <w:r w:rsidRPr="007A2C7F">
              <w:rPr>
                <w:b/>
                <w:bCs/>
                <w:color w:val="000000"/>
                <w:sz w:val="18"/>
                <w:szCs w:val="18"/>
              </w:rPr>
              <w:t>organizing a short time-to-value</w:t>
            </w:r>
            <w:r w:rsidRPr="007A2C7F">
              <w:rPr>
                <w:color w:val="000000"/>
                <w:sz w:val="18"/>
                <w:szCs w:val="18"/>
              </w:rPr>
              <w:t>, and it actually reduces risk as it allows things to fail early, and to fail fast—together with the business</w:t>
            </w:r>
          </w:p>
        </w:tc>
      </w:tr>
      <w:tr w:rsidR="007927A3" w:rsidRPr="007A2C7F" w14:paraId="206C22EB" w14:textId="77777777" w:rsidTr="007A2C7F">
        <w:tc>
          <w:tcPr>
            <w:tcW w:w="704" w:type="dxa"/>
          </w:tcPr>
          <w:p w14:paraId="53EDFE17" w14:textId="120D8F8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7</w:t>
            </w:r>
          </w:p>
        </w:tc>
        <w:tc>
          <w:tcPr>
            <w:tcW w:w="567" w:type="dxa"/>
          </w:tcPr>
          <w:p w14:paraId="4F84B87D" w14:textId="41A69FC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7A2C7F">
              <w:rPr>
                <w:color w:val="000000"/>
                <w:sz w:val="18"/>
                <w:szCs w:val="18"/>
              </w:rPr>
              <w:fldChar w:fldCharType="separate"/>
            </w:r>
            <w:r w:rsidR="00E71ADC">
              <w:rPr>
                <w:noProof/>
                <w:color w:val="000000"/>
                <w:sz w:val="18"/>
                <w:szCs w:val="18"/>
              </w:rPr>
              <w:t>[44]</w:t>
            </w:r>
            <w:r w:rsidRPr="007A2C7F">
              <w:rPr>
                <w:color w:val="000000"/>
                <w:sz w:val="18"/>
                <w:szCs w:val="18"/>
              </w:rPr>
              <w:fldChar w:fldCharType="end"/>
            </w:r>
          </w:p>
        </w:tc>
        <w:tc>
          <w:tcPr>
            <w:tcW w:w="8363" w:type="dxa"/>
          </w:tcPr>
          <w:p w14:paraId="6C39A812" w14:textId="77428F69"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bridges operational data with business data</w:t>
            </w:r>
            <w:r w:rsidRPr="007A2C7F">
              <w:rPr>
                <w:color w:val="000000"/>
                <w:sz w:val="18"/>
                <w:szCs w:val="18"/>
              </w:rPr>
              <w:t xml:space="preserve"> to provide a deeper understanding of how application performance and user experience directly impact business outcomes</w:t>
            </w:r>
          </w:p>
        </w:tc>
      </w:tr>
      <w:tr w:rsidR="007927A3" w:rsidRPr="007A2C7F" w14:paraId="2410B5BC" w14:textId="77777777" w:rsidTr="007A2C7F">
        <w:tc>
          <w:tcPr>
            <w:tcW w:w="704" w:type="dxa"/>
          </w:tcPr>
          <w:p w14:paraId="6F846045" w14:textId="2D483A16"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8</w:t>
            </w:r>
          </w:p>
        </w:tc>
        <w:tc>
          <w:tcPr>
            <w:tcW w:w="567" w:type="dxa"/>
          </w:tcPr>
          <w:p w14:paraId="586F4548" w14:textId="4D0D3B7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7A2C7F">
              <w:rPr>
                <w:color w:val="000000"/>
                <w:sz w:val="18"/>
                <w:szCs w:val="18"/>
              </w:rPr>
              <w:fldChar w:fldCharType="separate"/>
            </w:r>
            <w:r w:rsidR="00E71ADC">
              <w:rPr>
                <w:noProof/>
                <w:color w:val="000000"/>
                <w:sz w:val="18"/>
                <w:szCs w:val="18"/>
              </w:rPr>
              <w:t>[69]</w:t>
            </w:r>
            <w:r w:rsidRPr="007A2C7F">
              <w:rPr>
                <w:color w:val="000000"/>
                <w:sz w:val="18"/>
                <w:szCs w:val="18"/>
              </w:rPr>
              <w:fldChar w:fldCharType="end"/>
            </w:r>
          </w:p>
        </w:tc>
        <w:tc>
          <w:tcPr>
            <w:tcW w:w="8363" w:type="dxa"/>
          </w:tcPr>
          <w:p w14:paraId="446E1B2C" w14:textId="31A66B4D" w:rsidR="007927A3" w:rsidRPr="007A2C7F" w:rsidRDefault="007927A3" w:rsidP="007927A3">
            <w:pPr>
              <w:rPr>
                <w:sz w:val="18"/>
                <w:szCs w:val="18"/>
              </w:rPr>
            </w:pPr>
            <w:r w:rsidRPr="007A2C7F">
              <w:rPr>
                <w:color w:val="000000"/>
                <w:sz w:val="18"/>
                <w:szCs w:val="18"/>
              </w:rPr>
              <w:t xml:space="preserve">these days business expects more from project teams than the by-now standard DevOps way of working, the DevOps paradigm focuses on the </w:t>
            </w:r>
            <w:r w:rsidRPr="007A2C7F">
              <w:rPr>
                <w:b/>
                <w:bCs/>
                <w:color w:val="000000"/>
                <w:sz w:val="18"/>
                <w:szCs w:val="18"/>
              </w:rPr>
              <w:t>more technical</w:t>
            </w:r>
            <w:r w:rsidRPr="007A2C7F">
              <w:rPr>
                <w:color w:val="000000"/>
                <w:sz w:val="18"/>
                <w:szCs w:val="18"/>
              </w:rPr>
              <w:t xml:space="preserve"> aspects of </w:t>
            </w:r>
            <w:r w:rsidRPr="007A2C7F">
              <w:rPr>
                <w:b/>
                <w:bCs/>
                <w:color w:val="000000"/>
                <w:sz w:val="18"/>
                <w:szCs w:val="18"/>
              </w:rPr>
              <w:t>delivering value</w:t>
            </w:r>
            <w:r w:rsidRPr="007A2C7F">
              <w:rPr>
                <w:color w:val="000000"/>
                <w:sz w:val="18"/>
                <w:szCs w:val="18"/>
              </w:rPr>
              <w:t xml:space="preserve"> as a team</w:t>
            </w:r>
          </w:p>
        </w:tc>
      </w:tr>
      <w:tr w:rsidR="007927A3" w:rsidRPr="007A2C7F" w14:paraId="3F23D3FD" w14:textId="77777777" w:rsidTr="007A2C7F">
        <w:tc>
          <w:tcPr>
            <w:tcW w:w="704" w:type="dxa"/>
          </w:tcPr>
          <w:p w14:paraId="3018A9D7" w14:textId="46E92420"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9</w:t>
            </w:r>
          </w:p>
        </w:tc>
        <w:tc>
          <w:tcPr>
            <w:tcW w:w="567" w:type="dxa"/>
          </w:tcPr>
          <w:p w14:paraId="09C73895" w14:textId="04051DB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7A2C7F">
              <w:rPr>
                <w:color w:val="000000"/>
                <w:sz w:val="18"/>
                <w:szCs w:val="18"/>
              </w:rPr>
              <w:fldChar w:fldCharType="separate"/>
            </w:r>
            <w:r w:rsidR="00E71ADC">
              <w:rPr>
                <w:noProof/>
                <w:color w:val="000000"/>
                <w:sz w:val="18"/>
                <w:szCs w:val="18"/>
              </w:rPr>
              <w:t>[19]</w:t>
            </w:r>
            <w:r w:rsidRPr="007A2C7F">
              <w:rPr>
                <w:color w:val="000000"/>
                <w:sz w:val="18"/>
                <w:szCs w:val="18"/>
              </w:rPr>
              <w:fldChar w:fldCharType="end"/>
            </w:r>
          </w:p>
        </w:tc>
        <w:tc>
          <w:tcPr>
            <w:tcW w:w="8363" w:type="dxa"/>
          </w:tcPr>
          <w:p w14:paraId="3D386DF4" w14:textId="3FC1D2F8" w:rsidR="007927A3" w:rsidRPr="007A2C7F" w:rsidRDefault="007927A3" w:rsidP="007927A3">
            <w:pPr>
              <w:rPr>
                <w:sz w:val="18"/>
                <w:szCs w:val="18"/>
              </w:rPr>
            </w:pPr>
            <w:r w:rsidRPr="000B2FDB">
              <w:rPr>
                <w:b/>
                <w:bCs/>
                <w:color w:val="000000"/>
                <w:sz w:val="18"/>
                <w:szCs w:val="18"/>
              </w:rPr>
              <w:t>DevOps 2.0 or BizDevOps</w:t>
            </w:r>
            <w:r w:rsidRPr="007A2C7F">
              <w:rPr>
                <w:color w:val="000000"/>
                <w:sz w:val="18"/>
                <w:szCs w:val="18"/>
              </w:rPr>
              <w:t>, DevOps 2.0 is now focused on extending the benefits of feedback to the entire organization (marketing, sales, product, etc.</w:t>
            </w:r>
          </w:p>
        </w:tc>
      </w:tr>
      <w:tr w:rsidR="007927A3" w:rsidRPr="007A2C7F" w14:paraId="05FEBE29" w14:textId="77777777" w:rsidTr="007A2C7F">
        <w:tc>
          <w:tcPr>
            <w:tcW w:w="704" w:type="dxa"/>
          </w:tcPr>
          <w:p w14:paraId="5C886E58" w14:textId="791BBA0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0</w:t>
            </w:r>
          </w:p>
        </w:tc>
        <w:tc>
          <w:tcPr>
            <w:tcW w:w="567" w:type="dxa"/>
          </w:tcPr>
          <w:p w14:paraId="33C74DB0" w14:textId="4501A7A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7A2C7F">
              <w:rPr>
                <w:color w:val="000000"/>
                <w:sz w:val="18"/>
                <w:szCs w:val="18"/>
              </w:rPr>
              <w:fldChar w:fldCharType="separate"/>
            </w:r>
            <w:r w:rsidR="00E71ADC">
              <w:rPr>
                <w:noProof/>
                <w:color w:val="000000"/>
                <w:sz w:val="18"/>
                <w:szCs w:val="18"/>
              </w:rPr>
              <w:t>[34]</w:t>
            </w:r>
            <w:r w:rsidRPr="007A2C7F">
              <w:rPr>
                <w:color w:val="000000"/>
                <w:sz w:val="18"/>
                <w:szCs w:val="18"/>
              </w:rPr>
              <w:fldChar w:fldCharType="end"/>
            </w:r>
          </w:p>
        </w:tc>
        <w:tc>
          <w:tcPr>
            <w:tcW w:w="8363" w:type="dxa"/>
          </w:tcPr>
          <w:p w14:paraId="78FE1336" w14:textId="3AD2605B" w:rsidR="007927A3" w:rsidRPr="007A2C7F" w:rsidRDefault="007927A3" w:rsidP="007927A3">
            <w:pPr>
              <w:rPr>
                <w:sz w:val="18"/>
                <w:szCs w:val="18"/>
              </w:rPr>
            </w:pPr>
            <w:r w:rsidRPr="007A2C7F">
              <w:rPr>
                <w:color w:val="000000"/>
                <w:sz w:val="18"/>
                <w:szCs w:val="18"/>
              </w:rPr>
              <w:t>DevOps is evolving to become BizDevOps</w:t>
            </w:r>
          </w:p>
        </w:tc>
      </w:tr>
      <w:tr w:rsidR="007927A3" w:rsidRPr="007A2C7F" w14:paraId="33DD8613" w14:textId="77777777" w:rsidTr="007A2C7F">
        <w:tc>
          <w:tcPr>
            <w:tcW w:w="704" w:type="dxa"/>
          </w:tcPr>
          <w:p w14:paraId="18D1CC9D" w14:textId="67E6C3D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1</w:t>
            </w:r>
          </w:p>
        </w:tc>
        <w:tc>
          <w:tcPr>
            <w:tcW w:w="567" w:type="dxa"/>
          </w:tcPr>
          <w:p w14:paraId="08B653A9" w14:textId="192E82A2"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7A2C7F">
              <w:rPr>
                <w:color w:val="000000"/>
                <w:sz w:val="18"/>
                <w:szCs w:val="18"/>
              </w:rPr>
              <w:fldChar w:fldCharType="separate"/>
            </w:r>
            <w:r w:rsidR="00E71ADC">
              <w:rPr>
                <w:noProof/>
                <w:color w:val="000000"/>
                <w:sz w:val="18"/>
                <w:szCs w:val="18"/>
              </w:rPr>
              <w:t>[41]</w:t>
            </w:r>
            <w:r w:rsidRPr="007A2C7F">
              <w:rPr>
                <w:color w:val="000000"/>
                <w:sz w:val="18"/>
                <w:szCs w:val="18"/>
              </w:rPr>
              <w:fldChar w:fldCharType="end"/>
            </w:r>
          </w:p>
        </w:tc>
        <w:tc>
          <w:tcPr>
            <w:tcW w:w="8363" w:type="dxa"/>
          </w:tcPr>
          <w:p w14:paraId="43A372D5" w14:textId="7FFC2F7A" w:rsidR="007927A3" w:rsidRPr="007A2C7F" w:rsidRDefault="007927A3" w:rsidP="007927A3">
            <w:pPr>
              <w:rPr>
                <w:sz w:val="18"/>
                <w:szCs w:val="18"/>
              </w:rPr>
            </w:pPr>
            <w:r w:rsidRPr="007A2C7F">
              <w:rPr>
                <w:color w:val="000000"/>
                <w:sz w:val="18"/>
                <w:szCs w:val="18"/>
              </w:rPr>
              <w:t>DevOps 2.0: BizDevOps</w:t>
            </w:r>
          </w:p>
        </w:tc>
      </w:tr>
      <w:tr w:rsidR="007927A3" w:rsidRPr="007A2C7F" w14:paraId="5235C52E" w14:textId="77777777" w:rsidTr="007A2C7F">
        <w:tc>
          <w:tcPr>
            <w:tcW w:w="704" w:type="dxa"/>
          </w:tcPr>
          <w:p w14:paraId="546D54AD" w14:textId="1AF384D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2</w:t>
            </w:r>
          </w:p>
        </w:tc>
        <w:tc>
          <w:tcPr>
            <w:tcW w:w="567" w:type="dxa"/>
          </w:tcPr>
          <w:p w14:paraId="7AB2A84E" w14:textId="2D84970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7A2C7F">
              <w:rPr>
                <w:color w:val="000000"/>
                <w:sz w:val="18"/>
                <w:szCs w:val="18"/>
              </w:rPr>
              <w:fldChar w:fldCharType="separate"/>
            </w:r>
            <w:r w:rsidR="00E71ADC">
              <w:rPr>
                <w:color w:val="000000"/>
                <w:sz w:val="18"/>
                <w:szCs w:val="18"/>
              </w:rPr>
              <w:t>[46]</w:t>
            </w:r>
            <w:r w:rsidRPr="007A2C7F">
              <w:rPr>
                <w:color w:val="000000"/>
                <w:sz w:val="18"/>
                <w:szCs w:val="18"/>
              </w:rPr>
              <w:fldChar w:fldCharType="end"/>
            </w:r>
          </w:p>
        </w:tc>
        <w:tc>
          <w:tcPr>
            <w:tcW w:w="8363" w:type="dxa"/>
          </w:tcPr>
          <w:p w14:paraId="01565F85" w14:textId="55B42314" w:rsidR="007927A3" w:rsidRPr="007A2C7F" w:rsidRDefault="007927A3" w:rsidP="007927A3">
            <w:pPr>
              <w:rPr>
                <w:sz w:val="18"/>
                <w:szCs w:val="18"/>
              </w:rPr>
            </w:pPr>
            <w:r w:rsidRPr="007A2C7F">
              <w:rPr>
                <w:color w:val="000000"/>
                <w:sz w:val="18"/>
                <w:szCs w:val="18"/>
              </w:rPr>
              <w:t>BizDevOps or DevOps 2.0</w:t>
            </w:r>
          </w:p>
        </w:tc>
      </w:tr>
      <w:tr w:rsidR="007927A3" w:rsidRPr="007A2C7F" w14:paraId="552F87CA" w14:textId="77777777" w:rsidTr="007A2C7F">
        <w:tc>
          <w:tcPr>
            <w:tcW w:w="704" w:type="dxa"/>
          </w:tcPr>
          <w:p w14:paraId="73DA56B4" w14:textId="0B3C0A5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3</w:t>
            </w:r>
          </w:p>
        </w:tc>
        <w:tc>
          <w:tcPr>
            <w:tcW w:w="567" w:type="dxa"/>
          </w:tcPr>
          <w:p w14:paraId="2E683BD5" w14:textId="5184F26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7A2C7F">
              <w:rPr>
                <w:color w:val="000000"/>
                <w:sz w:val="18"/>
                <w:szCs w:val="18"/>
              </w:rPr>
              <w:fldChar w:fldCharType="separate"/>
            </w:r>
            <w:r w:rsidR="00E71ADC">
              <w:rPr>
                <w:noProof/>
                <w:color w:val="000000"/>
                <w:sz w:val="18"/>
                <w:szCs w:val="18"/>
              </w:rPr>
              <w:t>[40]</w:t>
            </w:r>
            <w:r w:rsidRPr="007A2C7F">
              <w:rPr>
                <w:color w:val="000000"/>
                <w:sz w:val="18"/>
                <w:szCs w:val="18"/>
              </w:rPr>
              <w:fldChar w:fldCharType="end"/>
            </w:r>
          </w:p>
        </w:tc>
        <w:tc>
          <w:tcPr>
            <w:tcW w:w="8363" w:type="dxa"/>
          </w:tcPr>
          <w:p w14:paraId="1A3D2995" w14:textId="32EFA3B6" w:rsidR="007927A3" w:rsidRPr="007A2C7F" w:rsidRDefault="007927A3" w:rsidP="007927A3">
            <w:pPr>
              <w:rPr>
                <w:sz w:val="18"/>
                <w:szCs w:val="18"/>
              </w:rPr>
            </w:pPr>
            <w:r w:rsidRPr="007A2C7F">
              <w:rPr>
                <w:color w:val="000000"/>
                <w:sz w:val="18"/>
                <w:szCs w:val="18"/>
              </w:rPr>
              <w:t xml:space="preserve">DevOps 3.0. digital transformation. Orchestrating solutions like RBC Wealth Management’s requires a meta level of organization to project management. give app production teams </w:t>
            </w:r>
            <w:r w:rsidRPr="007A2C7F">
              <w:rPr>
                <w:b/>
                <w:bCs/>
                <w:color w:val="000000"/>
                <w:sz w:val="18"/>
                <w:szCs w:val="18"/>
              </w:rPr>
              <w:t>practical tools</w:t>
            </w:r>
            <w:r w:rsidRPr="007A2C7F">
              <w:rPr>
                <w:color w:val="000000"/>
                <w:sz w:val="18"/>
                <w:szCs w:val="18"/>
              </w:rPr>
              <w:t xml:space="preserve"> that deliver organizational value. value stream maps</w:t>
            </w:r>
          </w:p>
        </w:tc>
      </w:tr>
      <w:tr w:rsidR="007927A3" w:rsidRPr="007A2C7F" w14:paraId="43425C08" w14:textId="77777777" w:rsidTr="007A2C7F">
        <w:tc>
          <w:tcPr>
            <w:tcW w:w="704" w:type="dxa"/>
            <w:vAlign w:val="bottom"/>
          </w:tcPr>
          <w:p w14:paraId="1B792D39" w14:textId="19667EF5"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4</w:t>
            </w:r>
          </w:p>
        </w:tc>
        <w:tc>
          <w:tcPr>
            <w:tcW w:w="567" w:type="dxa"/>
          </w:tcPr>
          <w:p w14:paraId="082CF7D2" w14:textId="54379A8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7A2C7F">
              <w:rPr>
                <w:color w:val="000000"/>
                <w:sz w:val="18"/>
                <w:szCs w:val="18"/>
              </w:rPr>
              <w:fldChar w:fldCharType="separate"/>
            </w:r>
            <w:r w:rsidR="00E71ADC">
              <w:rPr>
                <w:color w:val="000000"/>
                <w:sz w:val="18"/>
                <w:szCs w:val="18"/>
              </w:rPr>
              <w:t>[8]</w:t>
            </w:r>
            <w:r w:rsidRPr="007A2C7F">
              <w:rPr>
                <w:color w:val="000000"/>
                <w:sz w:val="18"/>
                <w:szCs w:val="18"/>
              </w:rPr>
              <w:fldChar w:fldCharType="end"/>
            </w:r>
          </w:p>
        </w:tc>
        <w:tc>
          <w:tcPr>
            <w:tcW w:w="8363" w:type="dxa"/>
          </w:tcPr>
          <w:p w14:paraId="12C89935" w14:textId="6FCC357D" w:rsidR="007927A3" w:rsidRPr="007A2C7F" w:rsidRDefault="007927A3" w:rsidP="007927A3">
            <w:pPr>
              <w:rPr>
                <w:sz w:val="18"/>
                <w:szCs w:val="18"/>
              </w:rPr>
            </w:pPr>
            <w:r w:rsidRPr="007A2C7F">
              <w:rPr>
                <w:color w:val="000000"/>
                <w:sz w:val="18"/>
                <w:szCs w:val="18"/>
              </w:rPr>
              <w:t>Features of BizDevOps. Click Funnels. Landing Pages</w:t>
            </w:r>
          </w:p>
        </w:tc>
      </w:tr>
      <w:tr w:rsidR="007927A3" w:rsidRPr="007A2C7F" w14:paraId="6603B72B" w14:textId="77777777" w:rsidTr="007A2C7F">
        <w:tc>
          <w:tcPr>
            <w:tcW w:w="704" w:type="dxa"/>
          </w:tcPr>
          <w:p w14:paraId="63D17DFD" w14:textId="0C21496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5</w:t>
            </w:r>
          </w:p>
        </w:tc>
        <w:tc>
          <w:tcPr>
            <w:tcW w:w="567" w:type="dxa"/>
          </w:tcPr>
          <w:p w14:paraId="70323402" w14:textId="1C9F4112" w:rsidR="007927A3" w:rsidRPr="007A2C7F" w:rsidRDefault="007A2C7F" w:rsidP="007A2C7F">
            <w:pPr>
              <w:jc w:val="center"/>
              <w:rPr>
                <w:b/>
                <w:bCs/>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7A2C7F">
              <w:rPr>
                <w:color w:val="000000"/>
                <w:sz w:val="18"/>
                <w:szCs w:val="18"/>
              </w:rPr>
              <w:fldChar w:fldCharType="separate"/>
            </w:r>
            <w:r w:rsidR="00E71ADC">
              <w:rPr>
                <w:noProof/>
                <w:color w:val="000000"/>
                <w:sz w:val="18"/>
                <w:szCs w:val="18"/>
              </w:rPr>
              <w:t>[7]</w:t>
            </w:r>
            <w:r w:rsidRPr="007A2C7F">
              <w:rPr>
                <w:color w:val="000000"/>
                <w:sz w:val="18"/>
                <w:szCs w:val="18"/>
              </w:rPr>
              <w:fldChar w:fldCharType="end"/>
            </w:r>
          </w:p>
        </w:tc>
        <w:tc>
          <w:tcPr>
            <w:tcW w:w="8363" w:type="dxa"/>
          </w:tcPr>
          <w:p w14:paraId="76DB4001" w14:textId="402BED0F" w:rsidR="007927A3" w:rsidRPr="007A2C7F" w:rsidRDefault="007927A3" w:rsidP="007927A3">
            <w:pPr>
              <w:rPr>
                <w:sz w:val="18"/>
                <w:szCs w:val="18"/>
              </w:rPr>
            </w:pPr>
            <w:r w:rsidRPr="007A2C7F">
              <w:rPr>
                <w:b/>
                <w:bCs/>
                <w:color w:val="000000"/>
                <w:sz w:val="18"/>
                <w:szCs w:val="18"/>
              </w:rPr>
              <w:t>XOps</w:t>
            </w:r>
            <w:r w:rsidRPr="007A2C7F">
              <w:rPr>
                <w:color w:val="000000"/>
                <w:sz w:val="18"/>
                <w:szCs w:val="18"/>
              </w:rPr>
              <w:t xml:space="preserve"> has emerged as the umbrella term for defining a combination of IT disciplines such as DevOps, DevSecOps, AIOps, MLOps, GitOps, and BizDevOps</w:t>
            </w:r>
          </w:p>
        </w:tc>
      </w:tr>
      <w:tr w:rsidR="007927A3" w:rsidRPr="007A2C7F" w14:paraId="6CEF05D5" w14:textId="77777777" w:rsidTr="007A2C7F">
        <w:tc>
          <w:tcPr>
            <w:tcW w:w="704" w:type="dxa"/>
          </w:tcPr>
          <w:p w14:paraId="3796DDEA" w14:textId="740AE54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6</w:t>
            </w:r>
          </w:p>
        </w:tc>
        <w:tc>
          <w:tcPr>
            <w:tcW w:w="567" w:type="dxa"/>
          </w:tcPr>
          <w:p w14:paraId="5BE82E89" w14:textId="0FEAF58A"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7A2C7F">
              <w:rPr>
                <w:color w:val="000000"/>
                <w:sz w:val="18"/>
                <w:szCs w:val="18"/>
              </w:rPr>
              <w:fldChar w:fldCharType="separate"/>
            </w:r>
            <w:r w:rsidR="00E71ADC">
              <w:rPr>
                <w:noProof/>
                <w:color w:val="000000"/>
                <w:sz w:val="18"/>
                <w:szCs w:val="18"/>
              </w:rPr>
              <w:t>[52]</w:t>
            </w:r>
            <w:r w:rsidRPr="007A2C7F">
              <w:rPr>
                <w:color w:val="000000"/>
                <w:sz w:val="18"/>
                <w:szCs w:val="18"/>
              </w:rPr>
              <w:fldChar w:fldCharType="end"/>
            </w:r>
          </w:p>
        </w:tc>
        <w:tc>
          <w:tcPr>
            <w:tcW w:w="8363" w:type="dxa"/>
          </w:tcPr>
          <w:p w14:paraId="31CC2610" w14:textId="51022F94" w:rsidR="007927A3" w:rsidRPr="007A2C7F" w:rsidRDefault="007927A3" w:rsidP="007927A3">
            <w:pPr>
              <w:rPr>
                <w:sz w:val="18"/>
                <w:szCs w:val="18"/>
              </w:rPr>
            </w:pPr>
            <w:r w:rsidRPr="007A2C7F">
              <w:rPr>
                <w:color w:val="000000"/>
                <w:sz w:val="18"/>
                <w:szCs w:val="18"/>
              </w:rPr>
              <w:t xml:space="preserve">XOps, an </w:t>
            </w:r>
            <w:r w:rsidRPr="007A2C7F">
              <w:rPr>
                <w:b/>
                <w:bCs/>
                <w:color w:val="000000"/>
                <w:sz w:val="18"/>
                <w:szCs w:val="18"/>
              </w:rPr>
              <w:t>umbrella</w:t>
            </w:r>
            <w:r w:rsidRPr="007A2C7F">
              <w:rPr>
                <w:color w:val="000000"/>
                <w:sz w:val="18"/>
                <w:szCs w:val="18"/>
              </w:rPr>
              <w:t xml:space="preserve"> name for a collection of IT operational disciplines</w:t>
            </w:r>
          </w:p>
        </w:tc>
      </w:tr>
    </w:tbl>
    <w:p w14:paraId="6F8527B5" w14:textId="0B3EEB75" w:rsidR="00616B47" w:rsidRDefault="00616B47" w:rsidP="00DD0C5F"/>
    <w:p w14:paraId="27E21641" w14:textId="4A29010A" w:rsidR="00EC0C1B" w:rsidRPr="00616B47" w:rsidRDefault="00EC0C1B" w:rsidP="00EC0C1B">
      <w:pPr>
        <w:rPr>
          <w:b/>
          <w:bCs/>
        </w:rPr>
      </w:pPr>
      <w:r w:rsidRPr="00616B47">
        <w:rPr>
          <w:b/>
          <w:bCs/>
        </w:rPr>
        <w:t xml:space="preserve">Table </w:t>
      </w:r>
      <w:r w:rsidR="007B27E9">
        <w:rPr>
          <w:b/>
          <w:bCs/>
        </w:rPr>
        <w:t>2</w:t>
      </w:r>
      <w:r w:rsidRPr="00616B47">
        <w:rPr>
          <w:b/>
          <w:bCs/>
        </w:rPr>
        <w:t xml:space="preserve"> - </w:t>
      </w:r>
      <w:r w:rsidRPr="00EC0C1B">
        <w:rPr>
          <w:b/>
          <w:bCs/>
        </w:rPr>
        <w:t>Hype, drivers and goals</w:t>
      </w:r>
    </w:p>
    <w:tbl>
      <w:tblPr>
        <w:tblStyle w:val="TableGrid"/>
        <w:tblW w:w="9634" w:type="dxa"/>
        <w:tblLayout w:type="fixed"/>
        <w:tblLook w:val="04A0" w:firstRow="1" w:lastRow="0" w:firstColumn="1" w:lastColumn="0" w:noHBand="0" w:noVBand="1"/>
      </w:tblPr>
      <w:tblGrid>
        <w:gridCol w:w="704"/>
        <w:gridCol w:w="567"/>
        <w:gridCol w:w="8363"/>
      </w:tblGrid>
      <w:tr w:rsidR="00EC0C1B" w:rsidRPr="007A2C7F" w14:paraId="7ED3A72D" w14:textId="77777777" w:rsidTr="009502CE">
        <w:tc>
          <w:tcPr>
            <w:tcW w:w="704" w:type="dxa"/>
            <w:vAlign w:val="bottom"/>
          </w:tcPr>
          <w:p w14:paraId="277C7802" w14:textId="77777777" w:rsidR="00EC0C1B" w:rsidRPr="007A2C7F" w:rsidRDefault="00EC0C1B" w:rsidP="009502CE">
            <w:pPr>
              <w:jc w:val="center"/>
              <w:rPr>
                <w:sz w:val="18"/>
                <w:szCs w:val="18"/>
              </w:rPr>
            </w:pPr>
            <w:r w:rsidRPr="007A2C7F">
              <w:rPr>
                <w:b/>
                <w:bCs/>
                <w:color w:val="000000"/>
                <w:sz w:val="18"/>
                <w:szCs w:val="18"/>
              </w:rPr>
              <w:t>Code</w:t>
            </w:r>
          </w:p>
        </w:tc>
        <w:tc>
          <w:tcPr>
            <w:tcW w:w="567" w:type="dxa"/>
          </w:tcPr>
          <w:p w14:paraId="6D14A7A3" w14:textId="77777777" w:rsidR="00EC0C1B" w:rsidRPr="007A2C7F" w:rsidRDefault="00EC0C1B" w:rsidP="009502CE">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4C6FF9EC" w14:textId="77777777" w:rsidR="00EC0C1B" w:rsidRPr="007A2C7F" w:rsidRDefault="00EC0C1B" w:rsidP="009502CE">
            <w:pPr>
              <w:rPr>
                <w:sz w:val="18"/>
                <w:szCs w:val="18"/>
              </w:rPr>
            </w:pPr>
            <w:r w:rsidRPr="007A2C7F">
              <w:rPr>
                <w:b/>
                <w:bCs/>
                <w:color w:val="000000"/>
                <w:sz w:val="18"/>
                <w:szCs w:val="18"/>
              </w:rPr>
              <w:t xml:space="preserve">Data </w:t>
            </w:r>
          </w:p>
        </w:tc>
      </w:tr>
      <w:tr w:rsidR="00EC0C1B" w:rsidRPr="007A2C7F" w14:paraId="78C398EC" w14:textId="77777777" w:rsidTr="009502CE">
        <w:tc>
          <w:tcPr>
            <w:tcW w:w="704" w:type="dxa"/>
          </w:tcPr>
          <w:p w14:paraId="18C15E63" w14:textId="26D015D4" w:rsidR="00EC0C1B" w:rsidRPr="00EC0C1B" w:rsidRDefault="00EC0C1B" w:rsidP="00EC0C1B">
            <w:pPr>
              <w:jc w:val="center"/>
              <w:rPr>
                <w:sz w:val="18"/>
                <w:szCs w:val="18"/>
              </w:rPr>
            </w:pPr>
            <w:r>
              <w:rPr>
                <w:color w:val="000000"/>
                <w:sz w:val="18"/>
                <w:szCs w:val="18"/>
              </w:rPr>
              <w:t>GO</w:t>
            </w:r>
            <w:r w:rsidRPr="00EC0C1B">
              <w:rPr>
                <w:color w:val="000000"/>
                <w:sz w:val="18"/>
                <w:szCs w:val="18"/>
              </w:rPr>
              <w:t>1</w:t>
            </w:r>
          </w:p>
        </w:tc>
        <w:tc>
          <w:tcPr>
            <w:tcW w:w="567" w:type="dxa"/>
          </w:tcPr>
          <w:p w14:paraId="4D4ECB50" w14:textId="7922EAD2"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55]</w:t>
            </w:r>
            <w:r>
              <w:rPr>
                <w:color w:val="000000"/>
                <w:sz w:val="18"/>
                <w:szCs w:val="18"/>
              </w:rPr>
              <w:fldChar w:fldCharType="end"/>
            </w:r>
          </w:p>
        </w:tc>
        <w:tc>
          <w:tcPr>
            <w:tcW w:w="8363" w:type="dxa"/>
          </w:tcPr>
          <w:p w14:paraId="62DAA39D" w14:textId="23D2F284" w:rsidR="00EC0C1B" w:rsidRPr="007A2C7F" w:rsidRDefault="00EC0C1B" w:rsidP="00EC0C1B">
            <w:pPr>
              <w:rPr>
                <w:sz w:val="18"/>
                <w:szCs w:val="18"/>
              </w:rPr>
            </w:pPr>
            <w:r w:rsidRPr="00EC0C1B">
              <w:rPr>
                <w:b/>
                <w:bCs/>
                <w:color w:val="000000"/>
                <w:sz w:val="18"/>
                <w:szCs w:val="18"/>
              </w:rPr>
              <w:t>It's the next evolution of the "full-stack" engineer</w:t>
            </w:r>
            <w:r w:rsidRPr="00EC0C1B">
              <w:rPr>
                <w:color w:val="000000"/>
                <w:sz w:val="18"/>
                <w:szCs w:val="18"/>
              </w:rPr>
              <w:t xml:space="preserve">. That's </w:t>
            </w:r>
            <w:r w:rsidRPr="00EC0C1B">
              <w:rPr>
                <w:b/>
                <w:bCs/>
                <w:color w:val="000000"/>
                <w:sz w:val="18"/>
                <w:szCs w:val="18"/>
              </w:rPr>
              <w:t>why we are in high demand and get paid a lot of money</w:t>
            </w:r>
          </w:p>
        </w:tc>
      </w:tr>
      <w:tr w:rsidR="00EC0C1B" w:rsidRPr="007A2C7F" w14:paraId="32EA4ABE" w14:textId="77777777" w:rsidTr="009502CE">
        <w:tc>
          <w:tcPr>
            <w:tcW w:w="704" w:type="dxa"/>
          </w:tcPr>
          <w:p w14:paraId="02CE7C3E" w14:textId="425E4A46" w:rsidR="00EC0C1B" w:rsidRPr="00EC0C1B" w:rsidRDefault="00EC0C1B" w:rsidP="00EC0C1B">
            <w:pPr>
              <w:jc w:val="center"/>
              <w:rPr>
                <w:sz w:val="18"/>
                <w:szCs w:val="18"/>
              </w:rPr>
            </w:pPr>
            <w:r>
              <w:rPr>
                <w:color w:val="000000"/>
                <w:sz w:val="18"/>
                <w:szCs w:val="18"/>
              </w:rPr>
              <w:t>GO</w:t>
            </w:r>
            <w:r w:rsidRPr="00EC0C1B">
              <w:rPr>
                <w:color w:val="000000"/>
                <w:sz w:val="18"/>
                <w:szCs w:val="18"/>
              </w:rPr>
              <w:t>2</w:t>
            </w:r>
          </w:p>
        </w:tc>
        <w:tc>
          <w:tcPr>
            <w:tcW w:w="567" w:type="dxa"/>
          </w:tcPr>
          <w:p w14:paraId="4680F638" w14:textId="24DB6E4C"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5C7295D1" w14:textId="7435E46C" w:rsidR="00EC0C1B" w:rsidRPr="007A2C7F" w:rsidRDefault="00EC0C1B" w:rsidP="00EC0C1B">
            <w:pPr>
              <w:rPr>
                <w:sz w:val="18"/>
                <w:szCs w:val="18"/>
              </w:rPr>
            </w:pPr>
            <w:r w:rsidRPr="00EC0C1B">
              <w:rPr>
                <w:color w:val="000000"/>
                <w:sz w:val="18"/>
                <w:szCs w:val="18"/>
              </w:rPr>
              <w:t xml:space="preserve">BizDevOps (Business + Development + Operations) is like blockchain: </w:t>
            </w:r>
            <w:r w:rsidRPr="00EC0C1B">
              <w:rPr>
                <w:b/>
                <w:bCs/>
                <w:color w:val="000000"/>
                <w:sz w:val="18"/>
                <w:szCs w:val="18"/>
              </w:rPr>
              <w:t>it’s all the rage</w:t>
            </w:r>
            <w:r w:rsidRPr="00EC0C1B">
              <w:rPr>
                <w:color w:val="000000"/>
                <w:sz w:val="18"/>
                <w:szCs w:val="18"/>
              </w:rPr>
              <w:t xml:space="preserve"> in modern business and tech best practice</w:t>
            </w:r>
          </w:p>
        </w:tc>
      </w:tr>
      <w:tr w:rsidR="00EC0C1B" w:rsidRPr="007A2C7F" w14:paraId="1E091FC1" w14:textId="77777777" w:rsidTr="009502CE">
        <w:tc>
          <w:tcPr>
            <w:tcW w:w="704" w:type="dxa"/>
          </w:tcPr>
          <w:p w14:paraId="6142305D" w14:textId="36543D04" w:rsidR="00EC0C1B" w:rsidRPr="00EC0C1B" w:rsidRDefault="00EC0C1B" w:rsidP="00EC0C1B">
            <w:pPr>
              <w:jc w:val="center"/>
              <w:rPr>
                <w:sz w:val="18"/>
                <w:szCs w:val="18"/>
              </w:rPr>
            </w:pPr>
            <w:r>
              <w:rPr>
                <w:color w:val="000000"/>
                <w:sz w:val="18"/>
                <w:szCs w:val="18"/>
              </w:rPr>
              <w:t>GO</w:t>
            </w:r>
            <w:r w:rsidRPr="00EC0C1B">
              <w:rPr>
                <w:color w:val="000000"/>
                <w:sz w:val="18"/>
                <w:szCs w:val="18"/>
              </w:rPr>
              <w:t>3</w:t>
            </w:r>
          </w:p>
        </w:tc>
        <w:tc>
          <w:tcPr>
            <w:tcW w:w="567" w:type="dxa"/>
          </w:tcPr>
          <w:p w14:paraId="43465BB7" w14:textId="1D3E40D1"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rPr>
                <w:color w:val="000000"/>
                <w:sz w:val="18"/>
                <w:szCs w:val="18"/>
              </w:rPr>
              <w:fldChar w:fldCharType="separate"/>
            </w:r>
            <w:r w:rsidR="00E71ADC">
              <w:rPr>
                <w:noProof/>
                <w:color w:val="000000"/>
                <w:sz w:val="18"/>
                <w:szCs w:val="18"/>
              </w:rPr>
              <w:t>[6]</w:t>
            </w:r>
            <w:r>
              <w:rPr>
                <w:color w:val="000000"/>
                <w:sz w:val="18"/>
                <w:szCs w:val="18"/>
              </w:rPr>
              <w:fldChar w:fldCharType="end"/>
            </w:r>
          </w:p>
        </w:tc>
        <w:tc>
          <w:tcPr>
            <w:tcW w:w="8363" w:type="dxa"/>
          </w:tcPr>
          <w:p w14:paraId="7D3965F3" w14:textId="52890BFA" w:rsidR="00EC0C1B" w:rsidRPr="007A2C7F" w:rsidRDefault="00EC0C1B" w:rsidP="00EC0C1B">
            <w:pPr>
              <w:rPr>
                <w:sz w:val="18"/>
                <w:szCs w:val="18"/>
              </w:rPr>
            </w:pPr>
            <w:r w:rsidRPr="00EC0C1B">
              <w:rPr>
                <w:color w:val="000000"/>
                <w:sz w:val="18"/>
                <w:szCs w:val="18"/>
              </w:rPr>
              <w:t xml:space="preserve">BizDevOps will </w:t>
            </w:r>
            <w:r w:rsidRPr="00EC0C1B">
              <w:rPr>
                <w:b/>
                <w:bCs/>
                <w:color w:val="000000"/>
                <w:sz w:val="18"/>
                <w:szCs w:val="18"/>
              </w:rPr>
              <w:t>emerge big time</w:t>
            </w:r>
            <w:r w:rsidRPr="00EC0C1B">
              <w:rPr>
                <w:color w:val="000000"/>
                <w:sz w:val="18"/>
                <w:szCs w:val="18"/>
              </w:rPr>
              <w:t xml:space="preserve"> (2021)</w:t>
            </w:r>
          </w:p>
        </w:tc>
      </w:tr>
      <w:tr w:rsidR="00EC0C1B" w:rsidRPr="007A2C7F" w14:paraId="7E822F25" w14:textId="77777777" w:rsidTr="009502CE">
        <w:tc>
          <w:tcPr>
            <w:tcW w:w="704" w:type="dxa"/>
          </w:tcPr>
          <w:p w14:paraId="5F13E7FB" w14:textId="58B59745" w:rsidR="00EC0C1B" w:rsidRPr="00EC0C1B" w:rsidRDefault="00EC0C1B" w:rsidP="00EC0C1B">
            <w:pPr>
              <w:jc w:val="center"/>
              <w:rPr>
                <w:sz w:val="18"/>
                <w:szCs w:val="18"/>
              </w:rPr>
            </w:pPr>
            <w:r>
              <w:rPr>
                <w:color w:val="000000"/>
                <w:sz w:val="18"/>
                <w:szCs w:val="18"/>
              </w:rPr>
              <w:t>GO</w:t>
            </w:r>
            <w:r w:rsidRPr="00EC0C1B">
              <w:rPr>
                <w:color w:val="000000"/>
                <w:sz w:val="18"/>
                <w:szCs w:val="18"/>
              </w:rPr>
              <w:t>4</w:t>
            </w:r>
          </w:p>
        </w:tc>
        <w:tc>
          <w:tcPr>
            <w:tcW w:w="567" w:type="dxa"/>
          </w:tcPr>
          <w:p w14:paraId="19B78338" w14:textId="41CBCC44"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13]</w:t>
            </w:r>
            <w:r>
              <w:rPr>
                <w:color w:val="000000"/>
                <w:sz w:val="18"/>
                <w:szCs w:val="18"/>
              </w:rPr>
              <w:fldChar w:fldCharType="end"/>
            </w:r>
          </w:p>
        </w:tc>
        <w:tc>
          <w:tcPr>
            <w:tcW w:w="8363" w:type="dxa"/>
          </w:tcPr>
          <w:p w14:paraId="3031B890" w14:textId="6E9D62B0" w:rsidR="00EC0C1B" w:rsidRPr="007A2C7F" w:rsidRDefault="00EC0C1B" w:rsidP="00EC0C1B">
            <w:pPr>
              <w:rPr>
                <w:sz w:val="18"/>
                <w:szCs w:val="18"/>
              </w:rPr>
            </w:pPr>
            <w:r w:rsidRPr="00EC0C1B">
              <w:rPr>
                <w:color w:val="000000"/>
                <w:sz w:val="18"/>
                <w:szCs w:val="18"/>
              </w:rPr>
              <w:t xml:space="preserve">Literally </w:t>
            </w:r>
            <w:r w:rsidRPr="00EC0C1B">
              <w:rPr>
                <w:b/>
                <w:bCs/>
                <w:color w:val="000000"/>
                <w:sz w:val="18"/>
                <w:szCs w:val="18"/>
              </w:rPr>
              <w:t>billions of dollars</w:t>
            </w:r>
            <w:r w:rsidRPr="00EC0C1B">
              <w:rPr>
                <w:color w:val="000000"/>
                <w:sz w:val="18"/>
                <w:szCs w:val="18"/>
              </w:rPr>
              <w:t xml:space="preserve"> of perceived market value has been pegged to the DevOps term</w:t>
            </w:r>
          </w:p>
        </w:tc>
      </w:tr>
      <w:tr w:rsidR="00EC0C1B" w:rsidRPr="007A2C7F" w14:paraId="4EAD6925" w14:textId="77777777" w:rsidTr="005F56DC">
        <w:tc>
          <w:tcPr>
            <w:tcW w:w="704" w:type="dxa"/>
            <w:vAlign w:val="bottom"/>
          </w:tcPr>
          <w:p w14:paraId="63579F8B" w14:textId="49792395" w:rsidR="00EC0C1B" w:rsidRPr="00EC0C1B" w:rsidRDefault="00EC0C1B" w:rsidP="00EC0C1B">
            <w:pPr>
              <w:jc w:val="center"/>
              <w:rPr>
                <w:sz w:val="18"/>
                <w:szCs w:val="18"/>
              </w:rPr>
            </w:pPr>
            <w:r>
              <w:rPr>
                <w:color w:val="000000"/>
                <w:sz w:val="18"/>
                <w:szCs w:val="18"/>
              </w:rPr>
              <w:t>GO</w:t>
            </w:r>
            <w:r w:rsidRPr="00EC0C1B">
              <w:rPr>
                <w:color w:val="000000"/>
                <w:sz w:val="18"/>
                <w:szCs w:val="18"/>
              </w:rPr>
              <w:t>5</w:t>
            </w:r>
          </w:p>
        </w:tc>
        <w:tc>
          <w:tcPr>
            <w:tcW w:w="567" w:type="dxa"/>
          </w:tcPr>
          <w:p w14:paraId="33907023" w14:textId="62166AE6"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472AC3FC" w14:textId="26DFF738" w:rsidR="00EC0C1B" w:rsidRPr="007A2C7F" w:rsidRDefault="00EC0C1B" w:rsidP="00EC0C1B">
            <w:pPr>
              <w:rPr>
                <w:sz w:val="18"/>
                <w:szCs w:val="18"/>
              </w:rPr>
            </w:pPr>
            <w:r w:rsidRPr="00EC0C1B">
              <w:rPr>
                <w:color w:val="000000"/>
                <w:sz w:val="18"/>
                <w:szCs w:val="18"/>
              </w:rPr>
              <w:t xml:space="preserve">DevOps 2.0 or BizDevOps, DevOps 2.0 is now focused on </w:t>
            </w:r>
            <w:r w:rsidRPr="00EC0C1B">
              <w:rPr>
                <w:b/>
                <w:bCs/>
                <w:color w:val="000000"/>
                <w:sz w:val="18"/>
                <w:szCs w:val="18"/>
              </w:rPr>
              <w:t>extending the benefits</w:t>
            </w:r>
            <w:r w:rsidRPr="00EC0C1B">
              <w:rPr>
                <w:color w:val="000000"/>
                <w:sz w:val="18"/>
                <w:szCs w:val="18"/>
              </w:rPr>
              <w:t xml:space="preserve"> of feedback to the entire organization (marketing, sales, product, etc.</w:t>
            </w:r>
          </w:p>
        </w:tc>
      </w:tr>
      <w:tr w:rsidR="00EC0C1B" w:rsidRPr="007A2C7F" w14:paraId="4968D70B" w14:textId="77777777" w:rsidTr="005F56DC">
        <w:tc>
          <w:tcPr>
            <w:tcW w:w="704" w:type="dxa"/>
            <w:vAlign w:val="bottom"/>
          </w:tcPr>
          <w:p w14:paraId="6DA79F08" w14:textId="4756EC16" w:rsidR="00EC0C1B" w:rsidRPr="00EC0C1B" w:rsidRDefault="00EC0C1B" w:rsidP="00EC0C1B">
            <w:pPr>
              <w:jc w:val="center"/>
              <w:rPr>
                <w:sz w:val="18"/>
                <w:szCs w:val="18"/>
              </w:rPr>
            </w:pPr>
            <w:r>
              <w:rPr>
                <w:color w:val="000000"/>
                <w:sz w:val="18"/>
                <w:szCs w:val="18"/>
              </w:rPr>
              <w:t>GO</w:t>
            </w:r>
            <w:r w:rsidRPr="00EC0C1B">
              <w:rPr>
                <w:color w:val="000000"/>
                <w:sz w:val="18"/>
                <w:szCs w:val="18"/>
              </w:rPr>
              <w:t>6</w:t>
            </w:r>
          </w:p>
        </w:tc>
        <w:tc>
          <w:tcPr>
            <w:tcW w:w="567" w:type="dxa"/>
          </w:tcPr>
          <w:p w14:paraId="528CFA01" w14:textId="321B3CAE"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55FDB33" w14:textId="791BEDCA" w:rsidR="00EC0C1B" w:rsidRPr="007A2C7F" w:rsidRDefault="00EC0C1B" w:rsidP="00EC0C1B">
            <w:pPr>
              <w:rPr>
                <w:sz w:val="18"/>
                <w:szCs w:val="18"/>
              </w:rPr>
            </w:pPr>
            <w:r w:rsidRPr="00EC0C1B">
              <w:rPr>
                <w:color w:val="000000"/>
                <w:sz w:val="18"/>
                <w:szCs w:val="18"/>
              </w:rPr>
              <w:t xml:space="preserve">most digital start-ups can </w:t>
            </w:r>
            <w:r w:rsidRPr="00EC0C1B">
              <w:rPr>
                <w:b/>
                <w:bCs/>
                <w:color w:val="000000"/>
                <w:sz w:val="18"/>
                <w:szCs w:val="18"/>
              </w:rPr>
              <w:t>release at virtually any time</w:t>
            </w:r>
            <w:r w:rsidRPr="00EC0C1B">
              <w:rPr>
                <w:color w:val="000000"/>
                <w:sz w:val="18"/>
                <w:szCs w:val="18"/>
              </w:rPr>
              <w:t xml:space="preserve"> as needed—weekly, daily, or hourly</w:t>
            </w:r>
          </w:p>
        </w:tc>
      </w:tr>
      <w:tr w:rsidR="00EC0C1B" w:rsidRPr="007A2C7F" w14:paraId="38B71BEB" w14:textId="77777777" w:rsidTr="005F56DC">
        <w:tc>
          <w:tcPr>
            <w:tcW w:w="704" w:type="dxa"/>
            <w:vAlign w:val="bottom"/>
          </w:tcPr>
          <w:p w14:paraId="560E9E95" w14:textId="6CABE37A" w:rsidR="00EC0C1B" w:rsidRPr="00EC0C1B" w:rsidRDefault="00EC0C1B" w:rsidP="00EC0C1B">
            <w:pPr>
              <w:jc w:val="center"/>
              <w:rPr>
                <w:sz w:val="18"/>
                <w:szCs w:val="18"/>
              </w:rPr>
            </w:pPr>
            <w:r>
              <w:rPr>
                <w:color w:val="000000"/>
                <w:sz w:val="18"/>
                <w:szCs w:val="18"/>
              </w:rPr>
              <w:t>GO</w:t>
            </w:r>
            <w:r w:rsidRPr="00EC0C1B">
              <w:rPr>
                <w:color w:val="000000"/>
                <w:sz w:val="18"/>
                <w:szCs w:val="18"/>
              </w:rPr>
              <w:t>7</w:t>
            </w:r>
          </w:p>
        </w:tc>
        <w:tc>
          <w:tcPr>
            <w:tcW w:w="567" w:type="dxa"/>
          </w:tcPr>
          <w:p w14:paraId="09E68EF4" w14:textId="3777A3D9" w:rsidR="00EC0C1B" w:rsidRPr="00EC0C1B" w:rsidRDefault="00A141E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rPr>
                <w:color w:val="000000"/>
                <w:sz w:val="18"/>
                <w:szCs w:val="18"/>
              </w:rPr>
              <w:fldChar w:fldCharType="separate"/>
            </w:r>
            <w:r w:rsidR="00E71ADC">
              <w:rPr>
                <w:noProof/>
                <w:color w:val="000000"/>
                <w:sz w:val="18"/>
                <w:szCs w:val="18"/>
              </w:rPr>
              <w:t>[51]</w:t>
            </w:r>
            <w:r>
              <w:rPr>
                <w:color w:val="000000"/>
                <w:sz w:val="18"/>
                <w:szCs w:val="18"/>
              </w:rPr>
              <w:fldChar w:fldCharType="end"/>
            </w:r>
          </w:p>
        </w:tc>
        <w:tc>
          <w:tcPr>
            <w:tcW w:w="8363" w:type="dxa"/>
          </w:tcPr>
          <w:p w14:paraId="6D06CB6E" w14:textId="3F7E6567" w:rsidR="00EC0C1B" w:rsidRPr="007A2C7F" w:rsidRDefault="00EC0C1B" w:rsidP="00EC0C1B">
            <w:pPr>
              <w:rPr>
                <w:sz w:val="18"/>
                <w:szCs w:val="18"/>
              </w:rPr>
            </w:pPr>
            <w:r w:rsidRPr="00EC0C1B">
              <w:rPr>
                <w:b/>
                <w:bCs/>
                <w:color w:val="000000"/>
                <w:sz w:val="18"/>
                <w:szCs w:val="18"/>
              </w:rPr>
              <w:t>minimizes the time</w:t>
            </w:r>
            <w:r w:rsidRPr="00EC0C1B">
              <w:rPr>
                <w:color w:val="000000"/>
                <w:sz w:val="18"/>
                <w:szCs w:val="18"/>
              </w:rPr>
              <w:t xml:space="preserve"> it takes to deliver value to customers</w:t>
            </w:r>
          </w:p>
        </w:tc>
      </w:tr>
      <w:tr w:rsidR="00EC0C1B" w:rsidRPr="007A2C7F" w14:paraId="4B935199" w14:textId="77777777" w:rsidTr="005F56DC">
        <w:tc>
          <w:tcPr>
            <w:tcW w:w="704" w:type="dxa"/>
            <w:vAlign w:val="bottom"/>
          </w:tcPr>
          <w:p w14:paraId="63B6E202" w14:textId="1942B735" w:rsidR="00EC0C1B" w:rsidRPr="00EC0C1B" w:rsidRDefault="00EC0C1B" w:rsidP="00EC0C1B">
            <w:pPr>
              <w:jc w:val="center"/>
              <w:rPr>
                <w:sz w:val="18"/>
                <w:szCs w:val="18"/>
              </w:rPr>
            </w:pPr>
            <w:r>
              <w:rPr>
                <w:color w:val="000000"/>
                <w:sz w:val="18"/>
                <w:szCs w:val="18"/>
              </w:rPr>
              <w:t>GO</w:t>
            </w:r>
            <w:r w:rsidRPr="00EC0C1B">
              <w:rPr>
                <w:color w:val="000000"/>
                <w:sz w:val="18"/>
                <w:szCs w:val="18"/>
              </w:rPr>
              <w:t>8</w:t>
            </w:r>
          </w:p>
        </w:tc>
        <w:tc>
          <w:tcPr>
            <w:tcW w:w="567" w:type="dxa"/>
          </w:tcPr>
          <w:p w14:paraId="7A09462F" w14:textId="7602238D"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0D662A6" w14:textId="6F05068B" w:rsidR="00EC0C1B" w:rsidRPr="007A2C7F" w:rsidRDefault="00EC0C1B" w:rsidP="00EC0C1B">
            <w:pPr>
              <w:rPr>
                <w:sz w:val="18"/>
                <w:szCs w:val="18"/>
              </w:rPr>
            </w:pPr>
            <w:r w:rsidRPr="00EC0C1B">
              <w:rPr>
                <w:color w:val="000000"/>
                <w:sz w:val="18"/>
                <w:szCs w:val="18"/>
              </w:rPr>
              <w:t xml:space="preserve">Real-world services can be up to date, available, and robust </w:t>
            </w:r>
            <w:r w:rsidRPr="00EC0C1B">
              <w:rPr>
                <w:b/>
                <w:bCs/>
                <w:color w:val="000000"/>
                <w:sz w:val="18"/>
                <w:szCs w:val="18"/>
              </w:rPr>
              <w:t>without interruption</w:t>
            </w:r>
          </w:p>
        </w:tc>
      </w:tr>
      <w:tr w:rsidR="00EC0C1B" w:rsidRPr="007A2C7F" w14:paraId="483D293B" w14:textId="77777777" w:rsidTr="009502CE">
        <w:tc>
          <w:tcPr>
            <w:tcW w:w="704" w:type="dxa"/>
          </w:tcPr>
          <w:p w14:paraId="6DAE2582" w14:textId="2F7B37B5" w:rsidR="00EC0C1B" w:rsidRPr="00EC0C1B" w:rsidRDefault="00EC0C1B" w:rsidP="00EC0C1B">
            <w:pPr>
              <w:jc w:val="center"/>
              <w:rPr>
                <w:sz w:val="18"/>
                <w:szCs w:val="18"/>
              </w:rPr>
            </w:pPr>
            <w:r>
              <w:rPr>
                <w:color w:val="000000"/>
                <w:sz w:val="18"/>
                <w:szCs w:val="18"/>
              </w:rPr>
              <w:t>GO</w:t>
            </w:r>
            <w:r w:rsidRPr="00EC0C1B">
              <w:rPr>
                <w:color w:val="000000"/>
                <w:sz w:val="18"/>
                <w:szCs w:val="18"/>
              </w:rPr>
              <w:t>9</w:t>
            </w:r>
          </w:p>
        </w:tc>
        <w:tc>
          <w:tcPr>
            <w:tcW w:w="567" w:type="dxa"/>
          </w:tcPr>
          <w:p w14:paraId="4CE1DEA4" w14:textId="2066E368"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76]</w:t>
            </w:r>
            <w:r>
              <w:rPr>
                <w:color w:val="000000"/>
                <w:sz w:val="18"/>
                <w:szCs w:val="18"/>
              </w:rPr>
              <w:fldChar w:fldCharType="end"/>
            </w:r>
          </w:p>
        </w:tc>
        <w:tc>
          <w:tcPr>
            <w:tcW w:w="8363" w:type="dxa"/>
          </w:tcPr>
          <w:p w14:paraId="10272182" w14:textId="2ED8F271" w:rsidR="00EC0C1B" w:rsidRPr="007A2C7F" w:rsidRDefault="00EC0C1B" w:rsidP="00EC0C1B">
            <w:pPr>
              <w:rPr>
                <w:sz w:val="18"/>
                <w:szCs w:val="18"/>
              </w:rPr>
            </w:pPr>
            <w:r w:rsidRPr="00EC0C1B">
              <w:rPr>
                <w:color w:val="000000"/>
                <w:sz w:val="18"/>
                <w:szCs w:val="18"/>
              </w:rPr>
              <w:t xml:space="preserve">The management in my old company thinks DevOps means: all software engineers </w:t>
            </w:r>
            <w:r w:rsidRPr="00EC0C1B">
              <w:rPr>
                <w:b/>
                <w:bCs/>
                <w:color w:val="000000"/>
                <w:sz w:val="18"/>
                <w:szCs w:val="18"/>
              </w:rPr>
              <w:t>know everything</w:t>
            </w:r>
            <w:r w:rsidRPr="00EC0C1B">
              <w:rPr>
                <w:color w:val="000000"/>
                <w:sz w:val="18"/>
                <w:szCs w:val="18"/>
              </w:rPr>
              <w:t xml:space="preserve"> about development, testing, producing and deploying software</w:t>
            </w:r>
          </w:p>
        </w:tc>
      </w:tr>
      <w:tr w:rsidR="00EC0C1B" w:rsidRPr="007A2C7F" w14:paraId="0C9EA57A" w14:textId="77777777" w:rsidTr="009502CE">
        <w:tc>
          <w:tcPr>
            <w:tcW w:w="704" w:type="dxa"/>
          </w:tcPr>
          <w:p w14:paraId="6D638E54" w14:textId="2514F139" w:rsidR="00EC0C1B" w:rsidRPr="00EC0C1B" w:rsidRDefault="00EC0C1B" w:rsidP="00EC0C1B">
            <w:pPr>
              <w:jc w:val="center"/>
              <w:rPr>
                <w:sz w:val="18"/>
                <w:szCs w:val="18"/>
              </w:rPr>
            </w:pPr>
            <w:r>
              <w:rPr>
                <w:color w:val="000000"/>
                <w:sz w:val="18"/>
                <w:szCs w:val="18"/>
              </w:rPr>
              <w:t>GO</w:t>
            </w:r>
            <w:r w:rsidRPr="00EC0C1B">
              <w:rPr>
                <w:color w:val="000000"/>
                <w:sz w:val="18"/>
                <w:szCs w:val="18"/>
              </w:rPr>
              <w:t>10</w:t>
            </w:r>
          </w:p>
        </w:tc>
        <w:tc>
          <w:tcPr>
            <w:tcW w:w="567" w:type="dxa"/>
          </w:tcPr>
          <w:p w14:paraId="1F581AD0" w14:textId="3ABF9090"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12095F6D" w14:textId="53D99AE9" w:rsidR="00EC0C1B" w:rsidRPr="007A2C7F" w:rsidRDefault="00EC0C1B" w:rsidP="00EC0C1B">
            <w:pPr>
              <w:rPr>
                <w:sz w:val="18"/>
                <w:szCs w:val="18"/>
              </w:rPr>
            </w:pPr>
            <w:r w:rsidRPr="00EC0C1B">
              <w:rPr>
                <w:b/>
                <w:bCs/>
                <w:color w:val="000000"/>
                <w:sz w:val="18"/>
                <w:szCs w:val="18"/>
              </w:rPr>
              <w:t>automating</w:t>
            </w:r>
            <w:r w:rsidRPr="00EC0C1B">
              <w:rPr>
                <w:color w:val="000000"/>
                <w:sz w:val="18"/>
                <w:szCs w:val="18"/>
              </w:rPr>
              <w:t xml:space="preserve"> processes that don’t need human thinking or creativity</w:t>
            </w:r>
          </w:p>
        </w:tc>
      </w:tr>
      <w:tr w:rsidR="00EC0C1B" w:rsidRPr="007A2C7F" w14:paraId="66481FCD" w14:textId="77777777" w:rsidTr="009502CE">
        <w:tc>
          <w:tcPr>
            <w:tcW w:w="704" w:type="dxa"/>
          </w:tcPr>
          <w:p w14:paraId="23C909BF" w14:textId="2F76E2B6" w:rsidR="00EC0C1B" w:rsidRPr="00EC0C1B" w:rsidRDefault="00EC0C1B" w:rsidP="00EC0C1B">
            <w:pPr>
              <w:jc w:val="center"/>
              <w:rPr>
                <w:sz w:val="18"/>
                <w:szCs w:val="18"/>
              </w:rPr>
            </w:pPr>
            <w:r>
              <w:rPr>
                <w:color w:val="000000"/>
                <w:sz w:val="18"/>
                <w:szCs w:val="18"/>
              </w:rPr>
              <w:t>GO</w:t>
            </w:r>
            <w:r w:rsidRPr="00EC0C1B">
              <w:rPr>
                <w:color w:val="000000"/>
                <w:sz w:val="18"/>
                <w:szCs w:val="18"/>
              </w:rPr>
              <w:t>12</w:t>
            </w:r>
          </w:p>
        </w:tc>
        <w:tc>
          <w:tcPr>
            <w:tcW w:w="567" w:type="dxa"/>
          </w:tcPr>
          <w:p w14:paraId="7287A605" w14:textId="2D5FDC2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8F91283" w14:textId="78EBF8E0" w:rsidR="00EC0C1B" w:rsidRPr="007A2C7F" w:rsidRDefault="00EC0C1B" w:rsidP="00EC0C1B">
            <w:pPr>
              <w:rPr>
                <w:sz w:val="18"/>
                <w:szCs w:val="18"/>
              </w:rPr>
            </w:pPr>
            <w:r w:rsidRPr="00EC0C1B">
              <w:rPr>
                <w:color w:val="000000"/>
                <w:sz w:val="18"/>
                <w:szCs w:val="18"/>
              </w:rPr>
              <w:t xml:space="preserve">unconditional </w:t>
            </w:r>
            <w:r w:rsidRPr="00EC0C1B">
              <w:rPr>
                <w:b/>
                <w:bCs/>
                <w:color w:val="000000"/>
                <w:sz w:val="18"/>
                <w:szCs w:val="18"/>
              </w:rPr>
              <w:t>focus on customer benefits</w:t>
            </w:r>
          </w:p>
        </w:tc>
      </w:tr>
      <w:tr w:rsidR="00EC0C1B" w:rsidRPr="007A2C7F" w14:paraId="6D3B0142" w14:textId="77777777" w:rsidTr="009502CE">
        <w:tc>
          <w:tcPr>
            <w:tcW w:w="704" w:type="dxa"/>
          </w:tcPr>
          <w:p w14:paraId="77F8F11B" w14:textId="7EE43322" w:rsidR="00EC0C1B" w:rsidRPr="00EC0C1B" w:rsidRDefault="00EC0C1B" w:rsidP="00EC0C1B">
            <w:pPr>
              <w:jc w:val="center"/>
              <w:rPr>
                <w:sz w:val="18"/>
                <w:szCs w:val="18"/>
              </w:rPr>
            </w:pPr>
            <w:r>
              <w:rPr>
                <w:color w:val="000000"/>
                <w:sz w:val="18"/>
                <w:szCs w:val="18"/>
              </w:rPr>
              <w:t>GO</w:t>
            </w:r>
            <w:r w:rsidRPr="00EC0C1B">
              <w:rPr>
                <w:color w:val="000000"/>
                <w:sz w:val="18"/>
                <w:szCs w:val="18"/>
              </w:rPr>
              <w:t>13</w:t>
            </w:r>
          </w:p>
        </w:tc>
        <w:tc>
          <w:tcPr>
            <w:tcW w:w="567" w:type="dxa"/>
          </w:tcPr>
          <w:p w14:paraId="24469FC2" w14:textId="08CD6577"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rPr>
                <w:color w:val="000000"/>
                <w:sz w:val="18"/>
                <w:szCs w:val="18"/>
              </w:rPr>
              <w:fldChar w:fldCharType="separate"/>
            </w:r>
            <w:r w:rsidR="00E71ADC">
              <w:rPr>
                <w:noProof/>
                <w:color w:val="000000"/>
                <w:sz w:val="18"/>
                <w:szCs w:val="18"/>
              </w:rPr>
              <w:t>[58]</w:t>
            </w:r>
            <w:r>
              <w:rPr>
                <w:color w:val="000000"/>
                <w:sz w:val="18"/>
                <w:szCs w:val="18"/>
              </w:rPr>
              <w:fldChar w:fldCharType="end"/>
            </w:r>
          </w:p>
        </w:tc>
        <w:tc>
          <w:tcPr>
            <w:tcW w:w="8363" w:type="dxa"/>
          </w:tcPr>
          <w:p w14:paraId="446B8E33" w14:textId="0FB7992C" w:rsidR="00EC0C1B" w:rsidRPr="007A2C7F" w:rsidRDefault="00EC0C1B" w:rsidP="00EC0C1B">
            <w:pPr>
              <w:rPr>
                <w:sz w:val="18"/>
                <w:szCs w:val="18"/>
              </w:rPr>
            </w:pPr>
            <w:r w:rsidRPr="00EC0C1B">
              <w:rPr>
                <w:color w:val="000000"/>
                <w:sz w:val="18"/>
                <w:szCs w:val="18"/>
              </w:rPr>
              <w:t xml:space="preserve">More businesses are also likely to adopt BizDevOps practices thanks to the faster </w:t>
            </w:r>
            <w:r w:rsidRPr="00EC0C1B">
              <w:rPr>
                <w:b/>
                <w:bCs/>
                <w:color w:val="000000"/>
                <w:sz w:val="18"/>
                <w:szCs w:val="18"/>
              </w:rPr>
              <w:t>real-time analytics</w:t>
            </w:r>
          </w:p>
        </w:tc>
      </w:tr>
      <w:tr w:rsidR="00EC0C1B" w:rsidRPr="007A2C7F" w14:paraId="7191A43C" w14:textId="77777777" w:rsidTr="009502CE">
        <w:tc>
          <w:tcPr>
            <w:tcW w:w="704" w:type="dxa"/>
          </w:tcPr>
          <w:p w14:paraId="0BAC2CCD" w14:textId="138AA973" w:rsidR="00EC0C1B" w:rsidRPr="00EC0C1B" w:rsidRDefault="00EC0C1B" w:rsidP="00EC0C1B">
            <w:pPr>
              <w:jc w:val="center"/>
              <w:rPr>
                <w:sz w:val="18"/>
                <w:szCs w:val="18"/>
              </w:rPr>
            </w:pPr>
            <w:r>
              <w:rPr>
                <w:color w:val="000000"/>
                <w:sz w:val="18"/>
                <w:szCs w:val="18"/>
              </w:rPr>
              <w:t>GO</w:t>
            </w:r>
            <w:r w:rsidRPr="00EC0C1B">
              <w:rPr>
                <w:color w:val="000000"/>
                <w:sz w:val="18"/>
                <w:szCs w:val="18"/>
              </w:rPr>
              <w:t>14</w:t>
            </w:r>
          </w:p>
        </w:tc>
        <w:tc>
          <w:tcPr>
            <w:tcW w:w="567" w:type="dxa"/>
          </w:tcPr>
          <w:p w14:paraId="673F76A2" w14:textId="390A4796"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noProof/>
                <w:color w:val="000000"/>
                <w:sz w:val="18"/>
                <w:szCs w:val="18"/>
              </w:rPr>
              <w:t>[17]</w:t>
            </w:r>
            <w:r>
              <w:rPr>
                <w:color w:val="000000"/>
                <w:sz w:val="18"/>
                <w:szCs w:val="18"/>
              </w:rPr>
              <w:fldChar w:fldCharType="end"/>
            </w:r>
          </w:p>
        </w:tc>
        <w:tc>
          <w:tcPr>
            <w:tcW w:w="8363" w:type="dxa"/>
          </w:tcPr>
          <w:p w14:paraId="08B70D9B" w14:textId="117BE0C3" w:rsidR="00EC0C1B" w:rsidRPr="007A2C7F" w:rsidRDefault="00EC0C1B" w:rsidP="00EC0C1B">
            <w:pPr>
              <w:rPr>
                <w:sz w:val="18"/>
                <w:szCs w:val="18"/>
              </w:rPr>
            </w:pPr>
            <w:r w:rsidRPr="00EC0C1B">
              <w:rPr>
                <w:color w:val="000000"/>
                <w:sz w:val="18"/>
                <w:szCs w:val="18"/>
              </w:rPr>
              <w:t xml:space="preserve">business becomes more </w:t>
            </w:r>
            <w:r w:rsidRPr="00EC0C1B">
              <w:rPr>
                <w:b/>
                <w:bCs/>
                <w:color w:val="000000"/>
                <w:sz w:val="18"/>
                <w:szCs w:val="18"/>
              </w:rPr>
              <w:t>technologically intensive</w:t>
            </w:r>
          </w:p>
        </w:tc>
      </w:tr>
      <w:tr w:rsidR="00EC0C1B" w:rsidRPr="007A2C7F" w14:paraId="269E9D1F" w14:textId="77777777" w:rsidTr="009502CE">
        <w:tc>
          <w:tcPr>
            <w:tcW w:w="704" w:type="dxa"/>
          </w:tcPr>
          <w:p w14:paraId="7B568316" w14:textId="49934B43" w:rsidR="00EC0C1B" w:rsidRPr="00EC0C1B" w:rsidRDefault="00EC0C1B" w:rsidP="00EC0C1B">
            <w:pPr>
              <w:jc w:val="center"/>
              <w:rPr>
                <w:sz w:val="18"/>
                <w:szCs w:val="18"/>
              </w:rPr>
            </w:pPr>
            <w:r>
              <w:rPr>
                <w:color w:val="000000"/>
                <w:sz w:val="18"/>
                <w:szCs w:val="18"/>
              </w:rPr>
              <w:t>GO</w:t>
            </w:r>
            <w:r w:rsidRPr="00EC0C1B">
              <w:rPr>
                <w:color w:val="000000"/>
                <w:sz w:val="18"/>
                <w:szCs w:val="18"/>
              </w:rPr>
              <w:t>15</w:t>
            </w:r>
          </w:p>
        </w:tc>
        <w:tc>
          <w:tcPr>
            <w:tcW w:w="567" w:type="dxa"/>
          </w:tcPr>
          <w:p w14:paraId="40EFD568" w14:textId="058FC86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4BDADEB5" w14:textId="586A6005" w:rsidR="00EC0C1B" w:rsidRPr="007A2C7F" w:rsidRDefault="00EC0C1B" w:rsidP="00EC0C1B">
            <w:pPr>
              <w:rPr>
                <w:sz w:val="18"/>
                <w:szCs w:val="18"/>
              </w:rPr>
            </w:pPr>
            <w:r w:rsidRPr="00EC0C1B">
              <w:rPr>
                <w:b/>
                <w:bCs/>
                <w:color w:val="000000"/>
                <w:sz w:val="18"/>
                <w:szCs w:val="18"/>
              </w:rPr>
              <w:t>embrace change</w:t>
            </w:r>
            <w:r w:rsidRPr="00EC0C1B">
              <w:rPr>
                <w:color w:val="000000"/>
                <w:sz w:val="18"/>
                <w:szCs w:val="18"/>
              </w:rPr>
              <w:t xml:space="preserve"> and evolution as key design principles for organizational operating models</w:t>
            </w:r>
          </w:p>
        </w:tc>
      </w:tr>
      <w:tr w:rsidR="00EC0C1B" w:rsidRPr="007A2C7F" w14:paraId="669031D6" w14:textId="77777777" w:rsidTr="009502CE">
        <w:tc>
          <w:tcPr>
            <w:tcW w:w="704" w:type="dxa"/>
          </w:tcPr>
          <w:p w14:paraId="62562FE0" w14:textId="32BB22CE" w:rsidR="00EC0C1B" w:rsidRPr="00EC0C1B" w:rsidRDefault="00EC0C1B" w:rsidP="00EC0C1B">
            <w:pPr>
              <w:jc w:val="center"/>
              <w:rPr>
                <w:sz w:val="18"/>
                <w:szCs w:val="18"/>
              </w:rPr>
            </w:pPr>
            <w:r>
              <w:rPr>
                <w:color w:val="000000"/>
                <w:sz w:val="18"/>
                <w:szCs w:val="18"/>
              </w:rPr>
              <w:t>GO</w:t>
            </w:r>
            <w:r w:rsidRPr="00EC0C1B">
              <w:rPr>
                <w:color w:val="000000"/>
                <w:sz w:val="18"/>
                <w:szCs w:val="18"/>
              </w:rPr>
              <w:t>16</w:t>
            </w:r>
          </w:p>
        </w:tc>
        <w:tc>
          <w:tcPr>
            <w:tcW w:w="567" w:type="dxa"/>
          </w:tcPr>
          <w:p w14:paraId="1F779A77" w14:textId="4AD46E70"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4A6D84E5" w14:textId="03F28F17" w:rsidR="00EC0C1B" w:rsidRPr="007A2C7F" w:rsidRDefault="00EC0C1B" w:rsidP="00EC0C1B">
            <w:pPr>
              <w:rPr>
                <w:sz w:val="18"/>
                <w:szCs w:val="18"/>
              </w:rPr>
            </w:pPr>
            <w:r w:rsidRPr="00EC0C1B">
              <w:rPr>
                <w:color w:val="000000"/>
                <w:sz w:val="18"/>
                <w:szCs w:val="18"/>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EC0C1B">
              <w:rPr>
                <w:b/>
                <w:bCs/>
                <w:color w:val="000000"/>
                <w:sz w:val="18"/>
                <w:szCs w:val="18"/>
              </w:rPr>
              <w:t>automatically provide everything</w:t>
            </w:r>
            <w:r w:rsidRPr="00EC0C1B">
              <w:rPr>
                <w:color w:val="000000"/>
                <w:sz w:val="18"/>
                <w:szCs w:val="18"/>
              </w:rPr>
              <w:t xml:space="preserve"> needed to handle a new feature in a production system.</w:t>
            </w:r>
          </w:p>
        </w:tc>
      </w:tr>
      <w:tr w:rsidR="00EC0C1B" w:rsidRPr="007A2C7F" w14:paraId="7D2D05D8" w14:textId="77777777" w:rsidTr="009502CE">
        <w:tc>
          <w:tcPr>
            <w:tcW w:w="704" w:type="dxa"/>
          </w:tcPr>
          <w:p w14:paraId="44D4C71E" w14:textId="50330E07" w:rsidR="00EC0C1B" w:rsidRPr="00EC0C1B" w:rsidRDefault="00EC0C1B" w:rsidP="00EC0C1B">
            <w:pPr>
              <w:jc w:val="center"/>
              <w:rPr>
                <w:sz w:val="18"/>
                <w:szCs w:val="18"/>
              </w:rPr>
            </w:pPr>
            <w:r>
              <w:rPr>
                <w:color w:val="000000"/>
                <w:sz w:val="18"/>
                <w:szCs w:val="18"/>
              </w:rPr>
              <w:t>GO</w:t>
            </w:r>
            <w:r w:rsidRPr="00EC0C1B">
              <w:rPr>
                <w:color w:val="000000"/>
                <w:sz w:val="18"/>
                <w:szCs w:val="18"/>
              </w:rPr>
              <w:t>17</w:t>
            </w:r>
          </w:p>
        </w:tc>
        <w:tc>
          <w:tcPr>
            <w:tcW w:w="567" w:type="dxa"/>
          </w:tcPr>
          <w:p w14:paraId="31E7A4B6" w14:textId="63ECEA59"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rPr>
                <w:color w:val="000000"/>
                <w:sz w:val="18"/>
                <w:szCs w:val="18"/>
              </w:rPr>
              <w:fldChar w:fldCharType="separate"/>
            </w:r>
            <w:r w:rsidR="00E71ADC">
              <w:rPr>
                <w:noProof/>
                <w:color w:val="000000"/>
                <w:sz w:val="18"/>
                <w:szCs w:val="18"/>
              </w:rPr>
              <w:t>[62]</w:t>
            </w:r>
            <w:r>
              <w:rPr>
                <w:color w:val="000000"/>
                <w:sz w:val="18"/>
                <w:szCs w:val="18"/>
              </w:rPr>
              <w:fldChar w:fldCharType="end"/>
            </w:r>
          </w:p>
        </w:tc>
        <w:tc>
          <w:tcPr>
            <w:tcW w:w="8363" w:type="dxa"/>
          </w:tcPr>
          <w:p w14:paraId="1EA6B9A7" w14:textId="0B680EB8" w:rsidR="00EC0C1B" w:rsidRPr="007A2C7F" w:rsidRDefault="00EC0C1B" w:rsidP="00EC0C1B">
            <w:pPr>
              <w:rPr>
                <w:sz w:val="18"/>
                <w:szCs w:val="18"/>
              </w:rPr>
            </w:pPr>
            <w:r w:rsidRPr="00EC0C1B">
              <w:rPr>
                <w:b/>
                <w:bCs/>
                <w:color w:val="000000"/>
                <w:sz w:val="18"/>
                <w:szCs w:val="18"/>
              </w:rPr>
              <w:t>Imagine</w:t>
            </w:r>
            <w:r w:rsidRPr="00EC0C1B">
              <w:rPr>
                <w:color w:val="000000"/>
                <w:sz w:val="18"/>
                <w:szCs w:val="18"/>
              </w:rPr>
              <w:t xml:space="preserve"> a senior executive typing a sudden idea of a featur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EC0C1B" w:rsidRPr="007A2C7F" w14:paraId="1C00C19B" w14:textId="77777777" w:rsidTr="005F56DC">
        <w:tc>
          <w:tcPr>
            <w:tcW w:w="704" w:type="dxa"/>
          </w:tcPr>
          <w:p w14:paraId="434628ED" w14:textId="51AE1089" w:rsidR="00EC0C1B" w:rsidRPr="00EC0C1B" w:rsidRDefault="00EC0C1B" w:rsidP="00EC0C1B">
            <w:pPr>
              <w:jc w:val="center"/>
              <w:rPr>
                <w:sz w:val="18"/>
                <w:szCs w:val="18"/>
              </w:rPr>
            </w:pPr>
            <w:r>
              <w:rPr>
                <w:color w:val="000000"/>
                <w:sz w:val="18"/>
                <w:szCs w:val="18"/>
              </w:rPr>
              <w:t>GO</w:t>
            </w:r>
            <w:r w:rsidRPr="00EC0C1B">
              <w:rPr>
                <w:color w:val="000000"/>
                <w:sz w:val="18"/>
                <w:szCs w:val="18"/>
              </w:rPr>
              <w:t>18</w:t>
            </w:r>
          </w:p>
        </w:tc>
        <w:tc>
          <w:tcPr>
            <w:tcW w:w="567" w:type="dxa"/>
          </w:tcPr>
          <w:p w14:paraId="759CF6DE" w14:textId="7584541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00E71ADC">
              <w:rPr>
                <w:noProof/>
                <w:color w:val="000000"/>
                <w:sz w:val="18"/>
                <w:szCs w:val="18"/>
              </w:rPr>
              <w:t>[38]</w:t>
            </w:r>
            <w:r>
              <w:rPr>
                <w:color w:val="000000"/>
                <w:sz w:val="18"/>
                <w:szCs w:val="18"/>
              </w:rPr>
              <w:fldChar w:fldCharType="end"/>
            </w:r>
          </w:p>
        </w:tc>
        <w:tc>
          <w:tcPr>
            <w:tcW w:w="8363" w:type="dxa"/>
          </w:tcPr>
          <w:p w14:paraId="21B79CA2" w14:textId="32096683" w:rsidR="00EC0C1B" w:rsidRPr="007A2C7F" w:rsidRDefault="00EC0C1B" w:rsidP="00EC0C1B">
            <w:pPr>
              <w:rPr>
                <w:sz w:val="18"/>
                <w:szCs w:val="18"/>
              </w:rPr>
            </w:pPr>
            <w:r w:rsidRPr="00EC0C1B">
              <w:rPr>
                <w:b/>
                <w:bCs/>
                <w:color w:val="000000"/>
                <w:sz w:val="18"/>
                <w:szCs w:val="18"/>
              </w:rPr>
              <w:t>Continuous quality</w:t>
            </w:r>
            <w:r w:rsidRPr="00EC0C1B">
              <w:rPr>
                <w:color w:val="000000"/>
                <w:sz w:val="18"/>
                <w:szCs w:val="18"/>
              </w:rPr>
              <w:t xml:space="preserve"> for enterprise applications can only be achieved by taking a BizDevOps approach</w:t>
            </w:r>
          </w:p>
        </w:tc>
      </w:tr>
    </w:tbl>
    <w:p w14:paraId="718B3705" w14:textId="53C449B1" w:rsidR="00EC0C1B" w:rsidRDefault="00EC0C1B" w:rsidP="00EC0C1B"/>
    <w:p w14:paraId="2219AEC2" w14:textId="5D20A8AE" w:rsidR="007B27E9" w:rsidRPr="00616B47" w:rsidRDefault="007B27E9" w:rsidP="000B2FDB">
      <w:pPr>
        <w:keepNext/>
        <w:rPr>
          <w:b/>
          <w:bCs/>
        </w:rPr>
      </w:pPr>
      <w:r w:rsidRPr="00616B47">
        <w:rPr>
          <w:b/>
          <w:bCs/>
        </w:rPr>
        <w:lastRenderedPageBreak/>
        <w:t xml:space="preserve">Table </w:t>
      </w:r>
      <w:r>
        <w:rPr>
          <w:b/>
          <w:bCs/>
        </w:rPr>
        <w:t>3</w:t>
      </w:r>
      <w:r w:rsidRPr="00616B47">
        <w:rPr>
          <w:b/>
          <w:bCs/>
        </w:rPr>
        <w:t xml:space="preserve"> - </w:t>
      </w:r>
      <w:r w:rsidRPr="007B27E9">
        <w:rPr>
          <w:b/>
          <w:bCs/>
        </w:rPr>
        <w:t>Culture and changing mindsets</w:t>
      </w:r>
    </w:p>
    <w:tbl>
      <w:tblPr>
        <w:tblStyle w:val="TableGrid"/>
        <w:tblW w:w="9634" w:type="dxa"/>
        <w:tblLayout w:type="fixed"/>
        <w:tblLook w:val="04A0" w:firstRow="1" w:lastRow="0" w:firstColumn="1" w:lastColumn="0" w:noHBand="0" w:noVBand="1"/>
      </w:tblPr>
      <w:tblGrid>
        <w:gridCol w:w="704"/>
        <w:gridCol w:w="567"/>
        <w:gridCol w:w="8363"/>
      </w:tblGrid>
      <w:tr w:rsidR="007B27E9" w:rsidRPr="007A2C7F" w14:paraId="04295421" w14:textId="77777777" w:rsidTr="00515547">
        <w:tc>
          <w:tcPr>
            <w:tcW w:w="704" w:type="dxa"/>
            <w:vAlign w:val="bottom"/>
          </w:tcPr>
          <w:p w14:paraId="1BE6AA0E" w14:textId="77777777" w:rsidR="007B27E9" w:rsidRPr="007A2C7F" w:rsidRDefault="007B27E9" w:rsidP="00515547">
            <w:pPr>
              <w:jc w:val="center"/>
              <w:rPr>
                <w:sz w:val="18"/>
                <w:szCs w:val="18"/>
              </w:rPr>
            </w:pPr>
            <w:r w:rsidRPr="007A2C7F">
              <w:rPr>
                <w:b/>
                <w:bCs/>
                <w:color w:val="000000"/>
                <w:sz w:val="18"/>
                <w:szCs w:val="18"/>
              </w:rPr>
              <w:t>Code</w:t>
            </w:r>
          </w:p>
        </w:tc>
        <w:tc>
          <w:tcPr>
            <w:tcW w:w="567" w:type="dxa"/>
          </w:tcPr>
          <w:p w14:paraId="7B169813" w14:textId="77777777" w:rsidR="007B27E9" w:rsidRPr="007A2C7F" w:rsidRDefault="007B27E9"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2CD50B90" w14:textId="77777777" w:rsidR="007B27E9" w:rsidRPr="007A2C7F" w:rsidRDefault="007B27E9" w:rsidP="00515547">
            <w:pPr>
              <w:rPr>
                <w:sz w:val="18"/>
                <w:szCs w:val="18"/>
              </w:rPr>
            </w:pPr>
            <w:r w:rsidRPr="007A2C7F">
              <w:rPr>
                <w:b/>
                <w:bCs/>
                <w:color w:val="000000"/>
                <w:sz w:val="18"/>
                <w:szCs w:val="18"/>
              </w:rPr>
              <w:t xml:space="preserve">Data </w:t>
            </w:r>
          </w:p>
        </w:tc>
      </w:tr>
      <w:tr w:rsidR="007B27E9" w:rsidRPr="007A2C7F" w14:paraId="6B981F4B" w14:textId="77777777" w:rsidTr="00515547">
        <w:tc>
          <w:tcPr>
            <w:tcW w:w="704" w:type="dxa"/>
          </w:tcPr>
          <w:p w14:paraId="408D2E09" w14:textId="282E5A00"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w:t>
            </w:r>
          </w:p>
        </w:tc>
        <w:tc>
          <w:tcPr>
            <w:tcW w:w="567" w:type="dxa"/>
          </w:tcPr>
          <w:p w14:paraId="032BE404" w14:textId="3C2EC1F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noProof/>
                <w:color w:val="000000"/>
                <w:sz w:val="18"/>
                <w:szCs w:val="18"/>
              </w:rPr>
              <w:t>[50]</w:t>
            </w:r>
            <w:r>
              <w:rPr>
                <w:color w:val="000000"/>
                <w:sz w:val="18"/>
                <w:szCs w:val="18"/>
              </w:rPr>
              <w:fldChar w:fldCharType="end"/>
            </w:r>
          </w:p>
        </w:tc>
        <w:tc>
          <w:tcPr>
            <w:tcW w:w="8363" w:type="dxa"/>
          </w:tcPr>
          <w:p w14:paraId="45D731A3" w14:textId="40C92ED1" w:rsidR="007B27E9" w:rsidRPr="007B27E9" w:rsidRDefault="007B27E9" w:rsidP="007B27E9">
            <w:pPr>
              <w:rPr>
                <w:sz w:val="18"/>
                <w:szCs w:val="18"/>
              </w:rPr>
            </w:pPr>
            <w:r w:rsidRPr="007B27E9">
              <w:rPr>
                <w:color w:val="000000"/>
                <w:sz w:val="18"/>
                <w:szCs w:val="18"/>
              </w:rPr>
              <w:t xml:space="preserve">In a typical BizDevOps environment, the business, development, and operations teams analyze the business problem, </w:t>
            </w:r>
            <w:r w:rsidRPr="007B27E9">
              <w:rPr>
                <w:b/>
                <w:bCs/>
                <w:color w:val="000000"/>
                <w:sz w:val="18"/>
                <w:szCs w:val="18"/>
              </w:rPr>
              <w:t>collectively</w:t>
            </w:r>
            <w:r w:rsidRPr="007B27E9">
              <w:rPr>
                <w:color w:val="000000"/>
                <w:sz w:val="18"/>
                <w:szCs w:val="18"/>
              </w:rPr>
              <w:t xml:space="preserve"> evaluate the business value created by each requirement, and prioritize accordingly. This not only allows the business to have better </w:t>
            </w:r>
            <w:r w:rsidRPr="007B27E9">
              <w:rPr>
                <w:b/>
                <w:bCs/>
                <w:color w:val="000000"/>
                <w:sz w:val="18"/>
                <w:szCs w:val="18"/>
              </w:rPr>
              <w:t>control</w:t>
            </w:r>
            <w:r w:rsidRPr="007B27E9">
              <w:rPr>
                <w:color w:val="000000"/>
                <w:sz w:val="18"/>
                <w:szCs w:val="18"/>
              </w:rPr>
              <w:t xml:space="preserve"> over the changes but also provides </w:t>
            </w:r>
            <w:r w:rsidRPr="007B27E9">
              <w:rPr>
                <w:b/>
                <w:bCs/>
                <w:color w:val="000000"/>
                <w:sz w:val="18"/>
                <w:szCs w:val="18"/>
              </w:rPr>
              <w:t>more say</w:t>
            </w:r>
            <w:r w:rsidRPr="007B27E9">
              <w:rPr>
                <w:color w:val="000000"/>
                <w:sz w:val="18"/>
                <w:szCs w:val="18"/>
              </w:rPr>
              <w:t xml:space="preserve"> to the development and operations teams who get to see the business value created by their code</w:t>
            </w:r>
          </w:p>
        </w:tc>
      </w:tr>
      <w:tr w:rsidR="007B27E9" w:rsidRPr="007A2C7F" w14:paraId="455719C4" w14:textId="77777777" w:rsidTr="00515547">
        <w:tc>
          <w:tcPr>
            <w:tcW w:w="704" w:type="dxa"/>
          </w:tcPr>
          <w:p w14:paraId="45F5725D" w14:textId="3F4BA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2</w:t>
            </w:r>
          </w:p>
        </w:tc>
        <w:tc>
          <w:tcPr>
            <w:tcW w:w="567" w:type="dxa"/>
          </w:tcPr>
          <w:p w14:paraId="743125D6" w14:textId="56D0B9B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1C856A98" w14:textId="0115D734" w:rsidR="007B27E9" w:rsidRPr="007B27E9" w:rsidRDefault="007B27E9" w:rsidP="007B27E9">
            <w:pPr>
              <w:rPr>
                <w:sz w:val="18"/>
                <w:szCs w:val="18"/>
              </w:rPr>
            </w:pPr>
            <w:r w:rsidRPr="007B27E9">
              <w:rPr>
                <w:color w:val="000000"/>
                <w:sz w:val="18"/>
                <w:szCs w:val="18"/>
              </w:rPr>
              <w:t xml:space="preserve">one of the biggest challenges in undertaking the shift to BizDevOps is </w:t>
            </w:r>
            <w:r w:rsidRPr="007B27E9">
              <w:rPr>
                <w:b/>
                <w:bCs/>
                <w:color w:val="000000"/>
                <w:sz w:val="18"/>
                <w:szCs w:val="18"/>
              </w:rPr>
              <w:t>finding common terminology and understanding</w:t>
            </w:r>
            <w:r w:rsidRPr="007B27E9">
              <w:rPr>
                <w:color w:val="000000"/>
                <w:sz w:val="18"/>
                <w:szCs w:val="18"/>
              </w:rPr>
              <w:t xml:space="preserve"> among the teams and bridging the divide between business stakeholders and developer teams</w:t>
            </w:r>
          </w:p>
        </w:tc>
      </w:tr>
      <w:tr w:rsidR="007B27E9" w:rsidRPr="007A2C7F" w14:paraId="670AA530" w14:textId="77777777" w:rsidTr="00515547">
        <w:tc>
          <w:tcPr>
            <w:tcW w:w="704" w:type="dxa"/>
          </w:tcPr>
          <w:p w14:paraId="39845828" w14:textId="4C8483F6"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3</w:t>
            </w:r>
          </w:p>
        </w:tc>
        <w:tc>
          <w:tcPr>
            <w:tcW w:w="567" w:type="dxa"/>
          </w:tcPr>
          <w:p w14:paraId="2536DC36" w14:textId="6BB46C60"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44AAC9C0" w14:textId="3DEDA01C" w:rsidR="007B27E9" w:rsidRPr="007B27E9" w:rsidRDefault="007B27E9" w:rsidP="007B27E9">
            <w:pPr>
              <w:rPr>
                <w:sz w:val="18"/>
                <w:szCs w:val="18"/>
              </w:rPr>
            </w:pPr>
            <w:r w:rsidRPr="007B27E9">
              <w:rPr>
                <w:color w:val="000000"/>
                <w:sz w:val="18"/>
                <w:szCs w:val="18"/>
              </w:rPr>
              <w:t xml:space="preserve">In a cultural sense, BizDevOps is the </w:t>
            </w:r>
            <w:r w:rsidRPr="007B27E9">
              <w:rPr>
                <w:b/>
                <w:bCs/>
                <w:color w:val="000000"/>
                <w:sz w:val="18"/>
                <w:szCs w:val="18"/>
              </w:rPr>
              <w:t>shared understanding, responsibility and collaboration</w:t>
            </w:r>
            <w:r w:rsidRPr="007B27E9">
              <w:rPr>
                <w:color w:val="000000"/>
                <w:sz w:val="18"/>
                <w:szCs w:val="18"/>
              </w:rPr>
              <w:t xml:space="preserve"> between business, software development and technology operations team members. </w:t>
            </w:r>
          </w:p>
        </w:tc>
      </w:tr>
      <w:tr w:rsidR="007B27E9" w:rsidRPr="007A2C7F" w14:paraId="43A429ED" w14:textId="77777777" w:rsidTr="00515547">
        <w:tc>
          <w:tcPr>
            <w:tcW w:w="704" w:type="dxa"/>
          </w:tcPr>
          <w:p w14:paraId="1E70057F" w14:textId="646651FD"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4</w:t>
            </w:r>
          </w:p>
        </w:tc>
        <w:tc>
          <w:tcPr>
            <w:tcW w:w="567" w:type="dxa"/>
          </w:tcPr>
          <w:p w14:paraId="4A8F918F" w14:textId="12BBB49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00CFEC2D" w14:textId="6024312E" w:rsidR="007B27E9" w:rsidRPr="007B27E9" w:rsidRDefault="007B27E9" w:rsidP="007B27E9">
            <w:pPr>
              <w:rPr>
                <w:sz w:val="18"/>
                <w:szCs w:val="18"/>
              </w:rPr>
            </w:pPr>
            <w:r w:rsidRPr="007B27E9">
              <w:rPr>
                <w:b/>
                <w:bCs/>
                <w:color w:val="000000"/>
                <w:sz w:val="18"/>
                <w:szCs w:val="18"/>
              </w:rPr>
              <w:t>humans at the centre</w:t>
            </w:r>
            <w:r w:rsidRPr="007B27E9">
              <w:rPr>
                <w:color w:val="000000"/>
                <w:sz w:val="18"/>
                <w:szCs w:val="18"/>
              </w:rPr>
              <w:t xml:space="preserve"> of the approach</w:t>
            </w:r>
          </w:p>
        </w:tc>
      </w:tr>
      <w:tr w:rsidR="007B27E9" w:rsidRPr="007A2C7F" w14:paraId="6317270B" w14:textId="77777777" w:rsidTr="00457DAC">
        <w:tc>
          <w:tcPr>
            <w:tcW w:w="704" w:type="dxa"/>
          </w:tcPr>
          <w:p w14:paraId="0BE9500E" w14:textId="471CA514"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5</w:t>
            </w:r>
          </w:p>
        </w:tc>
        <w:tc>
          <w:tcPr>
            <w:tcW w:w="567" w:type="dxa"/>
          </w:tcPr>
          <w:p w14:paraId="10B0D7B2" w14:textId="59E8CBB4"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6B4F7A63" w14:textId="677FA34D" w:rsidR="007B27E9" w:rsidRPr="007B27E9" w:rsidRDefault="007B27E9" w:rsidP="007B27E9">
            <w:pPr>
              <w:rPr>
                <w:sz w:val="18"/>
                <w:szCs w:val="18"/>
              </w:rPr>
            </w:pPr>
            <w:r w:rsidRPr="007B27E9">
              <w:rPr>
                <w:b/>
                <w:bCs/>
                <w:color w:val="000000"/>
                <w:sz w:val="18"/>
                <w:szCs w:val="18"/>
              </w:rPr>
              <w:t>Crossing over</w:t>
            </w:r>
            <w:r w:rsidRPr="007B27E9">
              <w:rPr>
                <w:color w:val="000000"/>
                <w:sz w:val="18"/>
                <w:szCs w:val="18"/>
              </w:rPr>
              <w:t xml:space="preserve"> to the other side. true teammates</w:t>
            </w:r>
          </w:p>
        </w:tc>
      </w:tr>
      <w:tr w:rsidR="007B27E9" w:rsidRPr="007A2C7F" w14:paraId="16D8C845" w14:textId="77777777" w:rsidTr="00457DAC">
        <w:tc>
          <w:tcPr>
            <w:tcW w:w="704" w:type="dxa"/>
          </w:tcPr>
          <w:p w14:paraId="0A41AD3D" w14:textId="5B1C89C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6</w:t>
            </w:r>
          </w:p>
        </w:tc>
        <w:tc>
          <w:tcPr>
            <w:tcW w:w="567" w:type="dxa"/>
          </w:tcPr>
          <w:p w14:paraId="149FA147" w14:textId="21369E6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noProof/>
                <w:color w:val="000000"/>
                <w:sz w:val="18"/>
                <w:szCs w:val="18"/>
              </w:rPr>
              <w:t>[16]</w:t>
            </w:r>
            <w:r>
              <w:rPr>
                <w:color w:val="000000"/>
                <w:sz w:val="18"/>
                <w:szCs w:val="18"/>
              </w:rPr>
              <w:fldChar w:fldCharType="end"/>
            </w:r>
          </w:p>
        </w:tc>
        <w:tc>
          <w:tcPr>
            <w:tcW w:w="8363" w:type="dxa"/>
          </w:tcPr>
          <w:p w14:paraId="4AFAE966" w14:textId="26A8A8E6" w:rsidR="007B27E9" w:rsidRPr="007B27E9" w:rsidRDefault="007B27E9" w:rsidP="007B27E9">
            <w:pPr>
              <w:rPr>
                <w:sz w:val="18"/>
                <w:szCs w:val="18"/>
              </w:rPr>
            </w:pPr>
            <w:r w:rsidRPr="007B27E9">
              <w:rPr>
                <w:color w:val="000000"/>
                <w:sz w:val="18"/>
                <w:szCs w:val="18"/>
              </w:rPr>
              <w:t xml:space="preserve">Steps that evolve culture by promoting structures that are </w:t>
            </w:r>
            <w:r w:rsidRPr="007B27E9">
              <w:rPr>
                <w:b/>
                <w:bCs/>
                <w:color w:val="000000"/>
                <w:sz w:val="18"/>
                <w:szCs w:val="18"/>
              </w:rPr>
              <w:t>not hierarchical</w:t>
            </w:r>
            <w:r w:rsidRPr="007B27E9">
              <w:rPr>
                <w:color w:val="000000"/>
                <w:sz w:val="18"/>
                <w:szCs w:val="18"/>
              </w:rPr>
              <w:t xml:space="preserve"> but instead </w:t>
            </w:r>
            <w:r w:rsidRPr="007B27E9">
              <w:rPr>
                <w:b/>
                <w:bCs/>
                <w:color w:val="000000"/>
                <w:sz w:val="18"/>
                <w:szCs w:val="18"/>
              </w:rPr>
              <w:t>flat</w:t>
            </w:r>
            <w:r w:rsidRPr="007B27E9">
              <w:rPr>
                <w:color w:val="000000"/>
                <w:sz w:val="18"/>
                <w:szCs w:val="18"/>
              </w:rPr>
              <w:t xml:space="preserve"> and empowered, focusing on teams and people instead of projects, and preventing us against them mentalities or </w:t>
            </w:r>
            <w:r w:rsidRPr="007B27E9">
              <w:rPr>
                <w:b/>
                <w:bCs/>
                <w:color w:val="000000"/>
                <w:sz w:val="18"/>
                <w:szCs w:val="18"/>
              </w:rPr>
              <w:t>command and control</w:t>
            </w:r>
            <w:r w:rsidRPr="007B27E9">
              <w:rPr>
                <w:color w:val="000000"/>
                <w:sz w:val="18"/>
                <w:szCs w:val="18"/>
              </w:rPr>
              <w:t xml:space="preserve"> management styles will be what truly enables BizDevOps adoption</w:t>
            </w:r>
          </w:p>
        </w:tc>
      </w:tr>
      <w:tr w:rsidR="007B27E9" w:rsidRPr="007A2C7F" w14:paraId="0800D881" w14:textId="77777777" w:rsidTr="00457DAC">
        <w:tc>
          <w:tcPr>
            <w:tcW w:w="704" w:type="dxa"/>
          </w:tcPr>
          <w:p w14:paraId="1587CD38" w14:textId="4716518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7</w:t>
            </w:r>
          </w:p>
        </w:tc>
        <w:tc>
          <w:tcPr>
            <w:tcW w:w="567" w:type="dxa"/>
          </w:tcPr>
          <w:p w14:paraId="15D8A221" w14:textId="67CF60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rPr>
                <w:color w:val="000000"/>
                <w:sz w:val="18"/>
                <w:szCs w:val="18"/>
              </w:rPr>
              <w:fldChar w:fldCharType="separate"/>
            </w:r>
            <w:r w:rsidR="00E71ADC">
              <w:rPr>
                <w:noProof/>
                <w:color w:val="000000"/>
                <w:sz w:val="18"/>
                <w:szCs w:val="18"/>
              </w:rPr>
              <w:t>[48]</w:t>
            </w:r>
            <w:r>
              <w:rPr>
                <w:color w:val="000000"/>
                <w:sz w:val="18"/>
                <w:szCs w:val="18"/>
              </w:rPr>
              <w:fldChar w:fldCharType="end"/>
            </w:r>
          </w:p>
        </w:tc>
        <w:tc>
          <w:tcPr>
            <w:tcW w:w="8363" w:type="dxa"/>
          </w:tcPr>
          <w:p w14:paraId="32D09C16" w14:textId="2F6456EC" w:rsidR="007B27E9" w:rsidRPr="007B27E9" w:rsidRDefault="007B27E9" w:rsidP="007B27E9">
            <w:pPr>
              <w:rPr>
                <w:sz w:val="18"/>
                <w:szCs w:val="18"/>
              </w:rPr>
            </w:pPr>
            <w:r w:rsidRPr="007B27E9">
              <w:rPr>
                <w:color w:val="000000"/>
                <w:sz w:val="18"/>
                <w:szCs w:val="18"/>
              </w:rPr>
              <w:t xml:space="preserve">BizDevOps is Needed to Break </w:t>
            </w:r>
            <w:r w:rsidRPr="007B27E9">
              <w:rPr>
                <w:b/>
                <w:bCs/>
                <w:color w:val="000000"/>
                <w:sz w:val="18"/>
                <w:szCs w:val="18"/>
              </w:rPr>
              <w:t>Siloes</w:t>
            </w:r>
            <w:r w:rsidRPr="007B27E9">
              <w:rPr>
                <w:color w:val="000000"/>
                <w:sz w:val="18"/>
                <w:szCs w:val="18"/>
              </w:rPr>
              <w:t xml:space="preserve"> Preventing Success</w:t>
            </w:r>
          </w:p>
        </w:tc>
      </w:tr>
      <w:tr w:rsidR="007B27E9" w:rsidRPr="007A2C7F" w14:paraId="6877306E" w14:textId="77777777" w:rsidTr="00457DAC">
        <w:tc>
          <w:tcPr>
            <w:tcW w:w="704" w:type="dxa"/>
          </w:tcPr>
          <w:p w14:paraId="237E7E8B" w14:textId="75DFBDF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8</w:t>
            </w:r>
          </w:p>
        </w:tc>
        <w:tc>
          <w:tcPr>
            <w:tcW w:w="567" w:type="dxa"/>
          </w:tcPr>
          <w:p w14:paraId="46C95E62" w14:textId="550D2A1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32]</w:t>
            </w:r>
            <w:r>
              <w:rPr>
                <w:color w:val="000000"/>
                <w:sz w:val="18"/>
                <w:szCs w:val="18"/>
              </w:rPr>
              <w:fldChar w:fldCharType="end"/>
            </w:r>
          </w:p>
        </w:tc>
        <w:tc>
          <w:tcPr>
            <w:tcW w:w="8363" w:type="dxa"/>
          </w:tcPr>
          <w:p w14:paraId="36369ECF" w14:textId="37676DA2" w:rsidR="007B27E9" w:rsidRPr="007B27E9" w:rsidRDefault="007B27E9" w:rsidP="007B27E9">
            <w:pPr>
              <w:rPr>
                <w:sz w:val="18"/>
                <w:szCs w:val="18"/>
              </w:rPr>
            </w:pPr>
            <w:r w:rsidRPr="007B27E9">
              <w:rPr>
                <w:color w:val="000000"/>
                <w:sz w:val="18"/>
                <w:szCs w:val="18"/>
              </w:rPr>
              <w:t xml:space="preserve">breaking down disruptive </w:t>
            </w:r>
            <w:r w:rsidRPr="007B27E9">
              <w:rPr>
                <w:b/>
                <w:bCs/>
                <w:color w:val="000000"/>
                <w:sz w:val="18"/>
                <w:szCs w:val="18"/>
              </w:rPr>
              <w:t>silos</w:t>
            </w:r>
            <w:r w:rsidRPr="007B27E9">
              <w:rPr>
                <w:color w:val="000000"/>
                <w:sz w:val="18"/>
                <w:szCs w:val="18"/>
              </w:rPr>
              <w:t xml:space="preserve"> within organisations and end-user data can be disseminated </w:t>
            </w:r>
            <w:r w:rsidRPr="007B27E9">
              <w:rPr>
                <w:b/>
                <w:bCs/>
                <w:color w:val="000000"/>
                <w:sz w:val="18"/>
                <w:szCs w:val="18"/>
              </w:rPr>
              <w:t>immediately</w:t>
            </w:r>
            <w:r w:rsidRPr="007B27E9">
              <w:rPr>
                <w:color w:val="000000"/>
                <w:sz w:val="18"/>
                <w:szCs w:val="18"/>
              </w:rPr>
              <w:t xml:space="preserve"> across the business, optimising performance and improving efficiency</w:t>
            </w:r>
          </w:p>
        </w:tc>
      </w:tr>
      <w:tr w:rsidR="007B27E9" w:rsidRPr="007A2C7F" w14:paraId="071B11D1" w14:textId="77777777" w:rsidTr="00515547">
        <w:tc>
          <w:tcPr>
            <w:tcW w:w="704" w:type="dxa"/>
          </w:tcPr>
          <w:p w14:paraId="3C3961E4" w14:textId="4BAE9DF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0</w:t>
            </w:r>
          </w:p>
        </w:tc>
        <w:tc>
          <w:tcPr>
            <w:tcW w:w="567" w:type="dxa"/>
          </w:tcPr>
          <w:p w14:paraId="006D46B1" w14:textId="72AAABD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7B3DA620" w14:textId="26628BE2" w:rsidR="007B27E9" w:rsidRPr="007B27E9" w:rsidRDefault="007B27E9" w:rsidP="007B27E9">
            <w:pPr>
              <w:rPr>
                <w:sz w:val="18"/>
                <w:szCs w:val="18"/>
              </w:rPr>
            </w:pPr>
            <w:r w:rsidRPr="007B27E9">
              <w:rPr>
                <w:b/>
                <w:bCs/>
                <w:color w:val="000000"/>
                <w:sz w:val="18"/>
                <w:szCs w:val="18"/>
              </w:rPr>
              <w:t>situational awareness</w:t>
            </w:r>
            <w:r w:rsidRPr="007B27E9">
              <w:rPr>
                <w:color w:val="000000"/>
                <w:sz w:val="18"/>
                <w:szCs w:val="18"/>
              </w:rPr>
              <w:t xml:space="preserve"> and </w:t>
            </w:r>
            <w:r w:rsidRPr="007B27E9">
              <w:rPr>
                <w:b/>
                <w:bCs/>
                <w:color w:val="000000"/>
                <w:sz w:val="18"/>
                <w:szCs w:val="18"/>
              </w:rPr>
              <w:t>shared understanding</w:t>
            </w:r>
            <w:r w:rsidRPr="007B27E9">
              <w:rPr>
                <w:color w:val="000000"/>
                <w:sz w:val="18"/>
                <w:szCs w:val="18"/>
              </w:rPr>
              <w:t xml:space="preserve"> and commitment, moving from “</w:t>
            </w:r>
            <w:r w:rsidRPr="007B27E9">
              <w:rPr>
                <w:b/>
                <w:bCs/>
                <w:color w:val="000000"/>
                <w:sz w:val="18"/>
                <w:szCs w:val="18"/>
              </w:rPr>
              <w:t>command and control</w:t>
            </w:r>
            <w:r w:rsidRPr="007B27E9">
              <w:rPr>
                <w:color w:val="000000"/>
                <w:sz w:val="18"/>
                <w:szCs w:val="18"/>
              </w:rPr>
              <w:t>” and traditional hierarchic management models to new leadership styles and behaviors</w:t>
            </w:r>
          </w:p>
        </w:tc>
      </w:tr>
      <w:tr w:rsidR="007B27E9" w:rsidRPr="007A2C7F" w14:paraId="1006EB86" w14:textId="77777777" w:rsidTr="00515547">
        <w:tc>
          <w:tcPr>
            <w:tcW w:w="704" w:type="dxa"/>
          </w:tcPr>
          <w:p w14:paraId="34872511" w14:textId="79978B5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1</w:t>
            </w:r>
          </w:p>
        </w:tc>
        <w:tc>
          <w:tcPr>
            <w:tcW w:w="567" w:type="dxa"/>
          </w:tcPr>
          <w:p w14:paraId="3FA5C21C" w14:textId="5693E93C"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20]</w:t>
            </w:r>
            <w:r>
              <w:rPr>
                <w:color w:val="000000"/>
                <w:sz w:val="18"/>
                <w:szCs w:val="18"/>
              </w:rPr>
              <w:fldChar w:fldCharType="end"/>
            </w:r>
          </w:p>
        </w:tc>
        <w:tc>
          <w:tcPr>
            <w:tcW w:w="8363" w:type="dxa"/>
          </w:tcPr>
          <w:p w14:paraId="55148A35" w14:textId="2D9D29FB" w:rsidR="007B27E9" w:rsidRPr="007B27E9" w:rsidRDefault="007B27E9" w:rsidP="007B27E9">
            <w:pPr>
              <w:rPr>
                <w:sz w:val="18"/>
                <w:szCs w:val="18"/>
              </w:rPr>
            </w:pPr>
            <w:r w:rsidRPr="007B27E9">
              <w:rPr>
                <w:color w:val="000000"/>
                <w:sz w:val="18"/>
                <w:szCs w:val="18"/>
              </w:rPr>
              <w:t xml:space="preserve">The most important part, which is having the right people with the right </w:t>
            </w:r>
            <w:r w:rsidRPr="007B27E9">
              <w:rPr>
                <w:b/>
                <w:bCs/>
                <w:color w:val="000000"/>
                <w:sz w:val="18"/>
                <w:szCs w:val="18"/>
              </w:rPr>
              <w:t>mindset</w:t>
            </w:r>
            <w:r w:rsidRPr="007B27E9">
              <w:rPr>
                <w:color w:val="000000"/>
                <w:sz w:val="18"/>
                <w:szCs w:val="18"/>
              </w:rPr>
              <w:t xml:space="preserve"> of continuous feedback, self-improvement and that create and foster an culture of </w:t>
            </w:r>
            <w:r w:rsidRPr="007B27E9">
              <w:rPr>
                <w:b/>
                <w:bCs/>
                <w:color w:val="000000"/>
                <w:sz w:val="18"/>
                <w:szCs w:val="18"/>
              </w:rPr>
              <w:t>openness</w:t>
            </w:r>
            <w:r w:rsidRPr="007B27E9">
              <w:rPr>
                <w:color w:val="000000"/>
                <w:sz w:val="18"/>
                <w:szCs w:val="18"/>
              </w:rPr>
              <w:t>, well… that’s just too damn hard work, so go back to your Jenkins and fix that pipeline ASAP, some manager just promised something unrealistic to someone and now it’s up to you to deliver</w:t>
            </w:r>
          </w:p>
        </w:tc>
      </w:tr>
      <w:tr w:rsidR="007B27E9" w:rsidRPr="007A2C7F" w14:paraId="632EDC8A" w14:textId="77777777" w:rsidTr="00515547">
        <w:tc>
          <w:tcPr>
            <w:tcW w:w="704" w:type="dxa"/>
          </w:tcPr>
          <w:p w14:paraId="7486261B" w14:textId="0DBDE20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2</w:t>
            </w:r>
          </w:p>
        </w:tc>
        <w:tc>
          <w:tcPr>
            <w:tcW w:w="567" w:type="dxa"/>
          </w:tcPr>
          <w:p w14:paraId="5970BD03" w14:textId="2C7D294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noProof/>
                <w:color w:val="000000"/>
                <w:sz w:val="18"/>
                <w:szCs w:val="18"/>
              </w:rPr>
              <w:t>[30]</w:t>
            </w:r>
            <w:r>
              <w:rPr>
                <w:color w:val="000000"/>
                <w:sz w:val="18"/>
                <w:szCs w:val="18"/>
              </w:rPr>
              <w:fldChar w:fldCharType="end"/>
            </w:r>
          </w:p>
        </w:tc>
        <w:tc>
          <w:tcPr>
            <w:tcW w:w="8363" w:type="dxa"/>
          </w:tcPr>
          <w:p w14:paraId="551008CF" w14:textId="0160439A" w:rsidR="007B27E9" w:rsidRPr="007B27E9" w:rsidRDefault="007B27E9" w:rsidP="007B27E9">
            <w:pPr>
              <w:rPr>
                <w:sz w:val="18"/>
                <w:szCs w:val="18"/>
              </w:rPr>
            </w:pPr>
            <w:r w:rsidRPr="007B27E9">
              <w:rPr>
                <w:b/>
                <w:bCs/>
                <w:color w:val="000000"/>
                <w:sz w:val="18"/>
                <w:szCs w:val="18"/>
              </w:rPr>
              <w:t>shared language</w:t>
            </w:r>
            <w:r w:rsidRPr="007B27E9">
              <w:rPr>
                <w:color w:val="000000"/>
                <w:sz w:val="18"/>
                <w:szCs w:val="18"/>
              </w:rPr>
              <w:t xml:space="preserve"> of service-level objectives (SLOs)</w:t>
            </w:r>
          </w:p>
        </w:tc>
      </w:tr>
      <w:tr w:rsidR="007B27E9" w:rsidRPr="007A2C7F" w14:paraId="5DF35763" w14:textId="77777777" w:rsidTr="00515547">
        <w:tc>
          <w:tcPr>
            <w:tcW w:w="704" w:type="dxa"/>
          </w:tcPr>
          <w:p w14:paraId="3F89E5DF" w14:textId="1EBAA59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3</w:t>
            </w:r>
          </w:p>
        </w:tc>
        <w:tc>
          <w:tcPr>
            <w:tcW w:w="567" w:type="dxa"/>
          </w:tcPr>
          <w:p w14:paraId="284463CB" w14:textId="60495AA7"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Pr>
                <w:color w:val="000000"/>
                <w:sz w:val="18"/>
                <w:szCs w:val="18"/>
              </w:rPr>
              <w:fldChar w:fldCharType="separate"/>
            </w:r>
            <w:r w:rsidR="00E71ADC">
              <w:rPr>
                <w:noProof/>
                <w:color w:val="000000"/>
                <w:sz w:val="18"/>
                <w:szCs w:val="18"/>
              </w:rPr>
              <w:t>[44]</w:t>
            </w:r>
            <w:r>
              <w:rPr>
                <w:color w:val="000000"/>
                <w:sz w:val="18"/>
                <w:szCs w:val="18"/>
              </w:rPr>
              <w:fldChar w:fldCharType="end"/>
            </w:r>
          </w:p>
        </w:tc>
        <w:tc>
          <w:tcPr>
            <w:tcW w:w="8363" w:type="dxa"/>
          </w:tcPr>
          <w:p w14:paraId="62B53D08" w14:textId="650E0E03" w:rsidR="007B27E9" w:rsidRPr="007B27E9" w:rsidRDefault="007B27E9" w:rsidP="007B27E9">
            <w:pPr>
              <w:rPr>
                <w:sz w:val="18"/>
                <w:szCs w:val="18"/>
              </w:rPr>
            </w:pPr>
            <w:r w:rsidRPr="007B27E9">
              <w:rPr>
                <w:color w:val="000000"/>
                <w:sz w:val="18"/>
                <w:szCs w:val="18"/>
              </w:rPr>
              <w:t xml:space="preserve">Business transactions are the </w:t>
            </w:r>
            <w:r w:rsidRPr="007B27E9">
              <w:rPr>
                <w:b/>
                <w:bCs/>
                <w:color w:val="000000"/>
                <w:sz w:val="18"/>
                <w:szCs w:val="18"/>
              </w:rPr>
              <w:t>common language</w:t>
            </w:r>
            <w:r w:rsidRPr="007B27E9">
              <w:rPr>
                <w:color w:val="000000"/>
                <w:sz w:val="18"/>
                <w:szCs w:val="18"/>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7B27E9" w:rsidRPr="007A2C7F" w14:paraId="4DFCC54F" w14:textId="77777777" w:rsidTr="00515547">
        <w:tc>
          <w:tcPr>
            <w:tcW w:w="704" w:type="dxa"/>
          </w:tcPr>
          <w:p w14:paraId="5B6C57FD" w14:textId="4EC9793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4</w:t>
            </w:r>
          </w:p>
        </w:tc>
        <w:tc>
          <w:tcPr>
            <w:tcW w:w="567" w:type="dxa"/>
          </w:tcPr>
          <w:p w14:paraId="66787BBF" w14:textId="389DD12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37302B60" w14:textId="673C633A" w:rsidR="007B27E9" w:rsidRPr="007B27E9" w:rsidRDefault="007B27E9" w:rsidP="007B27E9">
            <w:pPr>
              <w:rPr>
                <w:sz w:val="18"/>
                <w:szCs w:val="18"/>
              </w:rPr>
            </w:pPr>
            <w:r w:rsidRPr="007B27E9">
              <w:rPr>
                <w:color w:val="000000"/>
                <w:sz w:val="18"/>
                <w:szCs w:val="18"/>
              </w:rPr>
              <w:t xml:space="preserve">Another part of forming the </w:t>
            </w:r>
            <w:r w:rsidRPr="007B27E9">
              <w:rPr>
                <w:b/>
                <w:bCs/>
                <w:color w:val="000000"/>
                <w:sz w:val="18"/>
                <w:szCs w:val="18"/>
              </w:rPr>
              <w:t>common language</w:t>
            </w:r>
            <w:r w:rsidRPr="007B27E9">
              <w:rPr>
                <w:color w:val="000000"/>
                <w:sz w:val="18"/>
                <w:szCs w:val="18"/>
              </w:rPr>
              <w:t xml:space="preserve"> among BizDevOps participants revolves around metadata</w:t>
            </w:r>
          </w:p>
        </w:tc>
      </w:tr>
      <w:tr w:rsidR="007B27E9" w:rsidRPr="007A2C7F" w14:paraId="44B48496" w14:textId="77777777" w:rsidTr="00515547">
        <w:tc>
          <w:tcPr>
            <w:tcW w:w="704" w:type="dxa"/>
          </w:tcPr>
          <w:p w14:paraId="752A53D1" w14:textId="35249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5</w:t>
            </w:r>
          </w:p>
        </w:tc>
        <w:tc>
          <w:tcPr>
            <w:tcW w:w="567" w:type="dxa"/>
          </w:tcPr>
          <w:p w14:paraId="73DE7D3F" w14:textId="6A5BFA1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3977D1B3" w14:textId="12B7A115" w:rsidR="007B27E9" w:rsidRPr="007B27E9" w:rsidRDefault="007B27E9" w:rsidP="007B27E9">
            <w:pPr>
              <w:rPr>
                <w:sz w:val="18"/>
                <w:szCs w:val="18"/>
              </w:rPr>
            </w:pPr>
            <w:r w:rsidRPr="007B27E9">
              <w:rPr>
                <w:color w:val="000000"/>
                <w:sz w:val="18"/>
                <w:szCs w:val="18"/>
              </w:rPr>
              <w:t>making the shift from “features” to “</w:t>
            </w:r>
            <w:r w:rsidRPr="007B27E9">
              <w:rPr>
                <w:b/>
                <w:bCs/>
                <w:color w:val="000000"/>
                <w:sz w:val="18"/>
                <w:szCs w:val="18"/>
              </w:rPr>
              <w:t>outcomes</w:t>
            </w:r>
            <w:r w:rsidRPr="007B27E9">
              <w:rPr>
                <w:color w:val="000000"/>
                <w:sz w:val="18"/>
                <w:szCs w:val="18"/>
              </w:rPr>
              <w:t>” and from a flow of “code-to-commit to a flow of “idea-to-value.”</w:t>
            </w:r>
          </w:p>
        </w:tc>
      </w:tr>
      <w:tr w:rsidR="007B27E9" w:rsidRPr="007A2C7F" w14:paraId="01FF5226" w14:textId="77777777" w:rsidTr="00515547">
        <w:tc>
          <w:tcPr>
            <w:tcW w:w="704" w:type="dxa"/>
          </w:tcPr>
          <w:p w14:paraId="5C4F500C" w14:textId="16DE686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6</w:t>
            </w:r>
          </w:p>
        </w:tc>
        <w:tc>
          <w:tcPr>
            <w:tcW w:w="567" w:type="dxa"/>
          </w:tcPr>
          <w:p w14:paraId="69BEC93A" w14:textId="42DFF5D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noProof/>
                <w:color w:val="000000"/>
                <w:sz w:val="18"/>
                <w:szCs w:val="18"/>
              </w:rPr>
              <w:t>[11]</w:t>
            </w:r>
            <w:r>
              <w:rPr>
                <w:color w:val="000000"/>
                <w:sz w:val="18"/>
                <w:szCs w:val="18"/>
              </w:rPr>
              <w:fldChar w:fldCharType="end"/>
            </w:r>
          </w:p>
        </w:tc>
        <w:tc>
          <w:tcPr>
            <w:tcW w:w="8363" w:type="dxa"/>
          </w:tcPr>
          <w:p w14:paraId="573AB359" w14:textId="29AB6385" w:rsidR="007B27E9" w:rsidRPr="007B27E9" w:rsidRDefault="007B27E9" w:rsidP="007B27E9">
            <w:pPr>
              <w:rPr>
                <w:sz w:val="18"/>
                <w:szCs w:val="18"/>
              </w:rPr>
            </w:pPr>
            <w:r w:rsidRPr="007B27E9">
              <w:rPr>
                <w:color w:val="000000"/>
                <w:sz w:val="18"/>
                <w:szCs w:val="18"/>
              </w:rPr>
              <w:t xml:space="preserve">The BizDevOps view of work culture requires that you continually review past results, are ready for </w:t>
            </w:r>
            <w:r w:rsidRPr="007B27E9">
              <w:rPr>
                <w:b/>
                <w:bCs/>
                <w:color w:val="000000"/>
                <w:sz w:val="18"/>
                <w:szCs w:val="18"/>
              </w:rPr>
              <w:t>change</w:t>
            </w:r>
            <w:r w:rsidRPr="007B27E9">
              <w:rPr>
                <w:color w:val="000000"/>
                <w:sz w:val="18"/>
                <w:szCs w:val="18"/>
              </w:rPr>
              <w:t>, and agree on whether collaboration and product creation are moving in the right direction</w:t>
            </w:r>
          </w:p>
        </w:tc>
      </w:tr>
      <w:tr w:rsidR="007B27E9" w:rsidRPr="007A2C7F" w14:paraId="620462D4" w14:textId="77777777" w:rsidTr="00515547">
        <w:tc>
          <w:tcPr>
            <w:tcW w:w="704" w:type="dxa"/>
          </w:tcPr>
          <w:p w14:paraId="3AFF3619" w14:textId="5FB22E3E"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7</w:t>
            </w:r>
          </w:p>
        </w:tc>
        <w:tc>
          <w:tcPr>
            <w:tcW w:w="567" w:type="dxa"/>
          </w:tcPr>
          <w:p w14:paraId="6BCB430F" w14:textId="5C1B788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6FD88F75" w14:textId="2F15A455" w:rsidR="007B27E9" w:rsidRPr="007B27E9" w:rsidRDefault="007B27E9" w:rsidP="007B27E9">
            <w:pPr>
              <w:rPr>
                <w:sz w:val="18"/>
                <w:szCs w:val="18"/>
              </w:rPr>
            </w:pPr>
            <w:r w:rsidRPr="007B27E9">
              <w:rPr>
                <w:color w:val="000000"/>
                <w:sz w:val="18"/>
                <w:szCs w:val="18"/>
              </w:rPr>
              <w:t xml:space="preserve">Teams need to be able to respond to </w:t>
            </w:r>
            <w:r w:rsidRPr="007B27E9">
              <w:rPr>
                <w:b/>
                <w:bCs/>
                <w:color w:val="000000"/>
                <w:sz w:val="18"/>
                <w:szCs w:val="18"/>
              </w:rPr>
              <w:t>change</w:t>
            </w:r>
          </w:p>
        </w:tc>
      </w:tr>
      <w:tr w:rsidR="007B27E9" w:rsidRPr="007A2C7F" w14:paraId="2798223E" w14:textId="77777777" w:rsidTr="00515547">
        <w:tc>
          <w:tcPr>
            <w:tcW w:w="704" w:type="dxa"/>
          </w:tcPr>
          <w:p w14:paraId="5D504B6F" w14:textId="717220B9"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8</w:t>
            </w:r>
          </w:p>
        </w:tc>
        <w:tc>
          <w:tcPr>
            <w:tcW w:w="567" w:type="dxa"/>
          </w:tcPr>
          <w:p w14:paraId="6C6ADB28" w14:textId="2F3721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5A6674B5" w14:textId="6C4E2180" w:rsidR="007B27E9" w:rsidRPr="007B27E9" w:rsidRDefault="007B27E9" w:rsidP="007B27E9">
            <w:pPr>
              <w:rPr>
                <w:sz w:val="18"/>
                <w:szCs w:val="18"/>
              </w:rPr>
            </w:pPr>
            <w:r w:rsidRPr="007B27E9">
              <w:rPr>
                <w:b/>
                <w:bCs/>
                <w:color w:val="000000"/>
                <w:sz w:val="18"/>
                <w:szCs w:val="18"/>
              </w:rPr>
              <w:t>bridging the gap</w:t>
            </w:r>
            <w:r w:rsidRPr="007B27E9">
              <w:rPr>
                <w:color w:val="000000"/>
                <w:sz w:val="18"/>
                <w:szCs w:val="18"/>
              </w:rPr>
              <w:t xml:space="preserve"> boils down to things like vulnerability, </w:t>
            </w:r>
            <w:r w:rsidRPr="007B27E9">
              <w:rPr>
                <w:b/>
                <w:bCs/>
                <w:color w:val="000000"/>
                <w:sz w:val="18"/>
                <w:szCs w:val="18"/>
              </w:rPr>
              <w:t>honesty</w:t>
            </w:r>
            <w:r w:rsidRPr="007B27E9">
              <w:rPr>
                <w:color w:val="000000"/>
                <w:sz w:val="18"/>
                <w:szCs w:val="18"/>
              </w:rPr>
              <w:t xml:space="preserve"> and </w:t>
            </w:r>
            <w:r w:rsidRPr="007B27E9">
              <w:rPr>
                <w:b/>
                <w:bCs/>
                <w:color w:val="000000"/>
                <w:sz w:val="18"/>
                <w:szCs w:val="18"/>
              </w:rPr>
              <w:t>transparency</w:t>
            </w:r>
            <w:r w:rsidRPr="007B27E9">
              <w:rPr>
                <w:color w:val="000000"/>
                <w:sz w:val="18"/>
                <w:szCs w:val="18"/>
              </w:rPr>
              <w:t xml:space="preserve">. Getting out of your comfort zone. Genuinely trying to </w:t>
            </w:r>
            <w:r w:rsidRPr="007B27E9">
              <w:rPr>
                <w:b/>
                <w:bCs/>
                <w:color w:val="000000"/>
                <w:sz w:val="18"/>
                <w:szCs w:val="18"/>
              </w:rPr>
              <w:t>understand the other person</w:t>
            </w:r>
            <w:r w:rsidRPr="007B27E9">
              <w:rPr>
                <w:color w:val="000000"/>
                <w:sz w:val="18"/>
                <w:szCs w:val="18"/>
              </w:rPr>
              <w:t>. When such an atmosphere is established, there’s no finger pointing—and the other party praises you for the partnership you’ve created together</w:t>
            </w:r>
          </w:p>
        </w:tc>
      </w:tr>
    </w:tbl>
    <w:p w14:paraId="2C4BEFEE" w14:textId="78405520" w:rsidR="007B27E9" w:rsidRDefault="007B27E9" w:rsidP="00EC0C1B"/>
    <w:p w14:paraId="0BAFB91D" w14:textId="7B1C78E0" w:rsidR="003E575C" w:rsidRPr="00616B47" w:rsidRDefault="003E575C" w:rsidP="003E575C">
      <w:pPr>
        <w:rPr>
          <w:b/>
          <w:bCs/>
        </w:rPr>
      </w:pPr>
      <w:r w:rsidRPr="00616B47">
        <w:rPr>
          <w:b/>
          <w:bCs/>
        </w:rPr>
        <w:t xml:space="preserve">Table </w:t>
      </w:r>
      <w:r>
        <w:rPr>
          <w:b/>
          <w:bCs/>
        </w:rPr>
        <w:t>4</w:t>
      </w:r>
      <w:r w:rsidRPr="00616B47">
        <w:rPr>
          <w:b/>
          <w:bCs/>
        </w:rPr>
        <w:t xml:space="preserve"> - </w:t>
      </w:r>
      <w:r>
        <w:rPr>
          <w:b/>
          <w:bCs/>
        </w:rPr>
        <w:t>Barriers</w:t>
      </w:r>
    </w:p>
    <w:tbl>
      <w:tblPr>
        <w:tblStyle w:val="TableGrid"/>
        <w:tblW w:w="9634" w:type="dxa"/>
        <w:tblLayout w:type="fixed"/>
        <w:tblLook w:val="04A0" w:firstRow="1" w:lastRow="0" w:firstColumn="1" w:lastColumn="0" w:noHBand="0" w:noVBand="1"/>
      </w:tblPr>
      <w:tblGrid>
        <w:gridCol w:w="704"/>
        <w:gridCol w:w="567"/>
        <w:gridCol w:w="8363"/>
      </w:tblGrid>
      <w:tr w:rsidR="003E575C" w:rsidRPr="007A2C7F" w14:paraId="28A58733" w14:textId="77777777" w:rsidTr="00515547">
        <w:tc>
          <w:tcPr>
            <w:tcW w:w="704" w:type="dxa"/>
            <w:vAlign w:val="bottom"/>
          </w:tcPr>
          <w:p w14:paraId="221F98B1" w14:textId="77777777" w:rsidR="003E575C" w:rsidRPr="007A2C7F" w:rsidRDefault="003E575C" w:rsidP="00515547">
            <w:pPr>
              <w:jc w:val="center"/>
              <w:rPr>
                <w:sz w:val="18"/>
                <w:szCs w:val="18"/>
              </w:rPr>
            </w:pPr>
            <w:r w:rsidRPr="007A2C7F">
              <w:rPr>
                <w:b/>
                <w:bCs/>
                <w:color w:val="000000"/>
                <w:sz w:val="18"/>
                <w:szCs w:val="18"/>
              </w:rPr>
              <w:t>Code</w:t>
            </w:r>
          </w:p>
        </w:tc>
        <w:tc>
          <w:tcPr>
            <w:tcW w:w="567" w:type="dxa"/>
          </w:tcPr>
          <w:p w14:paraId="3131913F" w14:textId="77777777" w:rsidR="003E575C" w:rsidRPr="007A2C7F" w:rsidRDefault="003E575C"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559DFAA6" w14:textId="77777777" w:rsidR="003E575C" w:rsidRPr="007A2C7F" w:rsidRDefault="003E575C" w:rsidP="00515547">
            <w:pPr>
              <w:rPr>
                <w:sz w:val="18"/>
                <w:szCs w:val="18"/>
              </w:rPr>
            </w:pPr>
            <w:r w:rsidRPr="007A2C7F">
              <w:rPr>
                <w:b/>
                <w:bCs/>
                <w:color w:val="000000"/>
                <w:sz w:val="18"/>
                <w:szCs w:val="18"/>
              </w:rPr>
              <w:t xml:space="preserve">Data </w:t>
            </w:r>
          </w:p>
        </w:tc>
      </w:tr>
      <w:tr w:rsidR="003E575C" w:rsidRPr="007A2C7F" w14:paraId="4489F56C" w14:textId="77777777" w:rsidTr="00C80C31">
        <w:tc>
          <w:tcPr>
            <w:tcW w:w="704" w:type="dxa"/>
          </w:tcPr>
          <w:p w14:paraId="714081A5" w14:textId="7345ECE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w:t>
            </w:r>
          </w:p>
        </w:tc>
        <w:tc>
          <w:tcPr>
            <w:tcW w:w="567" w:type="dxa"/>
          </w:tcPr>
          <w:p w14:paraId="52BA9A24" w14:textId="739AEDC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5BB83304" w14:textId="4FEE5B7C" w:rsidR="003E575C" w:rsidRPr="003E575C" w:rsidRDefault="003E575C" w:rsidP="003E575C">
            <w:pPr>
              <w:rPr>
                <w:sz w:val="18"/>
                <w:szCs w:val="18"/>
              </w:rPr>
            </w:pPr>
            <w:r w:rsidRPr="003E575C">
              <w:rPr>
                <w:color w:val="000000"/>
                <w:sz w:val="18"/>
                <w:szCs w:val="18"/>
              </w:rPr>
              <w:t xml:space="preserve">Some organisations that are </w:t>
            </w:r>
            <w:r w:rsidRPr="003E575C">
              <w:rPr>
                <w:b/>
                <w:bCs/>
                <w:color w:val="000000"/>
                <w:sz w:val="18"/>
                <w:szCs w:val="18"/>
              </w:rPr>
              <w:t>heavily regulated</w:t>
            </w:r>
            <w:r w:rsidRPr="003E575C">
              <w:rPr>
                <w:color w:val="000000"/>
                <w:sz w:val="18"/>
                <w:szCs w:val="18"/>
              </w:rPr>
              <w:t xml:space="preserve"> (financial, medical), DevOps can be a burden. ITIL</w:t>
            </w:r>
          </w:p>
        </w:tc>
      </w:tr>
      <w:tr w:rsidR="003E575C" w:rsidRPr="007A2C7F" w14:paraId="60B723F1" w14:textId="77777777" w:rsidTr="00C80C31">
        <w:tc>
          <w:tcPr>
            <w:tcW w:w="704" w:type="dxa"/>
          </w:tcPr>
          <w:p w14:paraId="7B990952" w14:textId="11618A1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2</w:t>
            </w:r>
          </w:p>
        </w:tc>
        <w:tc>
          <w:tcPr>
            <w:tcW w:w="567" w:type="dxa"/>
          </w:tcPr>
          <w:p w14:paraId="39078DDE" w14:textId="68B2C91C"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71DA59E2" w14:textId="06387E57" w:rsidR="003E575C" w:rsidRPr="003E575C" w:rsidRDefault="003E575C" w:rsidP="003E575C">
            <w:pPr>
              <w:rPr>
                <w:sz w:val="18"/>
                <w:szCs w:val="18"/>
              </w:rPr>
            </w:pPr>
            <w:r w:rsidRPr="003E575C">
              <w:rPr>
                <w:color w:val="000000"/>
                <w:sz w:val="18"/>
                <w:szCs w:val="18"/>
              </w:rPr>
              <w:t xml:space="preserve">few business stakeholders </w:t>
            </w:r>
            <w:r w:rsidRPr="003E575C">
              <w:rPr>
                <w:b/>
                <w:bCs/>
                <w:color w:val="000000"/>
                <w:sz w:val="18"/>
                <w:szCs w:val="18"/>
              </w:rPr>
              <w:t>understand</w:t>
            </w:r>
            <w:r w:rsidRPr="003E575C">
              <w:rPr>
                <w:color w:val="000000"/>
                <w:sz w:val="18"/>
                <w:szCs w:val="18"/>
              </w:rPr>
              <w:t xml:space="preserve"> application software code</w:t>
            </w:r>
          </w:p>
        </w:tc>
      </w:tr>
      <w:tr w:rsidR="003E575C" w:rsidRPr="007A2C7F" w14:paraId="641B7CE1" w14:textId="77777777" w:rsidTr="00C80C31">
        <w:tc>
          <w:tcPr>
            <w:tcW w:w="704" w:type="dxa"/>
          </w:tcPr>
          <w:p w14:paraId="6CEAC3AB" w14:textId="2A85D0D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3</w:t>
            </w:r>
          </w:p>
        </w:tc>
        <w:tc>
          <w:tcPr>
            <w:tcW w:w="567" w:type="dxa"/>
          </w:tcPr>
          <w:p w14:paraId="05615F46" w14:textId="6F3A36F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0390C67E" w14:textId="40537E5C" w:rsidR="003E575C" w:rsidRPr="003E575C" w:rsidRDefault="003E575C" w:rsidP="003E575C">
            <w:pPr>
              <w:rPr>
                <w:sz w:val="18"/>
                <w:szCs w:val="18"/>
              </w:rPr>
            </w:pPr>
            <w:r w:rsidRPr="003E575C">
              <w:rPr>
                <w:b/>
                <w:bCs/>
                <w:color w:val="000000"/>
                <w:sz w:val="18"/>
                <w:szCs w:val="18"/>
              </w:rPr>
              <w:t>language</w:t>
            </w:r>
            <w:r w:rsidRPr="003E575C">
              <w:rPr>
                <w:color w:val="000000"/>
                <w:sz w:val="18"/>
                <w:szCs w:val="18"/>
              </w:rPr>
              <w:t xml:space="preserve"> of developers</w:t>
            </w:r>
          </w:p>
        </w:tc>
      </w:tr>
      <w:tr w:rsidR="003E575C" w:rsidRPr="007A2C7F" w14:paraId="4131B395" w14:textId="77777777" w:rsidTr="00C80C31">
        <w:tc>
          <w:tcPr>
            <w:tcW w:w="704" w:type="dxa"/>
          </w:tcPr>
          <w:p w14:paraId="0D92AAEB" w14:textId="443918C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4</w:t>
            </w:r>
          </w:p>
        </w:tc>
        <w:tc>
          <w:tcPr>
            <w:tcW w:w="567" w:type="dxa"/>
          </w:tcPr>
          <w:p w14:paraId="4EB3B16B" w14:textId="10DA157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49]</w:t>
            </w:r>
            <w:r>
              <w:rPr>
                <w:color w:val="000000"/>
                <w:sz w:val="18"/>
                <w:szCs w:val="18"/>
              </w:rPr>
              <w:fldChar w:fldCharType="end"/>
            </w:r>
          </w:p>
        </w:tc>
        <w:tc>
          <w:tcPr>
            <w:tcW w:w="8363" w:type="dxa"/>
          </w:tcPr>
          <w:p w14:paraId="5EAA2A9D" w14:textId="5E237672" w:rsidR="003E575C" w:rsidRPr="003E575C" w:rsidRDefault="003E575C" w:rsidP="003E575C">
            <w:pPr>
              <w:rPr>
                <w:sz w:val="18"/>
                <w:szCs w:val="18"/>
              </w:rPr>
            </w:pPr>
            <w:r w:rsidRPr="003E575C">
              <w:rPr>
                <w:b/>
                <w:bCs/>
                <w:color w:val="000000"/>
                <w:sz w:val="18"/>
                <w:szCs w:val="18"/>
              </w:rPr>
              <w:t>People don't get the term</w:t>
            </w:r>
            <w:r w:rsidRPr="003E575C">
              <w:rPr>
                <w:color w:val="000000"/>
                <w:sz w:val="18"/>
                <w:szCs w:val="18"/>
              </w:rPr>
              <w:t>. Unless you are a consultant working on Digital Transformation, you won't learn what DevOps actually encompasses, and probably will never work on all aspects of it as an IC</w:t>
            </w:r>
          </w:p>
        </w:tc>
      </w:tr>
      <w:tr w:rsidR="003E575C" w:rsidRPr="007A2C7F" w14:paraId="647E02DB" w14:textId="77777777" w:rsidTr="00C80C31">
        <w:tc>
          <w:tcPr>
            <w:tcW w:w="704" w:type="dxa"/>
          </w:tcPr>
          <w:p w14:paraId="2AC34035" w14:textId="33F339B3"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5</w:t>
            </w:r>
          </w:p>
        </w:tc>
        <w:tc>
          <w:tcPr>
            <w:tcW w:w="567" w:type="dxa"/>
          </w:tcPr>
          <w:p w14:paraId="1F830C5E" w14:textId="1C4173EF"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rPr>
                <w:color w:val="000000"/>
                <w:sz w:val="18"/>
                <w:szCs w:val="18"/>
              </w:rPr>
              <w:fldChar w:fldCharType="separate"/>
            </w:r>
            <w:r w:rsidR="00E71ADC">
              <w:rPr>
                <w:noProof/>
                <w:color w:val="000000"/>
                <w:sz w:val="18"/>
                <w:szCs w:val="18"/>
              </w:rPr>
              <w:t>[63]</w:t>
            </w:r>
            <w:r>
              <w:rPr>
                <w:color w:val="000000"/>
                <w:sz w:val="18"/>
                <w:szCs w:val="18"/>
              </w:rPr>
              <w:fldChar w:fldCharType="end"/>
            </w:r>
          </w:p>
        </w:tc>
        <w:tc>
          <w:tcPr>
            <w:tcW w:w="8363" w:type="dxa"/>
          </w:tcPr>
          <w:p w14:paraId="017E4732" w14:textId="1183EA41" w:rsidR="003E575C" w:rsidRPr="003E575C" w:rsidRDefault="003E575C" w:rsidP="003E575C">
            <w:pPr>
              <w:rPr>
                <w:sz w:val="18"/>
                <w:szCs w:val="18"/>
              </w:rPr>
            </w:pPr>
            <w:r w:rsidRPr="003E575C">
              <w:rPr>
                <w:color w:val="000000"/>
                <w:sz w:val="18"/>
                <w:szCs w:val="18"/>
              </w:rPr>
              <w:t xml:space="preserve">Over the last ten plus companies I consulted at, </w:t>
            </w:r>
            <w:r w:rsidRPr="003E575C">
              <w:rPr>
                <w:b/>
                <w:bCs/>
                <w:color w:val="000000"/>
                <w:sz w:val="18"/>
                <w:szCs w:val="18"/>
              </w:rPr>
              <w:t>not one implemented</w:t>
            </w:r>
            <w:r w:rsidRPr="003E575C">
              <w:rPr>
                <w:color w:val="000000"/>
                <w:sz w:val="18"/>
                <w:szCs w:val="18"/>
              </w:rPr>
              <w:t xml:space="preserve"> any of what you call DevOps</w:t>
            </w:r>
          </w:p>
        </w:tc>
      </w:tr>
      <w:tr w:rsidR="003E575C" w:rsidRPr="007A2C7F" w14:paraId="3090A97D" w14:textId="77777777" w:rsidTr="00C80C31">
        <w:tc>
          <w:tcPr>
            <w:tcW w:w="704" w:type="dxa"/>
          </w:tcPr>
          <w:p w14:paraId="51408684" w14:textId="1A38537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6</w:t>
            </w:r>
          </w:p>
        </w:tc>
        <w:tc>
          <w:tcPr>
            <w:tcW w:w="567" w:type="dxa"/>
          </w:tcPr>
          <w:p w14:paraId="33755E08" w14:textId="2CDD3F6A"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3]</w:t>
            </w:r>
            <w:r>
              <w:rPr>
                <w:color w:val="000000"/>
                <w:sz w:val="18"/>
                <w:szCs w:val="18"/>
              </w:rPr>
              <w:fldChar w:fldCharType="end"/>
            </w:r>
          </w:p>
        </w:tc>
        <w:tc>
          <w:tcPr>
            <w:tcW w:w="8363" w:type="dxa"/>
          </w:tcPr>
          <w:p w14:paraId="38A517D9" w14:textId="0CBE763D" w:rsidR="003E575C" w:rsidRPr="003E575C" w:rsidRDefault="003E575C" w:rsidP="003E575C">
            <w:pPr>
              <w:rPr>
                <w:sz w:val="18"/>
                <w:szCs w:val="18"/>
              </w:rPr>
            </w:pPr>
            <w:r w:rsidRPr="003E575C">
              <w:rPr>
                <w:color w:val="000000"/>
                <w:sz w:val="18"/>
                <w:szCs w:val="18"/>
              </w:rPr>
              <w:t xml:space="preserve">no matter how nice the ideal of true DevOps philosophy is, in the real world, everyone doesn't have time to </w:t>
            </w:r>
            <w:r w:rsidRPr="003E575C">
              <w:rPr>
                <w:b/>
                <w:bCs/>
                <w:color w:val="000000"/>
                <w:sz w:val="18"/>
                <w:szCs w:val="18"/>
              </w:rPr>
              <w:t>perform all the tasks</w:t>
            </w:r>
            <w:r w:rsidRPr="003E575C">
              <w:rPr>
                <w:color w:val="000000"/>
                <w:sz w:val="18"/>
                <w:szCs w:val="18"/>
              </w:rPr>
              <w:t xml:space="preserve"> that would be required of them and the work keeps getting split up</w:t>
            </w:r>
          </w:p>
        </w:tc>
      </w:tr>
      <w:tr w:rsidR="003E575C" w:rsidRPr="007A2C7F" w14:paraId="14FA606B" w14:textId="77777777" w:rsidTr="00C80C31">
        <w:tc>
          <w:tcPr>
            <w:tcW w:w="704" w:type="dxa"/>
          </w:tcPr>
          <w:p w14:paraId="38C2E917" w14:textId="7BD7D76C"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7</w:t>
            </w:r>
          </w:p>
        </w:tc>
        <w:tc>
          <w:tcPr>
            <w:tcW w:w="567" w:type="dxa"/>
          </w:tcPr>
          <w:p w14:paraId="2874F88A" w14:textId="024389C6"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4]</w:t>
            </w:r>
            <w:r>
              <w:rPr>
                <w:color w:val="000000"/>
                <w:sz w:val="18"/>
                <w:szCs w:val="18"/>
              </w:rPr>
              <w:fldChar w:fldCharType="end"/>
            </w:r>
          </w:p>
        </w:tc>
        <w:tc>
          <w:tcPr>
            <w:tcW w:w="8363" w:type="dxa"/>
          </w:tcPr>
          <w:p w14:paraId="2A6F902A" w14:textId="01CAC59A" w:rsidR="003E575C" w:rsidRPr="003E575C" w:rsidRDefault="003E575C" w:rsidP="003E575C">
            <w:pPr>
              <w:rPr>
                <w:sz w:val="18"/>
                <w:szCs w:val="18"/>
              </w:rPr>
            </w:pPr>
            <w:r w:rsidRPr="003E575C">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too much </w:t>
            </w:r>
            <w:r w:rsidRPr="003E575C">
              <w:rPr>
                <w:b/>
                <w:bCs/>
                <w:color w:val="000000"/>
                <w:sz w:val="18"/>
                <w:szCs w:val="18"/>
              </w:rPr>
              <w:t>overhead</w:t>
            </w:r>
            <w:r w:rsidRPr="003E575C">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3E575C" w:rsidRPr="007A2C7F" w14:paraId="6822C543" w14:textId="77777777" w:rsidTr="00C80C31">
        <w:tc>
          <w:tcPr>
            <w:tcW w:w="704" w:type="dxa"/>
          </w:tcPr>
          <w:p w14:paraId="6451B572" w14:textId="0E15055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8</w:t>
            </w:r>
          </w:p>
        </w:tc>
        <w:tc>
          <w:tcPr>
            <w:tcW w:w="567" w:type="dxa"/>
          </w:tcPr>
          <w:p w14:paraId="2DAAC8AE" w14:textId="4A78C2F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00E71ADC">
              <w:rPr>
                <w:noProof/>
                <w:color w:val="000000"/>
                <w:sz w:val="18"/>
                <w:szCs w:val="18"/>
              </w:rPr>
              <w:t>[37]</w:t>
            </w:r>
            <w:r>
              <w:rPr>
                <w:color w:val="000000"/>
                <w:sz w:val="18"/>
                <w:szCs w:val="18"/>
              </w:rPr>
              <w:fldChar w:fldCharType="end"/>
            </w:r>
          </w:p>
        </w:tc>
        <w:tc>
          <w:tcPr>
            <w:tcW w:w="8363" w:type="dxa"/>
          </w:tcPr>
          <w:p w14:paraId="0BE19521" w14:textId="5B0B4457" w:rsidR="003E575C" w:rsidRPr="003E575C" w:rsidRDefault="003E575C" w:rsidP="003E575C">
            <w:pPr>
              <w:rPr>
                <w:sz w:val="18"/>
                <w:szCs w:val="18"/>
              </w:rPr>
            </w:pPr>
            <w:r w:rsidRPr="003E575C">
              <w:rPr>
                <w:color w:val="000000"/>
                <w:sz w:val="18"/>
                <w:szCs w:val="18"/>
              </w:rPr>
              <w:t xml:space="preserve">You may have stringent </w:t>
            </w:r>
            <w:r w:rsidRPr="003E575C">
              <w:rPr>
                <w:b/>
                <w:bCs/>
                <w:color w:val="000000"/>
                <w:sz w:val="18"/>
                <w:szCs w:val="18"/>
              </w:rPr>
              <w:t>compliance requirements</w:t>
            </w:r>
            <w:r w:rsidRPr="003E575C">
              <w:rPr>
                <w:color w:val="000000"/>
                <w:sz w:val="18"/>
                <w:szCs w:val="18"/>
              </w:rPr>
              <w:t xml:space="preserve"> and extremely low tolerance to risk. You will need to know how to manage the needs of a complex set of stakeholders, including end users, business analysts, project and program manager, enterprise architects, and more</w:t>
            </w:r>
          </w:p>
        </w:tc>
      </w:tr>
      <w:tr w:rsidR="003E575C" w:rsidRPr="007A2C7F" w14:paraId="6AE4C0F2" w14:textId="77777777" w:rsidTr="00C80C31">
        <w:tc>
          <w:tcPr>
            <w:tcW w:w="704" w:type="dxa"/>
          </w:tcPr>
          <w:p w14:paraId="18F696F9" w14:textId="4577D8A6"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9</w:t>
            </w:r>
          </w:p>
        </w:tc>
        <w:tc>
          <w:tcPr>
            <w:tcW w:w="567" w:type="dxa"/>
          </w:tcPr>
          <w:p w14:paraId="470A9D0F" w14:textId="275DECE2"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noProof/>
                <w:color w:val="000000"/>
                <w:sz w:val="18"/>
                <w:szCs w:val="18"/>
              </w:rPr>
              <w:t>[5]</w:t>
            </w:r>
            <w:r>
              <w:rPr>
                <w:color w:val="000000"/>
                <w:sz w:val="18"/>
                <w:szCs w:val="18"/>
              </w:rPr>
              <w:fldChar w:fldCharType="end"/>
            </w:r>
          </w:p>
        </w:tc>
        <w:tc>
          <w:tcPr>
            <w:tcW w:w="8363" w:type="dxa"/>
          </w:tcPr>
          <w:p w14:paraId="7D3810AD" w14:textId="5A499B91" w:rsidR="003E575C" w:rsidRPr="003E575C" w:rsidRDefault="003E575C" w:rsidP="003E575C">
            <w:pPr>
              <w:rPr>
                <w:sz w:val="18"/>
                <w:szCs w:val="18"/>
              </w:rPr>
            </w:pPr>
            <w:r w:rsidRPr="003E575C">
              <w:rPr>
                <w:color w:val="000000"/>
                <w:sz w:val="18"/>
                <w:szCs w:val="18"/>
              </w:rPr>
              <w:t xml:space="preserve">any time you grant non-technical team members access to any aspect of your application, there will be some inherent </w:t>
            </w:r>
            <w:r w:rsidRPr="003E575C">
              <w:rPr>
                <w:b/>
                <w:bCs/>
                <w:color w:val="000000"/>
                <w:sz w:val="18"/>
                <w:szCs w:val="18"/>
              </w:rPr>
              <w:t>risk</w:t>
            </w:r>
            <w:r w:rsidRPr="003E575C">
              <w:rPr>
                <w:color w:val="000000"/>
                <w:sz w:val="18"/>
                <w:szCs w:val="18"/>
              </w:rPr>
              <w:t>.  Hence, one of the main purposes of DevOps 2.0 is to mitigate that risk through proper checks, permissions, and unencumbered collaboration</w:t>
            </w:r>
          </w:p>
        </w:tc>
      </w:tr>
      <w:tr w:rsidR="003E575C" w:rsidRPr="007A2C7F" w14:paraId="17815A98" w14:textId="77777777" w:rsidTr="00C80C31">
        <w:tc>
          <w:tcPr>
            <w:tcW w:w="704" w:type="dxa"/>
          </w:tcPr>
          <w:p w14:paraId="64CAE6BE" w14:textId="2DBD451F"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0</w:t>
            </w:r>
          </w:p>
        </w:tc>
        <w:tc>
          <w:tcPr>
            <w:tcW w:w="567" w:type="dxa"/>
          </w:tcPr>
          <w:p w14:paraId="5702F757" w14:textId="3C4F297A"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27D7A929" w14:textId="54E1F1FA" w:rsidR="003E575C" w:rsidRPr="003E575C" w:rsidRDefault="003E575C" w:rsidP="003E575C">
            <w:pPr>
              <w:rPr>
                <w:sz w:val="18"/>
                <w:szCs w:val="18"/>
              </w:rPr>
            </w:pPr>
            <w:r w:rsidRPr="003E575C">
              <w:rPr>
                <w:color w:val="000000"/>
                <w:sz w:val="18"/>
                <w:szCs w:val="18"/>
              </w:rPr>
              <w:t>a full DevOps practice is impossible, reasons: ITIL</w:t>
            </w:r>
          </w:p>
        </w:tc>
      </w:tr>
    </w:tbl>
    <w:p w14:paraId="570E9A65" w14:textId="6645F293" w:rsidR="007B27E9" w:rsidRDefault="007B27E9" w:rsidP="00EC0C1B"/>
    <w:p w14:paraId="60FFAB2D" w14:textId="7CA162CD" w:rsidR="000A7951" w:rsidRPr="00616B47" w:rsidRDefault="000A7951" w:rsidP="000A7951">
      <w:pPr>
        <w:rPr>
          <w:b/>
          <w:bCs/>
        </w:rPr>
      </w:pPr>
      <w:r w:rsidRPr="00616B47">
        <w:rPr>
          <w:b/>
          <w:bCs/>
        </w:rPr>
        <w:t xml:space="preserve">Table </w:t>
      </w:r>
      <w:r>
        <w:rPr>
          <w:b/>
          <w:bCs/>
        </w:rPr>
        <w:t>5</w:t>
      </w:r>
      <w:r w:rsidRPr="00616B47">
        <w:rPr>
          <w:b/>
          <w:bCs/>
        </w:rPr>
        <w:t xml:space="preserve"> - </w:t>
      </w:r>
      <w:r w:rsidRPr="000A7951">
        <w:rPr>
          <w:b/>
          <w:bCs/>
        </w:rPr>
        <w:t>Organizational strategy and governance</w:t>
      </w:r>
    </w:p>
    <w:tbl>
      <w:tblPr>
        <w:tblStyle w:val="TableGrid"/>
        <w:tblW w:w="9634" w:type="dxa"/>
        <w:tblLayout w:type="fixed"/>
        <w:tblLook w:val="04A0" w:firstRow="1" w:lastRow="0" w:firstColumn="1" w:lastColumn="0" w:noHBand="0" w:noVBand="1"/>
      </w:tblPr>
      <w:tblGrid>
        <w:gridCol w:w="704"/>
        <w:gridCol w:w="567"/>
        <w:gridCol w:w="8363"/>
      </w:tblGrid>
      <w:tr w:rsidR="00E70C5B" w:rsidRPr="00E70C5B" w14:paraId="248B5235" w14:textId="77777777" w:rsidTr="00515547">
        <w:tc>
          <w:tcPr>
            <w:tcW w:w="704" w:type="dxa"/>
            <w:vAlign w:val="bottom"/>
          </w:tcPr>
          <w:p w14:paraId="7E91B2FC" w14:textId="77777777" w:rsidR="00E70C5B" w:rsidRPr="00E70C5B" w:rsidRDefault="00E70C5B" w:rsidP="00515547">
            <w:pPr>
              <w:jc w:val="center"/>
              <w:rPr>
                <w:sz w:val="18"/>
                <w:szCs w:val="18"/>
              </w:rPr>
            </w:pPr>
            <w:r w:rsidRPr="00E70C5B">
              <w:rPr>
                <w:b/>
                <w:bCs/>
                <w:color w:val="000000"/>
                <w:sz w:val="18"/>
                <w:szCs w:val="18"/>
              </w:rPr>
              <w:t>Code</w:t>
            </w:r>
          </w:p>
        </w:tc>
        <w:tc>
          <w:tcPr>
            <w:tcW w:w="567" w:type="dxa"/>
          </w:tcPr>
          <w:p w14:paraId="368C7385" w14:textId="77777777" w:rsidR="00E70C5B" w:rsidRPr="00E70C5B" w:rsidRDefault="00E70C5B" w:rsidP="00515547">
            <w:pPr>
              <w:jc w:val="center"/>
              <w:rPr>
                <w:b/>
                <w:bCs/>
                <w:color w:val="000000"/>
                <w:sz w:val="18"/>
                <w:szCs w:val="18"/>
              </w:rPr>
            </w:pPr>
            <w:r w:rsidRPr="00E70C5B">
              <w:rPr>
                <w:b/>
                <w:bCs/>
                <w:sz w:val="18"/>
                <w:szCs w:val="18"/>
              </w:rPr>
              <w:t>Ref.</w:t>
            </w:r>
          </w:p>
        </w:tc>
        <w:tc>
          <w:tcPr>
            <w:tcW w:w="8363" w:type="dxa"/>
            <w:vAlign w:val="bottom"/>
          </w:tcPr>
          <w:p w14:paraId="45388677" w14:textId="77777777" w:rsidR="00E70C5B" w:rsidRPr="00E70C5B" w:rsidRDefault="00E70C5B" w:rsidP="00515547">
            <w:pPr>
              <w:rPr>
                <w:sz w:val="18"/>
                <w:szCs w:val="18"/>
              </w:rPr>
            </w:pPr>
            <w:r w:rsidRPr="00E70C5B">
              <w:rPr>
                <w:b/>
                <w:bCs/>
                <w:color w:val="000000"/>
                <w:sz w:val="18"/>
                <w:szCs w:val="18"/>
              </w:rPr>
              <w:t xml:space="preserve">Data </w:t>
            </w:r>
          </w:p>
        </w:tc>
      </w:tr>
      <w:tr w:rsidR="00E70C5B" w:rsidRPr="00E70C5B" w14:paraId="22B38BE4" w14:textId="77777777" w:rsidTr="00515547">
        <w:tc>
          <w:tcPr>
            <w:tcW w:w="704" w:type="dxa"/>
          </w:tcPr>
          <w:p w14:paraId="0FDD7FF7" w14:textId="7EC1B71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w:t>
            </w:r>
          </w:p>
        </w:tc>
        <w:tc>
          <w:tcPr>
            <w:tcW w:w="567" w:type="dxa"/>
          </w:tcPr>
          <w:p w14:paraId="3F82EFDC" w14:textId="156373B0" w:rsidR="00E70C5B" w:rsidRPr="00E70C5B" w:rsidRDefault="008C3F44"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1D38AF8E" w14:textId="2E470FBC" w:rsidR="00E70C5B" w:rsidRPr="00E70C5B" w:rsidRDefault="00E70C5B" w:rsidP="00E70C5B">
            <w:pPr>
              <w:rPr>
                <w:sz w:val="18"/>
                <w:szCs w:val="18"/>
              </w:rPr>
            </w:pPr>
            <w:r w:rsidRPr="00E70C5B">
              <w:rPr>
                <w:color w:val="000000"/>
                <w:sz w:val="18"/>
                <w:szCs w:val="18"/>
              </w:rPr>
              <w:t>organizations should be striving to “</w:t>
            </w:r>
            <w:r w:rsidRPr="00E70C5B">
              <w:rPr>
                <w:b/>
                <w:bCs/>
                <w:color w:val="000000"/>
                <w:sz w:val="18"/>
                <w:szCs w:val="18"/>
              </w:rPr>
              <w:t>Be BizDevOps</w:t>
            </w:r>
            <w:r w:rsidRPr="00E70C5B">
              <w:rPr>
                <w:color w:val="000000"/>
                <w:sz w:val="18"/>
                <w:szCs w:val="18"/>
              </w:rPr>
              <w:t>” rather than simply “Doing BizDevOps”</w:t>
            </w:r>
          </w:p>
        </w:tc>
      </w:tr>
      <w:tr w:rsidR="00E70C5B" w:rsidRPr="00E70C5B" w14:paraId="3CDB5423" w14:textId="77777777" w:rsidTr="00515547">
        <w:tc>
          <w:tcPr>
            <w:tcW w:w="704" w:type="dxa"/>
          </w:tcPr>
          <w:p w14:paraId="5D0A713C" w14:textId="0811DC5E"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w:t>
            </w:r>
          </w:p>
        </w:tc>
        <w:tc>
          <w:tcPr>
            <w:tcW w:w="567" w:type="dxa"/>
          </w:tcPr>
          <w:p w14:paraId="74A6E89B" w14:textId="6740AA2D" w:rsidR="00E70C5B" w:rsidRPr="00E70C5B" w:rsidRDefault="008C3F44"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42366C08" w14:textId="7733699F" w:rsidR="00E70C5B" w:rsidRPr="00E70C5B" w:rsidRDefault="00E70C5B" w:rsidP="00E70C5B">
            <w:pPr>
              <w:rPr>
                <w:sz w:val="18"/>
                <w:szCs w:val="18"/>
              </w:rPr>
            </w:pPr>
            <w:r w:rsidRPr="00E70C5B">
              <w:rPr>
                <w:b/>
                <w:bCs/>
                <w:color w:val="000000"/>
                <w:sz w:val="18"/>
                <w:szCs w:val="18"/>
              </w:rPr>
              <w:t>100% "BizDevOps".</w:t>
            </w:r>
            <w:r w:rsidRPr="00E70C5B">
              <w:rPr>
                <w:color w:val="000000"/>
                <w:sz w:val="18"/>
                <w:szCs w:val="18"/>
              </w:rPr>
              <w:t xml:space="preserve"> 20% of the development teams were leveraging agile and 80% were still waterfall. It became apparent that having two different ways of working and collaborating within IT meant for BMW having </w:t>
            </w:r>
            <w:r w:rsidRPr="00E70C5B">
              <w:rPr>
                <w:color w:val="000000"/>
                <w:sz w:val="18"/>
                <w:szCs w:val="18"/>
              </w:rPr>
              <w:lastRenderedPageBreak/>
              <w:t xml:space="preserve">two </w:t>
            </w:r>
            <w:r w:rsidRPr="00E70C5B">
              <w:rPr>
                <w:b/>
                <w:bCs/>
                <w:color w:val="000000"/>
                <w:sz w:val="18"/>
                <w:szCs w:val="18"/>
              </w:rPr>
              <w:t>different speeds and cultures</w:t>
            </w:r>
            <w:r w:rsidRPr="00E70C5B">
              <w:rPr>
                <w:color w:val="000000"/>
                <w:sz w:val="18"/>
                <w:szCs w:val="18"/>
              </w:rPr>
              <w:t>. Teams on a two-week sprint were delayed and impeded by the waterfall teams still working towards annual releases</w:t>
            </w:r>
          </w:p>
        </w:tc>
      </w:tr>
      <w:tr w:rsidR="00E70C5B" w:rsidRPr="00E70C5B" w14:paraId="587F6BB8" w14:textId="77777777" w:rsidTr="00515547">
        <w:tc>
          <w:tcPr>
            <w:tcW w:w="704" w:type="dxa"/>
          </w:tcPr>
          <w:p w14:paraId="45378567" w14:textId="76F1C1AB" w:rsidR="00E70C5B" w:rsidRPr="00E70C5B" w:rsidRDefault="00C80C31" w:rsidP="00E70C5B">
            <w:pPr>
              <w:jc w:val="center"/>
              <w:rPr>
                <w:sz w:val="18"/>
                <w:szCs w:val="18"/>
              </w:rPr>
            </w:pPr>
            <w:r>
              <w:rPr>
                <w:color w:val="000000"/>
                <w:sz w:val="18"/>
                <w:szCs w:val="18"/>
                <w:lang w:val="pt-PT"/>
              </w:rPr>
              <w:lastRenderedPageBreak/>
              <w:t>OS</w:t>
            </w:r>
            <w:r w:rsidR="00E70C5B" w:rsidRPr="00E70C5B">
              <w:rPr>
                <w:color w:val="000000"/>
                <w:sz w:val="18"/>
                <w:szCs w:val="18"/>
              </w:rPr>
              <w:t>3</w:t>
            </w:r>
          </w:p>
        </w:tc>
        <w:tc>
          <w:tcPr>
            <w:tcW w:w="567" w:type="dxa"/>
          </w:tcPr>
          <w:p w14:paraId="7E058D37" w14:textId="26FD21FF"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36077E27" w14:textId="0A680029" w:rsidR="00E70C5B" w:rsidRPr="00E70C5B" w:rsidRDefault="00E70C5B" w:rsidP="00E70C5B">
            <w:pPr>
              <w:rPr>
                <w:sz w:val="18"/>
                <w:szCs w:val="18"/>
              </w:rPr>
            </w:pPr>
            <w:r w:rsidRPr="00E70C5B">
              <w:rPr>
                <w:color w:val="000000"/>
                <w:sz w:val="18"/>
                <w:szCs w:val="18"/>
              </w:rPr>
              <w:t xml:space="preserve">structured their IT portfolio around products and </w:t>
            </w:r>
            <w:r w:rsidRPr="00E70C5B">
              <w:rPr>
                <w:b/>
                <w:bCs/>
                <w:color w:val="000000"/>
                <w:sz w:val="18"/>
                <w:szCs w:val="18"/>
              </w:rPr>
              <w:t>value streams</w:t>
            </w:r>
            <w:r w:rsidRPr="00E70C5B">
              <w:rPr>
                <w:color w:val="000000"/>
                <w:sz w:val="18"/>
                <w:szCs w:val="18"/>
              </w:rPr>
              <w:t>, allowing at portfolio level for minimum governance and maximum synchronization and autonomy</w:t>
            </w:r>
          </w:p>
        </w:tc>
      </w:tr>
      <w:tr w:rsidR="00E70C5B" w:rsidRPr="00E70C5B" w14:paraId="1BE41DD1" w14:textId="77777777" w:rsidTr="00515547">
        <w:tc>
          <w:tcPr>
            <w:tcW w:w="704" w:type="dxa"/>
          </w:tcPr>
          <w:p w14:paraId="2B544B9C" w14:textId="4A769FB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4</w:t>
            </w:r>
          </w:p>
        </w:tc>
        <w:tc>
          <w:tcPr>
            <w:tcW w:w="567" w:type="dxa"/>
          </w:tcPr>
          <w:p w14:paraId="5BE56A60" w14:textId="771531E6"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0B2EC264" w14:textId="52DAE110" w:rsidR="00E70C5B" w:rsidRPr="00E70C5B" w:rsidRDefault="00E70C5B" w:rsidP="00E70C5B">
            <w:pPr>
              <w:rPr>
                <w:sz w:val="18"/>
                <w:szCs w:val="18"/>
              </w:rPr>
            </w:pPr>
            <w:r w:rsidRPr="00E70C5B">
              <w:rPr>
                <w:color w:val="000000"/>
                <w:sz w:val="18"/>
                <w:szCs w:val="18"/>
              </w:rPr>
              <w:t xml:space="preserve">Bonifaz Maag, managing partner of Kugler Maag Cie, puts it this way: “Digital services depend on </w:t>
            </w:r>
            <w:r w:rsidRPr="00E70C5B">
              <w:rPr>
                <w:b/>
                <w:bCs/>
                <w:color w:val="000000"/>
                <w:sz w:val="18"/>
                <w:szCs w:val="18"/>
              </w:rPr>
              <w:t>self-determination</w:t>
            </w:r>
            <w:r w:rsidRPr="00E70C5B">
              <w:rPr>
                <w:color w:val="000000"/>
                <w:sz w:val="18"/>
                <w:szCs w:val="18"/>
              </w:rPr>
              <w:t>; these specialists need the freedom to act independently.</w:t>
            </w:r>
          </w:p>
        </w:tc>
      </w:tr>
      <w:tr w:rsidR="00E70C5B" w:rsidRPr="00E70C5B" w14:paraId="7EA5B6D6" w14:textId="77777777" w:rsidTr="00515547">
        <w:tc>
          <w:tcPr>
            <w:tcW w:w="704" w:type="dxa"/>
          </w:tcPr>
          <w:p w14:paraId="1958AA34" w14:textId="674F405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5</w:t>
            </w:r>
          </w:p>
        </w:tc>
        <w:tc>
          <w:tcPr>
            <w:tcW w:w="567" w:type="dxa"/>
          </w:tcPr>
          <w:p w14:paraId="7986471B" w14:textId="5AD1B292"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2F62DC2F" w14:textId="31F8F72F" w:rsidR="00E70C5B" w:rsidRPr="00E70C5B" w:rsidRDefault="00E70C5B" w:rsidP="00E70C5B">
            <w:pPr>
              <w:rPr>
                <w:sz w:val="18"/>
                <w:szCs w:val="18"/>
              </w:rPr>
            </w:pPr>
            <w:r w:rsidRPr="00E70C5B">
              <w:rPr>
                <w:color w:val="000000"/>
                <w:sz w:val="18"/>
                <w:szCs w:val="18"/>
              </w:rPr>
              <w:t xml:space="preserve">we need to have a more </w:t>
            </w:r>
            <w:r w:rsidRPr="00E70C5B">
              <w:rPr>
                <w:b/>
                <w:bCs/>
                <w:color w:val="000000"/>
                <w:sz w:val="18"/>
                <w:szCs w:val="18"/>
              </w:rPr>
              <w:t>holistic view</w:t>
            </w:r>
            <w:r w:rsidRPr="00E70C5B">
              <w:rPr>
                <w:color w:val="000000"/>
                <w:sz w:val="18"/>
                <w:szCs w:val="18"/>
              </w:rPr>
              <w:t xml:space="preserve"> and co-design of the organization structures and technical architecture</w:t>
            </w:r>
          </w:p>
        </w:tc>
      </w:tr>
      <w:tr w:rsidR="00E70C5B" w:rsidRPr="00E70C5B" w14:paraId="18EA131C" w14:textId="77777777" w:rsidTr="00515547">
        <w:tc>
          <w:tcPr>
            <w:tcW w:w="704" w:type="dxa"/>
          </w:tcPr>
          <w:p w14:paraId="36641FB0" w14:textId="3E6B7E8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6</w:t>
            </w:r>
          </w:p>
        </w:tc>
        <w:tc>
          <w:tcPr>
            <w:tcW w:w="567" w:type="dxa"/>
          </w:tcPr>
          <w:p w14:paraId="3A2064CD" w14:textId="0D697D67"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7C7D95A" w14:textId="372F8DC8" w:rsidR="00E70C5B" w:rsidRPr="00E70C5B" w:rsidRDefault="00E70C5B" w:rsidP="00E70C5B">
            <w:pPr>
              <w:rPr>
                <w:sz w:val="18"/>
                <w:szCs w:val="18"/>
              </w:rPr>
            </w:pPr>
            <w:r w:rsidRPr="00E70C5B">
              <w:rPr>
                <w:color w:val="000000"/>
                <w:sz w:val="18"/>
                <w:szCs w:val="18"/>
              </w:rPr>
              <w:t xml:space="preserve">the pressure to deliver great customer experiences while spending money wisely has led a number of agile companies to adopt the “Strangler pattern.” This approach </w:t>
            </w:r>
            <w:r w:rsidRPr="00E70C5B">
              <w:rPr>
                <w:b/>
                <w:bCs/>
                <w:color w:val="000000"/>
                <w:sz w:val="18"/>
                <w:szCs w:val="18"/>
              </w:rPr>
              <w:t>involves selecting the most frequently changing functionalities</w:t>
            </w:r>
            <w:r w:rsidRPr="00E70C5B">
              <w:rPr>
                <w:color w:val="000000"/>
                <w:sz w:val="18"/>
                <w:szCs w:val="18"/>
              </w:rPr>
              <w:t xml:space="preserve"> (such as loan-origination journeys, product catalogs or tariff modules, scoring engines, data models, or customer-facing journeys), </w:t>
            </w:r>
            <w:r w:rsidRPr="00E70C5B">
              <w:rPr>
                <w:b/>
                <w:bCs/>
                <w:color w:val="000000"/>
                <w:sz w:val="18"/>
                <w:szCs w:val="18"/>
              </w:rPr>
              <w:t>assigning ownership</w:t>
            </w:r>
            <w:r w:rsidRPr="00E70C5B">
              <w:rPr>
                <w:color w:val="000000"/>
                <w:sz w:val="18"/>
                <w:szCs w:val="18"/>
              </w:rPr>
              <w:t xml:space="preserve"> for these functionalities to business or platform tribes, and setting up dedicated BizDevOps teams to create granular and specialized services (often called microservices).</w:t>
            </w:r>
          </w:p>
        </w:tc>
      </w:tr>
      <w:tr w:rsidR="00E70C5B" w:rsidRPr="00E70C5B" w14:paraId="4BD3B641" w14:textId="77777777" w:rsidTr="00515547">
        <w:tc>
          <w:tcPr>
            <w:tcW w:w="704" w:type="dxa"/>
          </w:tcPr>
          <w:p w14:paraId="66EBE299" w14:textId="7301DCB2"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7</w:t>
            </w:r>
          </w:p>
        </w:tc>
        <w:tc>
          <w:tcPr>
            <w:tcW w:w="567" w:type="dxa"/>
          </w:tcPr>
          <w:p w14:paraId="02610817" w14:textId="28DBC2C4"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5F7FFB2C" w14:textId="365F04FA" w:rsidR="00E70C5B" w:rsidRPr="00E70C5B" w:rsidRDefault="00E70C5B" w:rsidP="00E70C5B">
            <w:pPr>
              <w:rPr>
                <w:sz w:val="18"/>
                <w:szCs w:val="18"/>
              </w:rPr>
            </w:pPr>
            <w:r w:rsidRPr="00E70C5B">
              <w:rPr>
                <w:color w:val="000000"/>
                <w:sz w:val="18"/>
                <w:szCs w:val="18"/>
              </w:rPr>
              <w:t xml:space="preserve">EverythingOps, many competing ways to do one thing, Different groups </w:t>
            </w:r>
            <w:r w:rsidRPr="00E70C5B">
              <w:rPr>
                <w:b/>
                <w:bCs/>
                <w:color w:val="000000"/>
                <w:sz w:val="18"/>
                <w:szCs w:val="18"/>
              </w:rPr>
              <w:t>pulling in various directions</w:t>
            </w:r>
            <w:r w:rsidRPr="00E70C5B">
              <w:rPr>
                <w:color w:val="000000"/>
                <w:sz w:val="18"/>
                <w:szCs w:val="18"/>
              </w:rPr>
              <w:t xml:space="preserve"> create an ongoing battle of EverythingOps, FinOps is emerging to control spending, ITOps is about delivering services, DevOps is improving release fluidity and DevSecOps aims to bring </w:t>
            </w:r>
            <w:r w:rsidRPr="00E70C5B">
              <w:rPr>
                <w:b/>
                <w:bCs/>
                <w:color w:val="000000"/>
                <w:sz w:val="18"/>
                <w:szCs w:val="18"/>
              </w:rPr>
              <w:t>security</w:t>
            </w:r>
            <w:r w:rsidRPr="00E70C5B">
              <w:rPr>
                <w:color w:val="000000"/>
                <w:sz w:val="18"/>
                <w:szCs w:val="18"/>
              </w:rPr>
              <w:t xml:space="preserve"> to the forefront of the release process. Lastly, BizDevOps is about increasing observability for business outcomes</w:t>
            </w:r>
          </w:p>
        </w:tc>
      </w:tr>
      <w:tr w:rsidR="00E70C5B" w:rsidRPr="00E70C5B" w14:paraId="55E449D1" w14:textId="77777777" w:rsidTr="00515547">
        <w:tc>
          <w:tcPr>
            <w:tcW w:w="704" w:type="dxa"/>
          </w:tcPr>
          <w:p w14:paraId="1403C258" w14:textId="4D5198A0"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8</w:t>
            </w:r>
          </w:p>
        </w:tc>
        <w:tc>
          <w:tcPr>
            <w:tcW w:w="567" w:type="dxa"/>
          </w:tcPr>
          <w:p w14:paraId="6F435E91" w14:textId="495D4764"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068FCE26" w14:textId="764EC40F" w:rsidR="00E70C5B" w:rsidRPr="00E70C5B" w:rsidRDefault="00E70C5B" w:rsidP="00E70C5B">
            <w:pPr>
              <w:rPr>
                <w:sz w:val="18"/>
                <w:szCs w:val="18"/>
              </w:rPr>
            </w:pPr>
            <w:r w:rsidRPr="00E70C5B">
              <w:rPr>
                <w:color w:val="000000"/>
                <w:sz w:val="18"/>
                <w:szCs w:val="18"/>
              </w:rPr>
              <w:t xml:space="preserve">increase in </w:t>
            </w:r>
            <w:r w:rsidRPr="00E70C5B">
              <w:rPr>
                <w:b/>
                <w:bCs/>
                <w:color w:val="000000"/>
                <w:sz w:val="18"/>
                <w:szCs w:val="18"/>
              </w:rPr>
              <w:t>release frequency</w:t>
            </w:r>
            <w:r w:rsidRPr="00E70C5B">
              <w:rPr>
                <w:color w:val="000000"/>
                <w:sz w:val="18"/>
                <w:szCs w:val="18"/>
              </w:rPr>
              <w:t xml:space="preserve"> that went from 12 per year to two per month, and they saw a significant decrease in defects or in time to resolution</w:t>
            </w:r>
          </w:p>
        </w:tc>
      </w:tr>
      <w:tr w:rsidR="00E70C5B" w:rsidRPr="00E70C5B" w14:paraId="6665E236" w14:textId="77777777" w:rsidTr="00515547">
        <w:tc>
          <w:tcPr>
            <w:tcW w:w="704" w:type="dxa"/>
          </w:tcPr>
          <w:p w14:paraId="31F0B1BD" w14:textId="41BA5D0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9</w:t>
            </w:r>
          </w:p>
        </w:tc>
        <w:tc>
          <w:tcPr>
            <w:tcW w:w="567" w:type="dxa"/>
          </w:tcPr>
          <w:p w14:paraId="79DF7F31" w14:textId="6AC9526E"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noProof/>
                <w:color w:val="000000"/>
                <w:sz w:val="18"/>
                <w:szCs w:val="18"/>
              </w:rPr>
              <w:t>[45]</w:t>
            </w:r>
            <w:r>
              <w:rPr>
                <w:color w:val="000000"/>
                <w:sz w:val="18"/>
                <w:szCs w:val="18"/>
              </w:rPr>
              <w:fldChar w:fldCharType="end"/>
            </w:r>
          </w:p>
        </w:tc>
        <w:tc>
          <w:tcPr>
            <w:tcW w:w="8363" w:type="dxa"/>
          </w:tcPr>
          <w:p w14:paraId="0E1F6B59" w14:textId="46C45A1A" w:rsidR="00E70C5B" w:rsidRPr="00E70C5B" w:rsidRDefault="00E70C5B" w:rsidP="00E70C5B">
            <w:pPr>
              <w:rPr>
                <w:sz w:val="18"/>
                <w:szCs w:val="18"/>
              </w:rPr>
            </w:pPr>
            <w:r w:rsidRPr="00E70C5B">
              <w:rPr>
                <w:color w:val="000000"/>
                <w:sz w:val="18"/>
                <w:szCs w:val="18"/>
              </w:rPr>
              <w:t xml:space="preserve">service-oriented organizations, where each team develops and manages their </w:t>
            </w:r>
            <w:r w:rsidRPr="00E70C5B">
              <w:rPr>
                <w:b/>
                <w:bCs/>
                <w:color w:val="000000"/>
                <w:sz w:val="18"/>
                <w:szCs w:val="18"/>
              </w:rPr>
              <w:t>own service</w:t>
            </w:r>
            <w:r w:rsidRPr="00E70C5B">
              <w:rPr>
                <w:color w:val="000000"/>
                <w:sz w:val="18"/>
                <w:szCs w:val="18"/>
              </w:rPr>
              <w:t xml:space="preserve"> end-to-end from development to production</w:t>
            </w:r>
          </w:p>
        </w:tc>
      </w:tr>
      <w:tr w:rsidR="00E70C5B" w:rsidRPr="00E70C5B" w14:paraId="5C4B8017" w14:textId="77777777" w:rsidTr="00515547">
        <w:tc>
          <w:tcPr>
            <w:tcW w:w="704" w:type="dxa"/>
          </w:tcPr>
          <w:p w14:paraId="6DA42A40" w14:textId="78EDCEE8"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0</w:t>
            </w:r>
          </w:p>
        </w:tc>
        <w:tc>
          <w:tcPr>
            <w:tcW w:w="567" w:type="dxa"/>
          </w:tcPr>
          <w:p w14:paraId="4DF5C406" w14:textId="17F6D353"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86DEDDF" w14:textId="75C16B96" w:rsidR="00E70C5B" w:rsidRPr="00E70C5B" w:rsidRDefault="00E70C5B" w:rsidP="00E70C5B">
            <w:pPr>
              <w:rPr>
                <w:sz w:val="18"/>
                <w:szCs w:val="18"/>
              </w:rPr>
            </w:pPr>
            <w:r w:rsidRPr="00E70C5B">
              <w:rPr>
                <w:color w:val="000000"/>
                <w:sz w:val="18"/>
                <w:szCs w:val="18"/>
              </w:rPr>
              <w:t xml:space="preserve">companies that embrace enterprise agility cannot lean too hard on </w:t>
            </w:r>
            <w:r w:rsidRPr="00E70C5B">
              <w:rPr>
                <w:b/>
                <w:bCs/>
                <w:color w:val="000000"/>
                <w:sz w:val="18"/>
                <w:szCs w:val="18"/>
              </w:rPr>
              <w:t>vendors</w:t>
            </w:r>
            <w:r w:rsidRPr="00E70C5B">
              <w:rPr>
                <w:color w:val="000000"/>
                <w:sz w:val="18"/>
                <w:szCs w:val="18"/>
              </w:rPr>
              <w:t xml:space="preserve"> and </w:t>
            </w:r>
            <w:r w:rsidRPr="00E70C5B">
              <w:rPr>
                <w:b/>
                <w:bCs/>
                <w:color w:val="000000"/>
                <w:sz w:val="18"/>
                <w:szCs w:val="18"/>
              </w:rPr>
              <w:t>partners</w:t>
            </w:r>
            <w:r w:rsidRPr="00E70C5B">
              <w:rPr>
                <w:color w:val="000000"/>
                <w:sz w:val="18"/>
                <w:szCs w:val="18"/>
              </w:rPr>
              <w:t xml:space="preserve"> to provide turnkey IT services</w:t>
            </w:r>
          </w:p>
        </w:tc>
      </w:tr>
      <w:tr w:rsidR="00E70C5B" w:rsidRPr="00E70C5B" w14:paraId="6578CADB" w14:textId="77777777" w:rsidTr="00515547">
        <w:tc>
          <w:tcPr>
            <w:tcW w:w="704" w:type="dxa"/>
          </w:tcPr>
          <w:p w14:paraId="33AC314E" w14:textId="1431934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1</w:t>
            </w:r>
          </w:p>
        </w:tc>
        <w:tc>
          <w:tcPr>
            <w:tcW w:w="567" w:type="dxa"/>
          </w:tcPr>
          <w:p w14:paraId="6FEC4D22" w14:textId="00110AEB"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5757FC59" w14:textId="18495906" w:rsidR="00E70C5B" w:rsidRPr="00E70C5B" w:rsidRDefault="00E70C5B" w:rsidP="00E70C5B">
            <w:pPr>
              <w:rPr>
                <w:sz w:val="18"/>
                <w:szCs w:val="18"/>
              </w:rPr>
            </w:pPr>
            <w:r w:rsidRPr="00E70C5B">
              <w:rPr>
                <w:color w:val="000000"/>
                <w:sz w:val="18"/>
                <w:szCs w:val="18"/>
              </w:rPr>
              <w:t xml:space="preserve">An international telecom company internalized hundreds of engineers, mostly by </w:t>
            </w:r>
            <w:r w:rsidRPr="00E70C5B">
              <w:rPr>
                <w:b/>
                <w:bCs/>
                <w:color w:val="000000"/>
                <w:sz w:val="18"/>
                <w:szCs w:val="18"/>
              </w:rPr>
              <w:t>insourcing</w:t>
            </w:r>
          </w:p>
        </w:tc>
      </w:tr>
      <w:tr w:rsidR="00E70C5B" w:rsidRPr="00E70C5B" w14:paraId="5A4086F1" w14:textId="77777777" w:rsidTr="00515547">
        <w:tc>
          <w:tcPr>
            <w:tcW w:w="704" w:type="dxa"/>
          </w:tcPr>
          <w:p w14:paraId="660B1C4E" w14:textId="43B2790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2</w:t>
            </w:r>
          </w:p>
        </w:tc>
        <w:tc>
          <w:tcPr>
            <w:tcW w:w="567" w:type="dxa"/>
          </w:tcPr>
          <w:p w14:paraId="5349D9FD" w14:textId="4B7CEC3D"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noProof/>
                <w:color w:val="000000"/>
                <w:sz w:val="18"/>
                <w:szCs w:val="18"/>
              </w:rPr>
              <w:t>[15]</w:t>
            </w:r>
            <w:r>
              <w:rPr>
                <w:color w:val="000000"/>
                <w:sz w:val="18"/>
                <w:szCs w:val="18"/>
              </w:rPr>
              <w:fldChar w:fldCharType="end"/>
            </w:r>
          </w:p>
        </w:tc>
        <w:tc>
          <w:tcPr>
            <w:tcW w:w="8363" w:type="dxa"/>
          </w:tcPr>
          <w:p w14:paraId="533CB033" w14:textId="50E8F4A6" w:rsidR="00E70C5B" w:rsidRPr="00E70C5B" w:rsidRDefault="00E70C5B" w:rsidP="00E70C5B">
            <w:pPr>
              <w:rPr>
                <w:sz w:val="18"/>
                <w:szCs w:val="18"/>
              </w:rPr>
            </w:pPr>
            <w:r w:rsidRPr="00E70C5B">
              <w:rPr>
                <w:color w:val="000000"/>
                <w:sz w:val="18"/>
                <w:szCs w:val="18"/>
              </w:rPr>
              <w:t xml:space="preserve">Differentiating engineering capabilities should be </w:t>
            </w:r>
            <w:r w:rsidRPr="00E70C5B">
              <w:rPr>
                <w:b/>
                <w:bCs/>
                <w:color w:val="000000"/>
                <w:sz w:val="18"/>
                <w:szCs w:val="18"/>
              </w:rPr>
              <w:t>reshored and built in-house</w:t>
            </w:r>
            <w:r w:rsidRPr="00E70C5B">
              <w:rPr>
                <w:color w:val="000000"/>
                <w:sz w:val="18"/>
                <w:szCs w:val="18"/>
              </w:rPr>
              <w:t>. Having engineers close to the frontlines improves time to value</w:t>
            </w:r>
          </w:p>
        </w:tc>
      </w:tr>
      <w:tr w:rsidR="00E70C5B" w:rsidRPr="00E70C5B" w14:paraId="042D0C58" w14:textId="77777777" w:rsidTr="00515547">
        <w:tc>
          <w:tcPr>
            <w:tcW w:w="704" w:type="dxa"/>
          </w:tcPr>
          <w:p w14:paraId="7885B366" w14:textId="5E88EC3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3</w:t>
            </w:r>
          </w:p>
        </w:tc>
        <w:tc>
          <w:tcPr>
            <w:tcW w:w="567" w:type="dxa"/>
          </w:tcPr>
          <w:p w14:paraId="3C4046D1" w14:textId="1C6ADBB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8E99606" w14:textId="13FE6A5C" w:rsidR="00E70C5B" w:rsidRPr="00E70C5B" w:rsidRDefault="00E70C5B" w:rsidP="00E70C5B">
            <w:pPr>
              <w:rPr>
                <w:sz w:val="18"/>
                <w:szCs w:val="18"/>
              </w:rPr>
            </w:pPr>
            <w:r w:rsidRPr="00E70C5B">
              <w:rPr>
                <w:color w:val="000000"/>
                <w:sz w:val="18"/>
                <w:szCs w:val="18"/>
              </w:rPr>
              <w:t>Transform the core IT landscape by distributing IT systems to 'teams of teams</w:t>
            </w:r>
            <w:r w:rsidRPr="00E70C5B">
              <w:rPr>
                <w:color w:val="000000"/>
                <w:sz w:val="18"/>
                <w:szCs w:val="18"/>
              </w:rPr>
              <w:br/>
              <w:t>and gradually replacing them by granular services</w:t>
            </w:r>
          </w:p>
        </w:tc>
      </w:tr>
      <w:tr w:rsidR="00E70C5B" w:rsidRPr="00E70C5B" w14:paraId="4DCA2E23" w14:textId="77777777" w:rsidTr="00515547">
        <w:tc>
          <w:tcPr>
            <w:tcW w:w="704" w:type="dxa"/>
          </w:tcPr>
          <w:p w14:paraId="4F3F4D3B" w14:textId="7BF29D0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4</w:t>
            </w:r>
          </w:p>
        </w:tc>
        <w:tc>
          <w:tcPr>
            <w:tcW w:w="567" w:type="dxa"/>
          </w:tcPr>
          <w:p w14:paraId="4A82B24A" w14:textId="3636717A"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12FEA344" w14:textId="22430E09" w:rsidR="00E70C5B" w:rsidRPr="00E70C5B" w:rsidRDefault="00E70C5B" w:rsidP="00E70C5B">
            <w:pPr>
              <w:rPr>
                <w:sz w:val="18"/>
                <w:szCs w:val="18"/>
              </w:rPr>
            </w:pPr>
            <w:r w:rsidRPr="00E70C5B">
              <w:rPr>
                <w:color w:val="000000"/>
                <w:sz w:val="18"/>
                <w:szCs w:val="18"/>
              </w:rPr>
              <w:t xml:space="preserve">one bank was able to make its monolith core banking systems leaner by approximately 35 percent by </w:t>
            </w:r>
            <w:r w:rsidRPr="00E70C5B">
              <w:rPr>
                <w:b/>
                <w:bCs/>
                <w:color w:val="000000"/>
                <w:sz w:val="18"/>
                <w:szCs w:val="18"/>
              </w:rPr>
              <w:t>separating noncore functions</w:t>
            </w:r>
            <w:r w:rsidRPr="00E70C5B">
              <w:rPr>
                <w:color w:val="000000"/>
                <w:sz w:val="18"/>
                <w:szCs w:val="18"/>
              </w:rPr>
              <w:t xml:space="preserve"> into a microservice layer or specialized applications</w:t>
            </w:r>
          </w:p>
        </w:tc>
      </w:tr>
      <w:tr w:rsidR="00E70C5B" w:rsidRPr="00E70C5B" w14:paraId="39FF1B4E" w14:textId="77777777" w:rsidTr="00515547">
        <w:tc>
          <w:tcPr>
            <w:tcW w:w="704" w:type="dxa"/>
          </w:tcPr>
          <w:p w14:paraId="577DEAC4" w14:textId="1F40659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5</w:t>
            </w:r>
          </w:p>
        </w:tc>
        <w:tc>
          <w:tcPr>
            <w:tcW w:w="567" w:type="dxa"/>
          </w:tcPr>
          <w:p w14:paraId="14A43713" w14:textId="5F663AF0"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AE18D85" w14:textId="017E351B" w:rsidR="00E70C5B" w:rsidRPr="00E70C5B" w:rsidRDefault="00E70C5B" w:rsidP="00E70C5B">
            <w:pPr>
              <w:rPr>
                <w:sz w:val="18"/>
                <w:szCs w:val="18"/>
              </w:rPr>
            </w:pPr>
            <w:r w:rsidRPr="00E70C5B">
              <w:rPr>
                <w:color w:val="000000"/>
                <w:sz w:val="18"/>
                <w:szCs w:val="18"/>
              </w:rPr>
              <w:t xml:space="preserve">The </w:t>
            </w:r>
            <w:r w:rsidRPr="00E70C5B">
              <w:rPr>
                <w:b/>
                <w:bCs/>
                <w:color w:val="000000"/>
                <w:sz w:val="18"/>
                <w:szCs w:val="18"/>
              </w:rPr>
              <w:t>hierarchical structure</w:t>
            </w:r>
            <w:r w:rsidRPr="00E70C5B">
              <w:rPr>
                <w:color w:val="000000"/>
                <w:sz w:val="18"/>
                <w:szCs w:val="18"/>
              </w:rPr>
              <w:t xml:space="preserve"> of many organizations doesn’t help. It creates a comfort zone that discourages transparency and vulnerability</w:t>
            </w:r>
          </w:p>
        </w:tc>
      </w:tr>
      <w:tr w:rsidR="00E70C5B" w:rsidRPr="00E70C5B" w14:paraId="1540F423" w14:textId="77777777" w:rsidTr="00515547">
        <w:tc>
          <w:tcPr>
            <w:tcW w:w="704" w:type="dxa"/>
          </w:tcPr>
          <w:p w14:paraId="0AC76012" w14:textId="168E96C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6</w:t>
            </w:r>
          </w:p>
        </w:tc>
        <w:tc>
          <w:tcPr>
            <w:tcW w:w="567" w:type="dxa"/>
          </w:tcPr>
          <w:p w14:paraId="1DBD5920" w14:textId="05BC94AC"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410D827" w14:textId="61C80B5F" w:rsidR="00E70C5B" w:rsidRPr="00E70C5B" w:rsidRDefault="00E70C5B" w:rsidP="00E70C5B">
            <w:pPr>
              <w:rPr>
                <w:sz w:val="18"/>
                <w:szCs w:val="18"/>
              </w:rPr>
            </w:pPr>
            <w:r w:rsidRPr="00E70C5B">
              <w:rPr>
                <w:color w:val="000000"/>
                <w:sz w:val="18"/>
                <w:szCs w:val="18"/>
              </w:rPr>
              <w:t xml:space="preserve">creating a diamond-shaped talent composition. increasing the </w:t>
            </w:r>
            <w:r w:rsidRPr="00E70C5B">
              <w:rPr>
                <w:b/>
                <w:bCs/>
                <w:color w:val="000000"/>
                <w:sz w:val="18"/>
                <w:szCs w:val="18"/>
              </w:rPr>
              <w:t>share</w:t>
            </w:r>
            <w:r w:rsidRPr="00E70C5B">
              <w:rPr>
                <w:color w:val="000000"/>
                <w:sz w:val="18"/>
                <w:szCs w:val="18"/>
              </w:rPr>
              <w:t xml:space="preserve"> of coders from around 10 percent to 80 percent</w:t>
            </w:r>
          </w:p>
        </w:tc>
      </w:tr>
      <w:tr w:rsidR="00E70C5B" w:rsidRPr="00E70C5B" w14:paraId="05F745C5" w14:textId="77777777" w:rsidTr="00515547">
        <w:tc>
          <w:tcPr>
            <w:tcW w:w="704" w:type="dxa"/>
          </w:tcPr>
          <w:p w14:paraId="77E29D61" w14:textId="25F50C0D"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7</w:t>
            </w:r>
          </w:p>
        </w:tc>
        <w:tc>
          <w:tcPr>
            <w:tcW w:w="567" w:type="dxa"/>
          </w:tcPr>
          <w:p w14:paraId="4BBC9B0F" w14:textId="21EB41B9"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noProof/>
                <w:color w:val="000000"/>
                <w:sz w:val="18"/>
                <w:szCs w:val="18"/>
              </w:rPr>
              <w:t>[61]</w:t>
            </w:r>
            <w:r>
              <w:rPr>
                <w:color w:val="000000"/>
                <w:sz w:val="18"/>
                <w:szCs w:val="18"/>
              </w:rPr>
              <w:fldChar w:fldCharType="end"/>
            </w:r>
          </w:p>
        </w:tc>
        <w:tc>
          <w:tcPr>
            <w:tcW w:w="8363" w:type="dxa"/>
          </w:tcPr>
          <w:p w14:paraId="1D955C01" w14:textId="52692F0D" w:rsidR="00E70C5B" w:rsidRPr="00E70C5B" w:rsidRDefault="00E70C5B" w:rsidP="00E70C5B">
            <w:pPr>
              <w:rPr>
                <w:sz w:val="18"/>
                <w:szCs w:val="18"/>
              </w:rPr>
            </w:pPr>
            <w:r w:rsidRPr="00E70C5B">
              <w:rPr>
                <w:b/>
                <w:bCs/>
                <w:color w:val="000000"/>
                <w:sz w:val="18"/>
                <w:szCs w:val="18"/>
              </w:rPr>
              <w:t>Decisions</w:t>
            </w:r>
            <w:r w:rsidRPr="00E70C5B">
              <w:rPr>
                <w:color w:val="000000"/>
                <w:sz w:val="18"/>
                <w:szCs w:val="18"/>
              </w:rPr>
              <w:t xml:space="preserve"> about new technologies or frameworks are now taken by the team, taking risks and benefits into consideration</w:t>
            </w:r>
          </w:p>
        </w:tc>
      </w:tr>
      <w:tr w:rsidR="00E70C5B" w:rsidRPr="00E70C5B" w14:paraId="440CFCEE" w14:textId="77777777" w:rsidTr="00515547">
        <w:tc>
          <w:tcPr>
            <w:tcW w:w="704" w:type="dxa"/>
          </w:tcPr>
          <w:p w14:paraId="7A3C3AE7" w14:textId="1A54C2D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8</w:t>
            </w:r>
          </w:p>
        </w:tc>
        <w:tc>
          <w:tcPr>
            <w:tcW w:w="567" w:type="dxa"/>
          </w:tcPr>
          <w:p w14:paraId="73ACB3CA" w14:textId="1085E878"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noProof/>
                <w:color w:val="000000"/>
                <w:sz w:val="18"/>
                <w:szCs w:val="18"/>
              </w:rPr>
              <w:t>[78]</w:t>
            </w:r>
            <w:r>
              <w:rPr>
                <w:color w:val="000000"/>
                <w:sz w:val="18"/>
                <w:szCs w:val="18"/>
              </w:rPr>
              <w:fldChar w:fldCharType="end"/>
            </w:r>
          </w:p>
        </w:tc>
        <w:tc>
          <w:tcPr>
            <w:tcW w:w="8363" w:type="dxa"/>
          </w:tcPr>
          <w:p w14:paraId="437A4099" w14:textId="283EEE79" w:rsidR="00E70C5B" w:rsidRPr="00E70C5B" w:rsidRDefault="00E70C5B" w:rsidP="00E70C5B">
            <w:pPr>
              <w:rPr>
                <w:sz w:val="18"/>
                <w:szCs w:val="18"/>
              </w:rPr>
            </w:pPr>
            <w:r w:rsidRPr="00E70C5B">
              <w:rPr>
                <w:color w:val="000000"/>
                <w:sz w:val="18"/>
                <w:szCs w:val="18"/>
              </w:rPr>
              <w:t xml:space="preserve">You've got to </w:t>
            </w:r>
            <w:r w:rsidRPr="00E70C5B">
              <w:rPr>
                <w:b/>
                <w:bCs/>
                <w:color w:val="000000"/>
                <w:sz w:val="18"/>
                <w:szCs w:val="18"/>
              </w:rPr>
              <w:t>move hierarchy to community</w:t>
            </w:r>
            <w:r w:rsidRPr="00E70C5B">
              <w:rPr>
                <w:color w:val="000000"/>
                <w:sz w:val="18"/>
                <w:szCs w:val="18"/>
              </w:rPr>
              <w:t>. Command and control is dead. If you think you can maintain that you will not retain any great people</w:t>
            </w:r>
          </w:p>
        </w:tc>
      </w:tr>
      <w:tr w:rsidR="00E70C5B" w:rsidRPr="00E70C5B" w14:paraId="107E0A37" w14:textId="77777777" w:rsidTr="00515547">
        <w:tc>
          <w:tcPr>
            <w:tcW w:w="704" w:type="dxa"/>
          </w:tcPr>
          <w:p w14:paraId="41501E03" w14:textId="3569E32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9</w:t>
            </w:r>
          </w:p>
        </w:tc>
        <w:tc>
          <w:tcPr>
            <w:tcW w:w="567" w:type="dxa"/>
          </w:tcPr>
          <w:p w14:paraId="399C33FB" w14:textId="0FD45977"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3882E453" w14:textId="114F6F40" w:rsidR="00E70C5B" w:rsidRPr="00E70C5B" w:rsidRDefault="00E70C5B" w:rsidP="00E70C5B">
            <w:pPr>
              <w:rPr>
                <w:sz w:val="18"/>
                <w:szCs w:val="18"/>
              </w:rPr>
            </w:pPr>
            <w:r w:rsidRPr="00E70C5B">
              <w:rPr>
                <w:color w:val="000000"/>
                <w:sz w:val="18"/>
                <w:szCs w:val="18"/>
              </w:rPr>
              <w:t xml:space="preserve">some things can get out of control , built-in </w:t>
            </w:r>
            <w:r w:rsidRPr="00E70C5B">
              <w:rPr>
                <w:b/>
                <w:bCs/>
                <w:color w:val="000000"/>
                <w:sz w:val="18"/>
                <w:szCs w:val="18"/>
              </w:rPr>
              <w:t>guardrails</w:t>
            </w:r>
            <w:r w:rsidRPr="00E70C5B">
              <w:rPr>
                <w:color w:val="000000"/>
                <w:sz w:val="18"/>
                <w:szCs w:val="18"/>
              </w:rPr>
              <w:t xml:space="preserve"> for provisioning tools are necessary, We have too many tools—we need better frameworks to tie this together</w:t>
            </w:r>
          </w:p>
        </w:tc>
      </w:tr>
      <w:tr w:rsidR="00E70C5B" w:rsidRPr="00E70C5B" w14:paraId="0E3DE3A8" w14:textId="77777777" w:rsidTr="00515547">
        <w:tc>
          <w:tcPr>
            <w:tcW w:w="704" w:type="dxa"/>
          </w:tcPr>
          <w:p w14:paraId="4E5A8D16" w14:textId="2D076D7B"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0</w:t>
            </w:r>
          </w:p>
        </w:tc>
        <w:tc>
          <w:tcPr>
            <w:tcW w:w="567" w:type="dxa"/>
          </w:tcPr>
          <w:p w14:paraId="02E36C2C" w14:textId="6CB0C51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69B98C07" w14:textId="2F6BB52E" w:rsidR="00E70C5B" w:rsidRPr="00E70C5B" w:rsidRDefault="00E70C5B" w:rsidP="00E70C5B">
            <w:pPr>
              <w:rPr>
                <w:sz w:val="18"/>
                <w:szCs w:val="18"/>
              </w:rPr>
            </w:pPr>
            <w:r w:rsidRPr="00E70C5B">
              <w:rPr>
                <w:color w:val="000000"/>
                <w:sz w:val="18"/>
                <w:szCs w:val="18"/>
              </w:rPr>
              <w:t xml:space="preserve">techniques that helps to decouple the software delivery of new functionalities. In other words, it is about making these new functionalities available to the end user based on </w:t>
            </w:r>
            <w:r w:rsidRPr="00E70C5B">
              <w:rPr>
                <w:b/>
                <w:bCs/>
                <w:color w:val="000000"/>
                <w:sz w:val="18"/>
                <w:szCs w:val="18"/>
              </w:rPr>
              <w:t>business rules</w:t>
            </w:r>
            <w:r w:rsidRPr="00E70C5B">
              <w:rPr>
                <w:color w:val="000000"/>
                <w:sz w:val="18"/>
                <w:szCs w:val="18"/>
              </w:rPr>
              <w:t xml:space="preserve"> instead of the operation teams, Flag Driven Development, we do not make available the new functionality to 100 percent of users. It will be delivery in stages, starting with 1 percent of users, then with 10 percent, then with 30 percent, etc. with the ability to quickly enable or disable the functionality when something does not work as expected</w:t>
            </w:r>
          </w:p>
        </w:tc>
      </w:tr>
      <w:tr w:rsidR="00E70C5B" w:rsidRPr="00E70C5B" w14:paraId="3AAF24CA" w14:textId="77777777" w:rsidTr="00515547">
        <w:tc>
          <w:tcPr>
            <w:tcW w:w="704" w:type="dxa"/>
          </w:tcPr>
          <w:p w14:paraId="775358DA" w14:textId="63CE4BF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1</w:t>
            </w:r>
          </w:p>
        </w:tc>
        <w:tc>
          <w:tcPr>
            <w:tcW w:w="567" w:type="dxa"/>
          </w:tcPr>
          <w:p w14:paraId="5384A592" w14:textId="068B7572"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22D0ADFA" w14:textId="521271C3" w:rsidR="00E70C5B" w:rsidRPr="00E70C5B" w:rsidRDefault="00E70C5B" w:rsidP="00E70C5B">
            <w:pPr>
              <w:rPr>
                <w:sz w:val="18"/>
                <w:szCs w:val="18"/>
              </w:rPr>
            </w:pPr>
            <w:r w:rsidRPr="00E70C5B">
              <w:rPr>
                <w:color w:val="000000"/>
                <w:sz w:val="18"/>
                <w:szCs w:val="18"/>
              </w:rPr>
              <w:t xml:space="preserve">In contrast to a product manufacturer with clearly defined departments in a classic vertical structure, digital services call for workflows that </w:t>
            </w:r>
            <w:r w:rsidRPr="00E70C5B">
              <w:rPr>
                <w:b/>
                <w:bCs/>
                <w:color w:val="000000"/>
                <w:sz w:val="18"/>
                <w:szCs w:val="18"/>
              </w:rPr>
              <w:t>prioritize</w:t>
            </w:r>
            <w:r w:rsidRPr="00E70C5B">
              <w:rPr>
                <w:color w:val="000000"/>
                <w:sz w:val="18"/>
                <w:szCs w:val="18"/>
              </w:rPr>
              <w:t xml:space="preserve"> speedy and interdisciplinary communication and </w:t>
            </w:r>
            <w:r w:rsidRPr="00E70C5B">
              <w:rPr>
                <w:b/>
                <w:bCs/>
                <w:color w:val="000000"/>
                <w:sz w:val="18"/>
                <w:szCs w:val="18"/>
              </w:rPr>
              <w:t>decision-making</w:t>
            </w:r>
          </w:p>
        </w:tc>
      </w:tr>
    </w:tbl>
    <w:p w14:paraId="2477E219" w14:textId="262993C1" w:rsidR="007B27E9" w:rsidRDefault="007B27E9" w:rsidP="00EC0C1B"/>
    <w:p w14:paraId="2DE52928" w14:textId="3E55B58E" w:rsidR="006A5207" w:rsidRPr="00616B47" w:rsidRDefault="006A5207" w:rsidP="006A5207">
      <w:pPr>
        <w:rPr>
          <w:b/>
          <w:bCs/>
        </w:rPr>
      </w:pPr>
      <w:r w:rsidRPr="00616B47">
        <w:rPr>
          <w:b/>
          <w:bCs/>
        </w:rPr>
        <w:t xml:space="preserve">Table </w:t>
      </w:r>
      <w:r>
        <w:rPr>
          <w:b/>
          <w:bCs/>
        </w:rPr>
        <w:t>6</w:t>
      </w:r>
      <w:r w:rsidRPr="00616B47">
        <w:rPr>
          <w:b/>
          <w:bCs/>
        </w:rPr>
        <w:t xml:space="preserve"> - </w:t>
      </w:r>
      <w:r w:rsidRPr="006A5207">
        <w:rPr>
          <w:b/>
          <w:bCs/>
        </w:rPr>
        <w:t>Teams, collaboration and roles</w:t>
      </w:r>
    </w:p>
    <w:tbl>
      <w:tblPr>
        <w:tblStyle w:val="TableGrid"/>
        <w:tblW w:w="9634" w:type="dxa"/>
        <w:tblLayout w:type="fixed"/>
        <w:tblLook w:val="04A0" w:firstRow="1" w:lastRow="0" w:firstColumn="1" w:lastColumn="0" w:noHBand="0" w:noVBand="1"/>
      </w:tblPr>
      <w:tblGrid>
        <w:gridCol w:w="704"/>
        <w:gridCol w:w="567"/>
        <w:gridCol w:w="8363"/>
      </w:tblGrid>
      <w:tr w:rsidR="006A5207" w:rsidRPr="006A5207" w14:paraId="14DA58E4" w14:textId="77777777" w:rsidTr="008F48AD">
        <w:tc>
          <w:tcPr>
            <w:tcW w:w="704" w:type="dxa"/>
          </w:tcPr>
          <w:p w14:paraId="7FDF5E25" w14:textId="090A5DD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w:t>
            </w:r>
          </w:p>
        </w:tc>
        <w:tc>
          <w:tcPr>
            <w:tcW w:w="567" w:type="dxa"/>
          </w:tcPr>
          <w:p w14:paraId="372BAE7F" w14:textId="313EBFCE" w:rsidR="006A5207" w:rsidRPr="006A5207" w:rsidRDefault="006A5207" w:rsidP="008F48AD">
            <w:pPr>
              <w:jc w:val="center"/>
              <w:rPr>
                <w:color w:val="000000"/>
                <w:sz w:val="18"/>
                <w:szCs w:val="18"/>
              </w:rPr>
            </w:pPr>
            <w:r w:rsidRPr="006A5207">
              <w:rPr>
                <w:color w:val="000000"/>
                <w:sz w:val="18"/>
                <w:szCs w:val="18"/>
              </w:rPr>
              <w:fldChar w:fldCharType="begin"/>
            </w:r>
            <w:r w:rsidR="00E71ADC">
              <w:rPr>
                <w:color w:val="000000"/>
                <w:sz w:val="18"/>
                <w:szCs w:val="18"/>
              </w:rP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rPr>
                <w:color w:val="000000"/>
                <w:sz w:val="18"/>
                <w:szCs w:val="18"/>
              </w:rPr>
              <w:fldChar w:fldCharType="separate"/>
            </w:r>
            <w:r w:rsidR="00E71ADC">
              <w:rPr>
                <w:noProof/>
                <w:color w:val="000000"/>
                <w:sz w:val="18"/>
                <w:szCs w:val="18"/>
              </w:rPr>
              <w:t>[74]</w:t>
            </w:r>
            <w:r w:rsidRPr="006A5207">
              <w:rPr>
                <w:color w:val="000000"/>
                <w:sz w:val="18"/>
                <w:szCs w:val="18"/>
              </w:rPr>
              <w:fldChar w:fldCharType="end"/>
            </w:r>
          </w:p>
        </w:tc>
        <w:tc>
          <w:tcPr>
            <w:tcW w:w="8363" w:type="dxa"/>
          </w:tcPr>
          <w:p w14:paraId="21D21E1F" w14:textId="14D8551A" w:rsidR="006A5207" w:rsidRPr="006A5207" w:rsidRDefault="006A5207" w:rsidP="006A5207">
            <w:pPr>
              <w:rPr>
                <w:sz w:val="18"/>
                <w:szCs w:val="18"/>
              </w:rPr>
            </w:pPr>
            <w:r w:rsidRPr="006A5207">
              <w:rPr>
                <w:b/>
                <w:bCs/>
                <w:color w:val="000000"/>
                <w:sz w:val="18"/>
                <w:szCs w:val="18"/>
              </w:rPr>
              <w:t>transition</w:t>
            </w:r>
            <w:r w:rsidRPr="006A5207">
              <w:rPr>
                <w:color w:val="000000"/>
                <w:sz w:val="18"/>
                <w:szCs w:val="18"/>
              </w:rPr>
              <w:t xml:space="preserve"> away from completing different project tasks on a tight schedule towards working </w:t>
            </w:r>
            <w:r w:rsidRPr="006A5207">
              <w:rPr>
                <w:b/>
                <w:bCs/>
                <w:color w:val="000000"/>
                <w:sz w:val="18"/>
                <w:szCs w:val="18"/>
              </w:rPr>
              <w:t>collaboratively</w:t>
            </w:r>
            <w:r w:rsidRPr="006A5207">
              <w:rPr>
                <w:color w:val="000000"/>
                <w:sz w:val="18"/>
                <w:szCs w:val="18"/>
              </w:rPr>
              <w:t xml:space="preserve"> to maintain and further develop a service for its entire use cycle</w:t>
            </w:r>
          </w:p>
        </w:tc>
      </w:tr>
      <w:tr w:rsidR="006A5207" w:rsidRPr="006A5207" w14:paraId="6D252DC7" w14:textId="77777777" w:rsidTr="008F48AD">
        <w:tc>
          <w:tcPr>
            <w:tcW w:w="704" w:type="dxa"/>
          </w:tcPr>
          <w:p w14:paraId="1790DD33" w14:textId="0B67DBC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w:t>
            </w:r>
          </w:p>
        </w:tc>
        <w:tc>
          <w:tcPr>
            <w:tcW w:w="567" w:type="dxa"/>
          </w:tcPr>
          <w:p w14:paraId="2B82B41D" w14:textId="58F1CAE5"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5044740E" w14:textId="4A457FB1" w:rsidR="006A5207" w:rsidRPr="006A5207" w:rsidRDefault="006A5207" w:rsidP="006A5207">
            <w:pPr>
              <w:rPr>
                <w:sz w:val="18"/>
                <w:szCs w:val="18"/>
              </w:rPr>
            </w:pPr>
            <w:r w:rsidRPr="006A5207">
              <w:rPr>
                <w:color w:val="000000"/>
                <w:sz w:val="18"/>
                <w:szCs w:val="18"/>
              </w:rPr>
              <w:t xml:space="preserve">So the challenge is to find people from IT and the business who can operate in the </w:t>
            </w:r>
            <w:r w:rsidRPr="006A5207">
              <w:rPr>
                <w:b/>
                <w:bCs/>
                <w:color w:val="000000"/>
                <w:sz w:val="18"/>
                <w:szCs w:val="18"/>
              </w:rPr>
              <w:t>purple shaded area</w:t>
            </w:r>
          </w:p>
        </w:tc>
      </w:tr>
      <w:tr w:rsidR="006A5207" w:rsidRPr="006A5207" w14:paraId="07DC62A0" w14:textId="77777777" w:rsidTr="008F48AD">
        <w:tc>
          <w:tcPr>
            <w:tcW w:w="704" w:type="dxa"/>
          </w:tcPr>
          <w:p w14:paraId="465A0C53" w14:textId="541D99E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w:t>
            </w:r>
          </w:p>
        </w:tc>
        <w:tc>
          <w:tcPr>
            <w:tcW w:w="567" w:type="dxa"/>
          </w:tcPr>
          <w:p w14:paraId="0797AEB0" w14:textId="7C907175"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611543F1" w14:textId="674085F3"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development team</w:t>
            </w:r>
            <w:r w:rsidRPr="006A5207">
              <w:rPr>
                <w:color w:val="000000"/>
                <w:sz w:val="18"/>
                <w:szCs w:val="18"/>
              </w:rPr>
              <w:t xml:space="preserve"> is composed of business analysts and professional developers</w:t>
            </w:r>
          </w:p>
        </w:tc>
      </w:tr>
      <w:tr w:rsidR="006A5207" w:rsidRPr="006A5207" w14:paraId="0ADDAFF9" w14:textId="77777777" w:rsidTr="008F48AD">
        <w:tc>
          <w:tcPr>
            <w:tcW w:w="704" w:type="dxa"/>
          </w:tcPr>
          <w:p w14:paraId="2CC04115" w14:textId="707F210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w:t>
            </w:r>
          </w:p>
        </w:tc>
        <w:tc>
          <w:tcPr>
            <w:tcW w:w="567" w:type="dxa"/>
          </w:tcPr>
          <w:p w14:paraId="668D9BDE" w14:textId="065C42CA"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noProof/>
                <w:color w:val="000000"/>
                <w:sz w:val="18"/>
                <w:szCs w:val="18"/>
              </w:rPr>
              <w:t>[11]</w:t>
            </w:r>
            <w:r>
              <w:rPr>
                <w:color w:val="000000"/>
                <w:sz w:val="18"/>
                <w:szCs w:val="18"/>
              </w:rPr>
              <w:fldChar w:fldCharType="end"/>
            </w:r>
          </w:p>
        </w:tc>
        <w:tc>
          <w:tcPr>
            <w:tcW w:w="8363" w:type="dxa"/>
          </w:tcPr>
          <w:p w14:paraId="61A17A4C" w14:textId="315F98F0"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role</w:t>
            </w:r>
            <w:r w:rsidRPr="006A5207">
              <w:rPr>
                <w:color w:val="000000"/>
                <w:sz w:val="18"/>
                <w:szCs w:val="18"/>
              </w:rPr>
              <w:t xml:space="preserve"> of a business team </w:t>
            </w:r>
            <w:r w:rsidRPr="006A5207">
              <w:rPr>
                <w:b/>
                <w:bCs/>
                <w:color w:val="000000"/>
                <w:sz w:val="18"/>
                <w:szCs w:val="18"/>
              </w:rPr>
              <w:t>broadens</w:t>
            </w:r>
            <w:r w:rsidRPr="006A5207">
              <w:rPr>
                <w:color w:val="000000"/>
                <w:sz w:val="18"/>
                <w:szCs w:val="18"/>
              </w:rPr>
              <w:t xml:space="preserve"> and evolves from specifying requirements to closely collaborating with development and operations teams. The whole team regularly evaluates risks and seeks opportunities with the ultimate goal to modify the product’s vision and adapt it to users’ needs even more accurately</w:t>
            </w:r>
          </w:p>
        </w:tc>
      </w:tr>
      <w:tr w:rsidR="006A5207" w:rsidRPr="006A5207" w14:paraId="507DAE99" w14:textId="77777777" w:rsidTr="008F48AD">
        <w:tc>
          <w:tcPr>
            <w:tcW w:w="704" w:type="dxa"/>
          </w:tcPr>
          <w:p w14:paraId="75B48852" w14:textId="0F8157A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5</w:t>
            </w:r>
          </w:p>
        </w:tc>
        <w:tc>
          <w:tcPr>
            <w:tcW w:w="567" w:type="dxa"/>
          </w:tcPr>
          <w:p w14:paraId="29DE99B7" w14:textId="416579E6"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sidR="00E71ADC">
              <w:rPr>
                <w:noProof/>
                <w:color w:val="000000"/>
                <w:sz w:val="18"/>
                <w:szCs w:val="18"/>
              </w:rPr>
              <w:t>[56]</w:t>
            </w:r>
            <w:r>
              <w:rPr>
                <w:color w:val="000000"/>
                <w:sz w:val="18"/>
                <w:szCs w:val="18"/>
              </w:rPr>
              <w:fldChar w:fldCharType="end"/>
            </w:r>
          </w:p>
        </w:tc>
        <w:tc>
          <w:tcPr>
            <w:tcW w:w="8363" w:type="dxa"/>
          </w:tcPr>
          <w:p w14:paraId="5BBBD8EC" w14:textId="3B7B0AFA" w:rsidR="006A5207" w:rsidRPr="006A5207" w:rsidRDefault="006A5207" w:rsidP="006A5207">
            <w:pPr>
              <w:rPr>
                <w:sz w:val="18"/>
                <w:szCs w:val="18"/>
              </w:rPr>
            </w:pPr>
            <w:r w:rsidRPr="006A5207">
              <w:rPr>
                <w:color w:val="000000"/>
                <w:sz w:val="18"/>
                <w:szCs w:val="18"/>
              </w:rPr>
              <w:t xml:space="preserve">DevOps team can be a great team to join if you want to get to do a </w:t>
            </w:r>
            <w:r w:rsidRPr="006A5207">
              <w:rPr>
                <w:b/>
                <w:bCs/>
                <w:color w:val="000000"/>
                <w:sz w:val="18"/>
                <w:szCs w:val="18"/>
              </w:rPr>
              <w:t>wide variety of tasks</w:t>
            </w:r>
            <w:r w:rsidRPr="006A5207">
              <w:rPr>
                <w:color w:val="000000"/>
                <w:sz w:val="18"/>
                <w:szCs w:val="18"/>
              </w:rPr>
              <w:t xml:space="preserve"> and keep your options open for lateral movement down the road</w:t>
            </w:r>
          </w:p>
        </w:tc>
      </w:tr>
      <w:tr w:rsidR="006A5207" w:rsidRPr="006A5207" w14:paraId="1649E66B" w14:textId="77777777" w:rsidTr="008F48AD">
        <w:tc>
          <w:tcPr>
            <w:tcW w:w="704" w:type="dxa"/>
          </w:tcPr>
          <w:p w14:paraId="00A00DC2" w14:textId="2C409F2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6</w:t>
            </w:r>
          </w:p>
        </w:tc>
        <w:tc>
          <w:tcPr>
            <w:tcW w:w="567" w:type="dxa"/>
          </w:tcPr>
          <w:p w14:paraId="173C8DB7" w14:textId="3B43C32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9156ED7" w14:textId="7A60DFD9" w:rsidR="006A5207" w:rsidRPr="006A5207" w:rsidRDefault="006A5207" w:rsidP="006A5207">
            <w:pPr>
              <w:rPr>
                <w:sz w:val="18"/>
                <w:szCs w:val="18"/>
              </w:rPr>
            </w:pPr>
            <w:r w:rsidRPr="006A5207">
              <w:rPr>
                <w:color w:val="000000"/>
                <w:sz w:val="18"/>
                <w:szCs w:val="18"/>
              </w:rPr>
              <w:t xml:space="preserve">“BizDevOps” teams of </w:t>
            </w:r>
            <w:r w:rsidRPr="006A5207">
              <w:rPr>
                <w:b/>
                <w:bCs/>
                <w:color w:val="000000"/>
                <w:sz w:val="18"/>
                <w:szCs w:val="18"/>
              </w:rPr>
              <w:t>five to nine people</w:t>
            </w:r>
            <w:r w:rsidRPr="006A5207">
              <w:rPr>
                <w:color w:val="000000"/>
                <w:sz w:val="18"/>
                <w:szCs w:val="18"/>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6A5207" w:rsidRPr="006A5207" w14:paraId="2D0EAFAE" w14:textId="77777777" w:rsidTr="008F48AD">
        <w:tc>
          <w:tcPr>
            <w:tcW w:w="704" w:type="dxa"/>
          </w:tcPr>
          <w:p w14:paraId="2C194A76" w14:textId="5ABA26F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7</w:t>
            </w:r>
          </w:p>
        </w:tc>
        <w:tc>
          <w:tcPr>
            <w:tcW w:w="567" w:type="dxa"/>
          </w:tcPr>
          <w:p w14:paraId="614A59CF" w14:textId="684AC68D"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7C644096" w14:textId="71788F86" w:rsidR="006A5207" w:rsidRPr="006A5207" w:rsidRDefault="006A5207" w:rsidP="006A5207">
            <w:pPr>
              <w:rPr>
                <w:sz w:val="18"/>
                <w:szCs w:val="18"/>
              </w:rPr>
            </w:pPr>
            <w:r w:rsidRPr="006A5207">
              <w:rPr>
                <w:color w:val="000000"/>
                <w:sz w:val="18"/>
                <w:szCs w:val="18"/>
              </w:rPr>
              <w:t xml:space="preserve">find people from IT and business who can operate in this bridged </w:t>
            </w:r>
            <w:r w:rsidRPr="006A5207">
              <w:rPr>
                <w:b/>
                <w:bCs/>
                <w:color w:val="000000"/>
                <w:sz w:val="18"/>
                <w:szCs w:val="18"/>
              </w:rPr>
              <w:t>middle ground</w:t>
            </w:r>
            <w:r w:rsidRPr="006A5207">
              <w:rPr>
                <w:color w:val="000000"/>
                <w:sz w:val="18"/>
                <w:szCs w:val="18"/>
              </w:rPr>
              <w:t xml:space="preserve"> area</w:t>
            </w:r>
          </w:p>
        </w:tc>
      </w:tr>
      <w:tr w:rsidR="006A5207" w:rsidRPr="006A5207" w14:paraId="675CACC6" w14:textId="77777777" w:rsidTr="008F48AD">
        <w:tc>
          <w:tcPr>
            <w:tcW w:w="704" w:type="dxa"/>
          </w:tcPr>
          <w:p w14:paraId="27768359" w14:textId="0568CF3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8</w:t>
            </w:r>
          </w:p>
        </w:tc>
        <w:tc>
          <w:tcPr>
            <w:tcW w:w="567" w:type="dxa"/>
          </w:tcPr>
          <w:p w14:paraId="0899BEB5" w14:textId="59E2A891"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noProof/>
                <w:color w:val="000000"/>
                <w:sz w:val="18"/>
                <w:szCs w:val="18"/>
              </w:rPr>
              <w:t>[15]</w:t>
            </w:r>
            <w:r>
              <w:rPr>
                <w:color w:val="000000"/>
                <w:sz w:val="18"/>
                <w:szCs w:val="18"/>
              </w:rPr>
              <w:fldChar w:fldCharType="end"/>
            </w:r>
          </w:p>
        </w:tc>
        <w:tc>
          <w:tcPr>
            <w:tcW w:w="8363" w:type="dxa"/>
          </w:tcPr>
          <w:p w14:paraId="0D35E346" w14:textId="39270616" w:rsidR="006A5207" w:rsidRPr="006A5207" w:rsidRDefault="006A5207" w:rsidP="006A5207">
            <w:pPr>
              <w:rPr>
                <w:sz w:val="18"/>
                <w:szCs w:val="18"/>
              </w:rPr>
            </w:pPr>
            <w:r w:rsidRPr="006A5207">
              <w:rPr>
                <w:color w:val="000000"/>
                <w:sz w:val="18"/>
                <w:szCs w:val="18"/>
              </w:rPr>
              <w:t xml:space="preserve">Software product engineers, for example, need to be close to </w:t>
            </w:r>
            <w:r w:rsidRPr="006A5207">
              <w:rPr>
                <w:b/>
                <w:bCs/>
                <w:color w:val="000000"/>
                <w:sz w:val="18"/>
                <w:szCs w:val="18"/>
              </w:rPr>
              <w:t>frontline</w:t>
            </w:r>
            <w:r w:rsidRPr="006A5207">
              <w:rPr>
                <w:color w:val="000000"/>
                <w:sz w:val="18"/>
                <w:szCs w:val="18"/>
              </w:rPr>
              <w:t xml:space="preserve"> workers, working day to day with them to build and deploy leading algorithms quickly</w:t>
            </w:r>
          </w:p>
        </w:tc>
      </w:tr>
      <w:tr w:rsidR="006A5207" w:rsidRPr="006A5207" w14:paraId="2A5E6A17" w14:textId="77777777" w:rsidTr="008F48AD">
        <w:tc>
          <w:tcPr>
            <w:tcW w:w="704" w:type="dxa"/>
          </w:tcPr>
          <w:p w14:paraId="695D188B" w14:textId="4D29BE8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9</w:t>
            </w:r>
          </w:p>
        </w:tc>
        <w:tc>
          <w:tcPr>
            <w:tcW w:w="567" w:type="dxa"/>
          </w:tcPr>
          <w:p w14:paraId="33838CED" w14:textId="286662D9"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58C2204F" w14:textId="29213DF4" w:rsidR="006A5207" w:rsidRPr="006A5207" w:rsidRDefault="006A5207" w:rsidP="006A5207">
            <w:pPr>
              <w:rPr>
                <w:sz w:val="18"/>
                <w:szCs w:val="18"/>
              </w:rPr>
            </w:pPr>
            <w:r w:rsidRPr="006A5207">
              <w:rPr>
                <w:color w:val="000000"/>
                <w:sz w:val="18"/>
                <w:szCs w:val="18"/>
              </w:rPr>
              <w:t>we have "</w:t>
            </w:r>
            <w:r w:rsidRPr="006A5207">
              <w:rPr>
                <w:b/>
                <w:bCs/>
                <w:color w:val="000000"/>
                <w:sz w:val="18"/>
                <w:szCs w:val="18"/>
              </w:rPr>
              <w:t>structural enabling teams</w:t>
            </w:r>
            <w:r w:rsidRPr="006A5207">
              <w:rPr>
                <w:color w:val="000000"/>
                <w:sz w:val="18"/>
                <w:szCs w:val="18"/>
              </w:rPr>
              <w:t>'' in the form of product managers, engineering managers and tech leads, who look at the different aspects of the sociotechnical architecture (product, people and tech architecture).</w:t>
            </w:r>
          </w:p>
        </w:tc>
      </w:tr>
      <w:tr w:rsidR="006A5207" w:rsidRPr="006A5207" w14:paraId="443A8D31" w14:textId="77777777" w:rsidTr="008F48AD">
        <w:tc>
          <w:tcPr>
            <w:tcW w:w="704" w:type="dxa"/>
          </w:tcPr>
          <w:p w14:paraId="0318C3B5" w14:textId="6EA3C931" w:rsidR="006A5207" w:rsidRPr="006A5207" w:rsidRDefault="008F48AD" w:rsidP="008F48AD">
            <w:pPr>
              <w:jc w:val="center"/>
              <w:rPr>
                <w:sz w:val="18"/>
                <w:szCs w:val="18"/>
              </w:rPr>
            </w:pPr>
            <w:r>
              <w:rPr>
                <w:color w:val="000000"/>
                <w:sz w:val="18"/>
                <w:szCs w:val="18"/>
                <w:lang w:val="pt-PT"/>
              </w:rPr>
              <w:lastRenderedPageBreak/>
              <w:t>TE</w:t>
            </w:r>
            <w:r w:rsidR="006A5207" w:rsidRPr="006A5207">
              <w:rPr>
                <w:color w:val="000000"/>
                <w:sz w:val="18"/>
                <w:szCs w:val="18"/>
              </w:rPr>
              <w:t>10</w:t>
            </w:r>
          </w:p>
        </w:tc>
        <w:tc>
          <w:tcPr>
            <w:tcW w:w="567" w:type="dxa"/>
          </w:tcPr>
          <w:p w14:paraId="6818B7F0" w14:textId="1155AC18"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noProof/>
                <w:color w:val="000000"/>
                <w:sz w:val="18"/>
                <w:szCs w:val="18"/>
              </w:rPr>
              <w:t>[50]</w:t>
            </w:r>
            <w:r>
              <w:rPr>
                <w:color w:val="000000"/>
                <w:sz w:val="18"/>
                <w:szCs w:val="18"/>
              </w:rPr>
              <w:fldChar w:fldCharType="end"/>
            </w:r>
          </w:p>
        </w:tc>
        <w:tc>
          <w:tcPr>
            <w:tcW w:w="8363" w:type="dxa"/>
          </w:tcPr>
          <w:p w14:paraId="17557372" w14:textId="7B5289D0" w:rsidR="006A5207" w:rsidRPr="006A5207" w:rsidRDefault="006A5207" w:rsidP="006A5207">
            <w:pPr>
              <w:rPr>
                <w:sz w:val="18"/>
                <w:szCs w:val="18"/>
              </w:rPr>
            </w:pPr>
            <w:r w:rsidRPr="006A5207">
              <w:rPr>
                <w:color w:val="000000"/>
                <w:sz w:val="18"/>
                <w:szCs w:val="18"/>
              </w:rPr>
              <w:t xml:space="preserve">In a typical BizDevOps environment, the business, development, and operations teams analyze the business problem, </w:t>
            </w:r>
            <w:r w:rsidRPr="006A5207">
              <w:rPr>
                <w:b/>
                <w:bCs/>
                <w:color w:val="000000"/>
                <w:sz w:val="18"/>
                <w:szCs w:val="18"/>
              </w:rPr>
              <w:t>collectively</w:t>
            </w:r>
            <w:r w:rsidRPr="006A5207">
              <w:rPr>
                <w:color w:val="000000"/>
                <w:sz w:val="18"/>
                <w:szCs w:val="18"/>
              </w:rPr>
              <w:t xml:space="preserve"> evaluate the business value created by each requirement, and prioritize accordingly</w:t>
            </w:r>
          </w:p>
        </w:tc>
      </w:tr>
      <w:tr w:rsidR="006A5207" w:rsidRPr="006A5207" w14:paraId="43EA3A8E" w14:textId="77777777" w:rsidTr="008F48AD">
        <w:tc>
          <w:tcPr>
            <w:tcW w:w="704" w:type="dxa"/>
          </w:tcPr>
          <w:p w14:paraId="15477429" w14:textId="678F54C7"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1</w:t>
            </w:r>
          </w:p>
        </w:tc>
        <w:tc>
          <w:tcPr>
            <w:tcW w:w="567" w:type="dxa"/>
          </w:tcPr>
          <w:p w14:paraId="713FF6D3" w14:textId="123B27D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3DECE3C1" w14:textId="287DD80A" w:rsidR="006A5207" w:rsidRPr="006A5207" w:rsidRDefault="006A5207" w:rsidP="006A5207">
            <w:pPr>
              <w:rPr>
                <w:sz w:val="18"/>
                <w:szCs w:val="18"/>
              </w:rPr>
            </w:pPr>
            <w:r w:rsidRPr="006A5207">
              <w:rPr>
                <w:color w:val="000000"/>
                <w:sz w:val="18"/>
                <w:szCs w:val="18"/>
              </w:rPr>
              <w:t xml:space="preserve">customer business experts </w:t>
            </w:r>
            <w:r w:rsidRPr="006A5207">
              <w:rPr>
                <w:b/>
                <w:bCs/>
                <w:color w:val="000000"/>
                <w:sz w:val="18"/>
                <w:szCs w:val="18"/>
              </w:rPr>
              <w:t>work closely with</w:t>
            </w:r>
            <w:r w:rsidRPr="006A5207">
              <w:rPr>
                <w:color w:val="000000"/>
                <w:sz w:val="18"/>
                <w:szCs w:val="18"/>
              </w:rPr>
              <w:t xml:space="preserve"> our IT experts using a Design Thinking approach</w:t>
            </w:r>
          </w:p>
        </w:tc>
      </w:tr>
      <w:tr w:rsidR="006A5207" w:rsidRPr="006A5207" w14:paraId="757B5217" w14:textId="77777777" w:rsidTr="008F48AD">
        <w:tc>
          <w:tcPr>
            <w:tcW w:w="704" w:type="dxa"/>
          </w:tcPr>
          <w:p w14:paraId="0BD53274" w14:textId="334316CB"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2</w:t>
            </w:r>
          </w:p>
        </w:tc>
        <w:tc>
          <w:tcPr>
            <w:tcW w:w="567" w:type="dxa"/>
          </w:tcPr>
          <w:p w14:paraId="0CFD4FF4" w14:textId="3B4C3FD2"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CF105E0" w14:textId="7ED5CBA0" w:rsidR="006A5207" w:rsidRPr="006A5207" w:rsidRDefault="006A5207" w:rsidP="006A5207">
            <w:pPr>
              <w:rPr>
                <w:sz w:val="18"/>
                <w:szCs w:val="18"/>
              </w:rPr>
            </w:pPr>
            <w:r w:rsidRPr="006A5207">
              <w:rPr>
                <w:color w:val="000000"/>
                <w:sz w:val="18"/>
                <w:szCs w:val="18"/>
              </w:rPr>
              <w:t>teams that ladder up into “teams of teams” known as “</w:t>
            </w:r>
            <w:r w:rsidRPr="006A5207">
              <w:rPr>
                <w:b/>
                <w:bCs/>
                <w:color w:val="000000"/>
                <w:sz w:val="18"/>
                <w:szCs w:val="18"/>
              </w:rPr>
              <w:t>tribes</w:t>
            </w:r>
            <w:r w:rsidRPr="006A5207">
              <w:rPr>
                <w:color w:val="000000"/>
                <w:sz w:val="18"/>
                <w:szCs w:val="18"/>
              </w:rPr>
              <w:t>.” segment tribes bundle products for specific business segments and support commercial activities, while product tribes develop product features and product-specific customer journeys</w:t>
            </w:r>
          </w:p>
        </w:tc>
      </w:tr>
      <w:tr w:rsidR="006A5207" w:rsidRPr="006A5207" w14:paraId="6A92FA70" w14:textId="77777777" w:rsidTr="008F48AD">
        <w:tc>
          <w:tcPr>
            <w:tcW w:w="704" w:type="dxa"/>
          </w:tcPr>
          <w:p w14:paraId="170935F8" w14:textId="589E2EE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3</w:t>
            </w:r>
          </w:p>
        </w:tc>
        <w:tc>
          <w:tcPr>
            <w:tcW w:w="567" w:type="dxa"/>
          </w:tcPr>
          <w:p w14:paraId="57681713" w14:textId="1006A9ED"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4F4A25A5" w14:textId="6AF1AAB7" w:rsidR="006A5207" w:rsidRPr="006A5207" w:rsidRDefault="006A5207" w:rsidP="006A5207">
            <w:pPr>
              <w:rPr>
                <w:sz w:val="18"/>
                <w:szCs w:val="18"/>
              </w:rPr>
            </w:pPr>
            <w:r w:rsidRPr="006A5207">
              <w:rPr>
                <w:color w:val="000000"/>
                <w:sz w:val="18"/>
                <w:szCs w:val="18"/>
              </w:rPr>
              <w:t xml:space="preserve">To counterbalance the autonomy of the segment and </w:t>
            </w:r>
            <w:r w:rsidRPr="006A5207">
              <w:rPr>
                <w:b/>
                <w:bCs/>
                <w:color w:val="000000"/>
                <w:sz w:val="18"/>
                <w:szCs w:val="18"/>
              </w:rPr>
              <w:t>product tribes</w:t>
            </w:r>
            <w:r w:rsidRPr="006A5207">
              <w:rPr>
                <w:color w:val="000000"/>
                <w:sz w:val="18"/>
                <w:szCs w:val="18"/>
              </w:rPr>
              <w:t xml:space="preserve"> and to preserve architectural consistency and IT cost efficiency, companies also establish </w:t>
            </w:r>
            <w:r w:rsidRPr="006A5207">
              <w:rPr>
                <w:b/>
                <w:bCs/>
                <w:color w:val="000000"/>
                <w:sz w:val="18"/>
                <w:szCs w:val="18"/>
              </w:rPr>
              <w:t>platform tribes</w:t>
            </w:r>
            <w:r w:rsidRPr="006A5207">
              <w:rPr>
                <w:color w:val="000000"/>
                <w:sz w:val="18"/>
                <w:szCs w:val="18"/>
              </w:rPr>
              <w:t xml:space="preserve"> that deliver common services, providing reusable components to facilitate the work of engineers in business tribes</w:t>
            </w:r>
          </w:p>
        </w:tc>
      </w:tr>
      <w:tr w:rsidR="006A5207" w:rsidRPr="006A5207" w14:paraId="7393950E" w14:textId="77777777" w:rsidTr="008F48AD">
        <w:tc>
          <w:tcPr>
            <w:tcW w:w="704" w:type="dxa"/>
          </w:tcPr>
          <w:p w14:paraId="239E902D" w14:textId="119DEF5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4</w:t>
            </w:r>
          </w:p>
        </w:tc>
        <w:tc>
          <w:tcPr>
            <w:tcW w:w="567" w:type="dxa"/>
          </w:tcPr>
          <w:p w14:paraId="150DE0FF" w14:textId="2BF7BB91"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507D5786" w14:textId="542F1668" w:rsidR="006A5207" w:rsidRPr="006A5207" w:rsidRDefault="006A5207" w:rsidP="006A5207">
            <w:pPr>
              <w:rPr>
                <w:sz w:val="18"/>
                <w:szCs w:val="18"/>
              </w:rPr>
            </w:pPr>
            <w:r w:rsidRPr="006A5207">
              <w:rPr>
                <w:color w:val="000000"/>
                <w:sz w:val="18"/>
                <w:szCs w:val="18"/>
              </w:rPr>
              <w:t xml:space="preserve">To achieve a balance, companies can ensure each tribe has both a </w:t>
            </w:r>
            <w:r w:rsidRPr="006A5207">
              <w:rPr>
                <w:b/>
                <w:bCs/>
                <w:color w:val="000000"/>
                <w:sz w:val="18"/>
                <w:szCs w:val="18"/>
              </w:rPr>
              <w:t>business lead</w:t>
            </w:r>
            <w:r w:rsidRPr="006A5207">
              <w:rPr>
                <w:color w:val="000000"/>
                <w:sz w:val="18"/>
                <w:szCs w:val="18"/>
              </w:rPr>
              <w:t xml:space="preserve"> (“mini CEO”) and an </w:t>
            </w:r>
            <w:r w:rsidRPr="006A5207">
              <w:rPr>
                <w:b/>
                <w:bCs/>
                <w:color w:val="000000"/>
                <w:sz w:val="18"/>
                <w:szCs w:val="18"/>
              </w:rPr>
              <w:t>IT lead</w:t>
            </w:r>
            <w:r w:rsidRPr="006A5207">
              <w:rPr>
                <w:color w:val="000000"/>
                <w:sz w:val="18"/>
                <w:szCs w:val="18"/>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6A5207" w:rsidRPr="006A5207" w14:paraId="400085FA" w14:textId="77777777" w:rsidTr="008F48AD">
        <w:tc>
          <w:tcPr>
            <w:tcW w:w="704" w:type="dxa"/>
          </w:tcPr>
          <w:p w14:paraId="7FCA3112" w14:textId="566795A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5</w:t>
            </w:r>
          </w:p>
        </w:tc>
        <w:tc>
          <w:tcPr>
            <w:tcW w:w="567" w:type="dxa"/>
          </w:tcPr>
          <w:p w14:paraId="0AC96A77" w14:textId="534ACEF4"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21]</w:t>
            </w:r>
            <w:r>
              <w:rPr>
                <w:color w:val="000000"/>
                <w:sz w:val="18"/>
                <w:szCs w:val="18"/>
              </w:rPr>
              <w:fldChar w:fldCharType="end"/>
            </w:r>
          </w:p>
        </w:tc>
        <w:tc>
          <w:tcPr>
            <w:tcW w:w="8363" w:type="dxa"/>
          </w:tcPr>
          <w:p w14:paraId="6C06127F" w14:textId="2D7B6B39" w:rsidR="006A5207" w:rsidRPr="006A5207" w:rsidRDefault="006A5207" w:rsidP="006A5207">
            <w:pPr>
              <w:rPr>
                <w:sz w:val="18"/>
                <w:szCs w:val="18"/>
              </w:rPr>
            </w:pPr>
            <w:r w:rsidRPr="006A5207">
              <w:rPr>
                <w:color w:val="000000"/>
                <w:sz w:val="18"/>
                <w:szCs w:val="18"/>
              </w:rPr>
              <w:t xml:space="preserve">The most important part, which is having the right people with the right mindset of continuous feedback, self-improvement and that create and foster an culture of openness, well… that’s </w:t>
            </w:r>
            <w:r w:rsidRPr="006A5207">
              <w:rPr>
                <w:b/>
                <w:bCs/>
                <w:color w:val="000000"/>
                <w:sz w:val="18"/>
                <w:szCs w:val="18"/>
              </w:rPr>
              <w:t>just too damn hard work</w:t>
            </w:r>
            <w:r w:rsidRPr="006A5207">
              <w:rPr>
                <w:color w:val="000000"/>
                <w:sz w:val="18"/>
                <w:szCs w:val="18"/>
              </w:rPr>
              <w:t>, so go back to your Jenkins and fix that pipeline ASAP, some manager just promised something unrealistic to someone and now it’s up to you to deliver</w:t>
            </w:r>
          </w:p>
        </w:tc>
      </w:tr>
      <w:tr w:rsidR="006A5207" w:rsidRPr="006A5207" w14:paraId="7B0058FC" w14:textId="77777777" w:rsidTr="008F48AD">
        <w:tc>
          <w:tcPr>
            <w:tcW w:w="704" w:type="dxa"/>
          </w:tcPr>
          <w:p w14:paraId="6F209AC3" w14:textId="6C147CA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6</w:t>
            </w:r>
          </w:p>
        </w:tc>
        <w:tc>
          <w:tcPr>
            <w:tcW w:w="567" w:type="dxa"/>
          </w:tcPr>
          <w:p w14:paraId="50DE2DF7" w14:textId="0F30B376"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4]</w:t>
            </w:r>
            <w:r>
              <w:rPr>
                <w:color w:val="000000"/>
                <w:sz w:val="18"/>
                <w:szCs w:val="18"/>
              </w:rPr>
              <w:fldChar w:fldCharType="end"/>
            </w:r>
          </w:p>
        </w:tc>
        <w:tc>
          <w:tcPr>
            <w:tcW w:w="8363" w:type="dxa"/>
          </w:tcPr>
          <w:p w14:paraId="769631C5" w14:textId="72CD4292" w:rsidR="006A5207" w:rsidRPr="006A5207" w:rsidRDefault="006A5207" w:rsidP="006A5207">
            <w:pPr>
              <w:rPr>
                <w:sz w:val="18"/>
                <w:szCs w:val="18"/>
              </w:rPr>
            </w:pPr>
            <w:r w:rsidRPr="006A5207">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w:t>
            </w:r>
            <w:r w:rsidRPr="006A5207">
              <w:rPr>
                <w:b/>
                <w:bCs/>
                <w:color w:val="000000"/>
                <w:sz w:val="18"/>
                <w:szCs w:val="18"/>
              </w:rPr>
              <w:t>too much overhead</w:t>
            </w:r>
            <w:r w:rsidRPr="006A5207">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6A5207" w:rsidRPr="006A5207" w14:paraId="00CB7F21" w14:textId="77777777" w:rsidTr="008F48AD">
        <w:tc>
          <w:tcPr>
            <w:tcW w:w="704" w:type="dxa"/>
          </w:tcPr>
          <w:p w14:paraId="7EFA0712" w14:textId="149894DD"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7</w:t>
            </w:r>
          </w:p>
        </w:tc>
        <w:tc>
          <w:tcPr>
            <w:tcW w:w="567" w:type="dxa"/>
          </w:tcPr>
          <w:p w14:paraId="58EE32BA" w14:textId="595B6D8B"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451CE6B5" w14:textId="477FC536" w:rsidR="006A5207" w:rsidRPr="006A5207" w:rsidRDefault="006A5207" w:rsidP="006A5207">
            <w:pPr>
              <w:rPr>
                <w:sz w:val="18"/>
                <w:szCs w:val="18"/>
              </w:rPr>
            </w:pPr>
            <w:r w:rsidRPr="006A5207">
              <w:rPr>
                <w:color w:val="000000"/>
                <w:sz w:val="18"/>
                <w:szCs w:val="18"/>
              </w:rPr>
              <w:t xml:space="preserve">team is a </w:t>
            </w:r>
            <w:r w:rsidRPr="006A5207">
              <w:rPr>
                <w:b/>
                <w:bCs/>
                <w:color w:val="000000"/>
                <w:sz w:val="18"/>
                <w:szCs w:val="18"/>
              </w:rPr>
              <w:t>microcompany</w:t>
            </w:r>
          </w:p>
        </w:tc>
      </w:tr>
      <w:tr w:rsidR="006A5207" w:rsidRPr="006A5207" w14:paraId="3DC6553E" w14:textId="77777777" w:rsidTr="008F48AD">
        <w:tc>
          <w:tcPr>
            <w:tcW w:w="704" w:type="dxa"/>
          </w:tcPr>
          <w:p w14:paraId="19D8D282" w14:textId="6BFB51B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8</w:t>
            </w:r>
          </w:p>
        </w:tc>
        <w:tc>
          <w:tcPr>
            <w:tcW w:w="567" w:type="dxa"/>
          </w:tcPr>
          <w:p w14:paraId="2E107D93" w14:textId="4969D04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49AE4628" w14:textId="0BBD914C" w:rsidR="006A5207" w:rsidRPr="006A5207" w:rsidRDefault="006A5207" w:rsidP="006A5207">
            <w:pPr>
              <w:rPr>
                <w:sz w:val="18"/>
                <w:szCs w:val="18"/>
              </w:rPr>
            </w:pPr>
            <w:r w:rsidRPr="006A5207">
              <w:rPr>
                <w:color w:val="000000"/>
                <w:sz w:val="18"/>
                <w:szCs w:val="18"/>
              </w:rPr>
              <w:t xml:space="preserve">A service team with BizDevOps capabilities, by contrast, does its work in a comprehensive, independent, and accountable way. Such a team is a </w:t>
            </w:r>
            <w:r w:rsidRPr="006A5207">
              <w:rPr>
                <w:b/>
                <w:bCs/>
                <w:color w:val="000000"/>
                <w:sz w:val="18"/>
                <w:szCs w:val="18"/>
              </w:rPr>
              <w:t>microcompany</w:t>
            </w:r>
            <w:r w:rsidRPr="006A5207">
              <w:rPr>
                <w:color w:val="000000"/>
                <w:sz w:val="18"/>
                <w:szCs w:val="18"/>
              </w:rPr>
              <w:t>, so to speak, within the larger corporate structure</w:t>
            </w:r>
          </w:p>
        </w:tc>
      </w:tr>
      <w:tr w:rsidR="006A5207" w:rsidRPr="006A5207" w14:paraId="1AF7B1C6" w14:textId="77777777" w:rsidTr="008F48AD">
        <w:tc>
          <w:tcPr>
            <w:tcW w:w="704" w:type="dxa"/>
          </w:tcPr>
          <w:p w14:paraId="7CC11279" w14:textId="3482FC1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9</w:t>
            </w:r>
          </w:p>
        </w:tc>
        <w:tc>
          <w:tcPr>
            <w:tcW w:w="567" w:type="dxa"/>
          </w:tcPr>
          <w:p w14:paraId="15EE9BD4" w14:textId="3E36227F"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7DDCCED5" w14:textId="027BBA93"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business team</w:t>
            </w:r>
            <w:r w:rsidRPr="006A5207">
              <w:rPr>
                <w:color w:val="000000"/>
                <w:sz w:val="18"/>
                <w:szCs w:val="18"/>
              </w:rPr>
              <w:t xml:space="preserve"> sets requirements and works directly with developers to establish priorities for Agile software development product backlogs</w:t>
            </w:r>
          </w:p>
        </w:tc>
      </w:tr>
      <w:tr w:rsidR="006A5207" w:rsidRPr="006A5207" w14:paraId="520AC97C" w14:textId="77777777" w:rsidTr="008F48AD">
        <w:tc>
          <w:tcPr>
            <w:tcW w:w="704" w:type="dxa"/>
          </w:tcPr>
          <w:p w14:paraId="2B6BBE17" w14:textId="408DD1A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0</w:t>
            </w:r>
          </w:p>
        </w:tc>
        <w:tc>
          <w:tcPr>
            <w:tcW w:w="567" w:type="dxa"/>
          </w:tcPr>
          <w:p w14:paraId="5F6844EE" w14:textId="372A3B81"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noProof/>
                <w:color w:val="000000"/>
                <w:sz w:val="18"/>
                <w:szCs w:val="18"/>
              </w:rPr>
              <w:t>[17]</w:t>
            </w:r>
            <w:r>
              <w:rPr>
                <w:color w:val="000000"/>
                <w:sz w:val="18"/>
                <w:szCs w:val="18"/>
              </w:rPr>
              <w:fldChar w:fldCharType="end"/>
            </w:r>
          </w:p>
        </w:tc>
        <w:tc>
          <w:tcPr>
            <w:tcW w:w="8363" w:type="dxa"/>
          </w:tcPr>
          <w:p w14:paraId="3E2950BA" w14:textId="5FB14216" w:rsidR="006A5207" w:rsidRPr="006A5207" w:rsidRDefault="006A5207" w:rsidP="006A5207">
            <w:pPr>
              <w:rPr>
                <w:sz w:val="18"/>
                <w:szCs w:val="18"/>
              </w:rPr>
            </w:pPr>
            <w:r w:rsidRPr="006A5207">
              <w:rPr>
                <w:b/>
                <w:bCs/>
                <w:color w:val="000000"/>
                <w:sz w:val="18"/>
                <w:szCs w:val="18"/>
              </w:rPr>
              <w:t>2 pizza team</w:t>
            </w:r>
          </w:p>
        </w:tc>
      </w:tr>
      <w:tr w:rsidR="006A5207" w:rsidRPr="006A5207" w14:paraId="7B0A0273" w14:textId="77777777" w:rsidTr="008F48AD">
        <w:tc>
          <w:tcPr>
            <w:tcW w:w="704" w:type="dxa"/>
          </w:tcPr>
          <w:p w14:paraId="5762B6A7" w14:textId="4DA7A64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1</w:t>
            </w:r>
          </w:p>
        </w:tc>
        <w:tc>
          <w:tcPr>
            <w:tcW w:w="567" w:type="dxa"/>
          </w:tcPr>
          <w:p w14:paraId="01060F4C" w14:textId="6288E270"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rPr>
                <w:color w:val="000000"/>
                <w:sz w:val="18"/>
                <w:szCs w:val="18"/>
              </w:rPr>
              <w:fldChar w:fldCharType="separate"/>
            </w:r>
            <w:r w:rsidR="00E71ADC">
              <w:rPr>
                <w:noProof/>
                <w:color w:val="000000"/>
                <w:sz w:val="18"/>
                <w:szCs w:val="18"/>
              </w:rPr>
              <w:t>[33]</w:t>
            </w:r>
            <w:r>
              <w:rPr>
                <w:color w:val="000000"/>
                <w:sz w:val="18"/>
                <w:szCs w:val="18"/>
              </w:rPr>
              <w:fldChar w:fldCharType="end"/>
            </w:r>
          </w:p>
        </w:tc>
        <w:tc>
          <w:tcPr>
            <w:tcW w:w="8363" w:type="dxa"/>
          </w:tcPr>
          <w:p w14:paraId="608575EE" w14:textId="2E413809" w:rsidR="006A5207" w:rsidRPr="006A5207" w:rsidRDefault="006A5207" w:rsidP="006A5207">
            <w:pPr>
              <w:rPr>
                <w:sz w:val="18"/>
                <w:szCs w:val="18"/>
              </w:rPr>
            </w:pPr>
            <w:r w:rsidRPr="006A5207">
              <w:rPr>
                <w:color w:val="000000"/>
                <w:sz w:val="18"/>
                <w:szCs w:val="18"/>
              </w:rPr>
              <w:t xml:space="preserve">squads of max. </w:t>
            </w:r>
            <w:r w:rsidRPr="006A5207">
              <w:rPr>
                <w:b/>
                <w:bCs/>
                <w:color w:val="000000"/>
                <w:sz w:val="18"/>
                <w:szCs w:val="18"/>
              </w:rPr>
              <w:t>6 to 9 people</w:t>
            </w:r>
          </w:p>
        </w:tc>
      </w:tr>
      <w:tr w:rsidR="006A5207" w:rsidRPr="006A5207" w14:paraId="0EC6FE75" w14:textId="77777777" w:rsidTr="008F48AD">
        <w:tc>
          <w:tcPr>
            <w:tcW w:w="704" w:type="dxa"/>
          </w:tcPr>
          <w:p w14:paraId="4A0CFD06" w14:textId="163CB99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2</w:t>
            </w:r>
          </w:p>
        </w:tc>
        <w:tc>
          <w:tcPr>
            <w:tcW w:w="567" w:type="dxa"/>
          </w:tcPr>
          <w:p w14:paraId="6F53A3C5" w14:textId="19C34BA7"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rPr>
                <w:color w:val="000000"/>
                <w:sz w:val="18"/>
                <w:szCs w:val="18"/>
              </w:rPr>
              <w:fldChar w:fldCharType="separate"/>
            </w:r>
            <w:r w:rsidR="00E71ADC">
              <w:rPr>
                <w:noProof/>
                <w:color w:val="000000"/>
                <w:sz w:val="18"/>
                <w:szCs w:val="18"/>
              </w:rPr>
              <w:t>[60]</w:t>
            </w:r>
            <w:r>
              <w:rPr>
                <w:color w:val="000000"/>
                <w:sz w:val="18"/>
                <w:szCs w:val="18"/>
              </w:rPr>
              <w:fldChar w:fldCharType="end"/>
            </w:r>
          </w:p>
        </w:tc>
        <w:tc>
          <w:tcPr>
            <w:tcW w:w="8363" w:type="dxa"/>
          </w:tcPr>
          <w:p w14:paraId="76BEBF8A" w14:textId="170F8D49" w:rsidR="006A5207" w:rsidRPr="006A5207" w:rsidRDefault="006A5207" w:rsidP="006A5207">
            <w:pPr>
              <w:rPr>
                <w:sz w:val="18"/>
                <w:szCs w:val="18"/>
              </w:rPr>
            </w:pPr>
            <w:r w:rsidRPr="006A5207">
              <w:rPr>
                <w:color w:val="000000"/>
                <w:sz w:val="18"/>
                <w:szCs w:val="18"/>
              </w:rPr>
              <w:t xml:space="preserve">We held </w:t>
            </w:r>
            <w:r w:rsidRPr="006A5207">
              <w:rPr>
                <w:b/>
                <w:bCs/>
                <w:color w:val="000000"/>
                <w:sz w:val="18"/>
                <w:szCs w:val="18"/>
              </w:rPr>
              <w:t>regular breakdown sessions</w:t>
            </w:r>
            <w:r w:rsidRPr="006A5207">
              <w:rPr>
                <w:color w:val="000000"/>
                <w:sz w:val="18"/>
                <w:szCs w:val="18"/>
              </w:rPr>
              <w:t xml:space="preserve"> that put team members, both analysts and developers, into the same room, </w:t>
            </w:r>
            <w:r w:rsidRPr="006A5207">
              <w:rPr>
                <w:b/>
                <w:bCs/>
                <w:color w:val="000000"/>
                <w:sz w:val="18"/>
                <w:szCs w:val="18"/>
              </w:rPr>
              <w:t>often with business owners, where they made prioritized decisions based on business requirements</w:t>
            </w:r>
            <w:r w:rsidRPr="006A5207">
              <w:rPr>
                <w:color w:val="000000"/>
                <w:sz w:val="18"/>
                <w:szCs w:val="18"/>
              </w:rPr>
              <w:t>. With this approach, all of the team members had a shared understanding of the business needs and purpose of the solution with the product owner presenting a clear pathway for what needed to be built and maintained</w:t>
            </w:r>
          </w:p>
        </w:tc>
      </w:tr>
      <w:tr w:rsidR="006A5207" w:rsidRPr="006A5207" w14:paraId="2B8B7621" w14:textId="77777777" w:rsidTr="008F48AD">
        <w:tc>
          <w:tcPr>
            <w:tcW w:w="704" w:type="dxa"/>
          </w:tcPr>
          <w:p w14:paraId="031C8295" w14:textId="06B1D6A7"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3</w:t>
            </w:r>
          </w:p>
        </w:tc>
        <w:tc>
          <w:tcPr>
            <w:tcW w:w="567" w:type="dxa"/>
          </w:tcPr>
          <w:p w14:paraId="77CA4AD1" w14:textId="372795E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26A53914" w14:textId="4AABDF18" w:rsidR="006A5207" w:rsidRPr="006A5207" w:rsidRDefault="006A5207" w:rsidP="006A5207">
            <w:pPr>
              <w:rPr>
                <w:sz w:val="18"/>
                <w:szCs w:val="18"/>
              </w:rPr>
            </w:pPr>
            <w:r w:rsidRPr="006A5207">
              <w:rPr>
                <w:color w:val="000000"/>
                <w:sz w:val="18"/>
                <w:szCs w:val="18"/>
              </w:rPr>
              <w:t xml:space="preserve">Getting in a room and </w:t>
            </w:r>
            <w:r w:rsidRPr="006A5207">
              <w:rPr>
                <w:b/>
                <w:bCs/>
                <w:color w:val="000000"/>
                <w:sz w:val="18"/>
                <w:szCs w:val="18"/>
              </w:rPr>
              <w:t>shutting the door</w:t>
            </w:r>
            <w:r w:rsidRPr="006A5207">
              <w:rPr>
                <w:color w:val="000000"/>
                <w:sz w:val="18"/>
                <w:szCs w:val="18"/>
              </w:rPr>
              <w:t>. putting the people with the right knowledge, expertise, vision, passion, and mandate together, getting the whole system in the room</w:t>
            </w:r>
          </w:p>
        </w:tc>
      </w:tr>
      <w:tr w:rsidR="006A5207" w:rsidRPr="006A5207" w14:paraId="6342F9A9" w14:textId="77777777" w:rsidTr="008F48AD">
        <w:tc>
          <w:tcPr>
            <w:tcW w:w="704" w:type="dxa"/>
          </w:tcPr>
          <w:p w14:paraId="203F9CDE" w14:textId="787EB79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4</w:t>
            </w:r>
          </w:p>
        </w:tc>
        <w:tc>
          <w:tcPr>
            <w:tcW w:w="567" w:type="dxa"/>
          </w:tcPr>
          <w:p w14:paraId="4371B210" w14:textId="39884EC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7BC8D93D" w14:textId="3E9A70B0" w:rsidR="006A5207" w:rsidRPr="006A5207" w:rsidRDefault="006A5207" w:rsidP="006A5207">
            <w:pPr>
              <w:rPr>
                <w:sz w:val="18"/>
                <w:szCs w:val="18"/>
              </w:rPr>
            </w:pPr>
            <w:r w:rsidRPr="006A5207">
              <w:rPr>
                <w:color w:val="000000"/>
                <w:sz w:val="18"/>
                <w:szCs w:val="18"/>
              </w:rPr>
              <w:t>need to define, agree and commit to “</w:t>
            </w:r>
            <w:r w:rsidRPr="006A5207">
              <w:rPr>
                <w:b/>
                <w:bCs/>
                <w:color w:val="000000"/>
                <w:sz w:val="18"/>
                <w:szCs w:val="18"/>
              </w:rPr>
              <w:t>desired behaviors</w:t>
            </w:r>
            <w:r w:rsidRPr="006A5207">
              <w:rPr>
                <w:color w:val="000000"/>
                <w:sz w:val="18"/>
                <w:szCs w:val="18"/>
              </w:rPr>
              <w:t xml:space="preserve">” and what is effective </w:t>
            </w:r>
            <w:r w:rsidRPr="006A5207">
              <w:rPr>
                <w:b/>
                <w:bCs/>
                <w:color w:val="000000"/>
                <w:sz w:val="18"/>
                <w:szCs w:val="18"/>
              </w:rPr>
              <w:t>collaboration</w:t>
            </w:r>
          </w:p>
        </w:tc>
      </w:tr>
      <w:tr w:rsidR="006A5207" w:rsidRPr="006A5207" w14:paraId="4C45FC4D" w14:textId="77777777" w:rsidTr="008F48AD">
        <w:tc>
          <w:tcPr>
            <w:tcW w:w="704" w:type="dxa"/>
          </w:tcPr>
          <w:p w14:paraId="1B70B604" w14:textId="3F00899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5</w:t>
            </w:r>
          </w:p>
        </w:tc>
        <w:tc>
          <w:tcPr>
            <w:tcW w:w="567" w:type="dxa"/>
          </w:tcPr>
          <w:p w14:paraId="4E038753" w14:textId="3ED24BEC"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sidR="00E71ADC">
              <w:rPr>
                <w:noProof/>
                <w:color w:val="000000"/>
                <w:sz w:val="18"/>
                <w:szCs w:val="18"/>
              </w:rPr>
              <w:t>[25]</w:t>
            </w:r>
            <w:r>
              <w:rPr>
                <w:color w:val="000000"/>
                <w:sz w:val="18"/>
                <w:szCs w:val="18"/>
              </w:rPr>
              <w:fldChar w:fldCharType="end"/>
            </w:r>
          </w:p>
        </w:tc>
        <w:tc>
          <w:tcPr>
            <w:tcW w:w="8363" w:type="dxa"/>
          </w:tcPr>
          <w:p w14:paraId="786B6D1D" w14:textId="45E1E907" w:rsidR="006A5207" w:rsidRPr="006A5207" w:rsidRDefault="006A5207" w:rsidP="006A5207">
            <w:pPr>
              <w:rPr>
                <w:sz w:val="18"/>
                <w:szCs w:val="18"/>
              </w:rPr>
            </w:pPr>
            <w:r w:rsidRPr="006A5207">
              <w:rPr>
                <w:color w:val="000000"/>
                <w:sz w:val="18"/>
                <w:szCs w:val="18"/>
              </w:rPr>
              <w:t xml:space="preserve">gather user research and a </w:t>
            </w:r>
            <w:r w:rsidRPr="006A5207">
              <w:rPr>
                <w:b/>
                <w:bCs/>
                <w:color w:val="000000"/>
                <w:sz w:val="18"/>
                <w:szCs w:val="18"/>
              </w:rPr>
              <w:t>hypothesis</w:t>
            </w:r>
            <w:r w:rsidRPr="006A5207">
              <w:rPr>
                <w:color w:val="000000"/>
                <w:sz w:val="18"/>
                <w:szCs w:val="18"/>
              </w:rPr>
              <w:t xml:space="preserve"> from it, introduce it into the application, and quickly get it in front of users with real-time measurement and telemetry</w:t>
            </w:r>
          </w:p>
        </w:tc>
      </w:tr>
      <w:tr w:rsidR="006A5207" w:rsidRPr="006A5207" w14:paraId="7E685406" w14:textId="77777777" w:rsidTr="008F48AD">
        <w:tc>
          <w:tcPr>
            <w:tcW w:w="704" w:type="dxa"/>
          </w:tcPr>
          <w:p w14:paraId="33ECFF19" w14:textId="10AAD7A6"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6</w:t>
            </w:r>
          </w:p>
        </w:tc>
        <w:tc>
          <w:tcPr>
            <w:tcW w:w="567" w:type="dxa"/>
          </w:tcPr>
          <w:p w14:paraId="260335DB" w14:textId="3C500662"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435C8E1" w14:textId="06B58A43" w:rsidR="006A5207" w:rsidRPr="006A5207" w:rsidRDefault="006A5207" w:rsidP="006A5207">
            <w:pPr>
              <w:rPr>
                <w:sz w:val="18"/>
                <w:szCs w:val="18"/>
              </w:rPr>
            </w:pPr>
            <w:r w:rsidRPr="006A5207">
              <w:rPr>
                <w:b/>
                <w:bCs/>
                <w:color w:val="000000"/>
                <w:sz w:val="18"/>
                <w:szCs w:val="18"/>
              </w:rPr>
              <w:t>Daily interaction</w:t>
            </w:r>
            <w:r w:rsidRPr="006A5207">
              <w:rPr>
                <w:color w:val="000000"/>
                <w:sz w:val="18"/>
                <w:szCs w:val="18"/>
              </w:rPr>
              <w:t xml:space="preserve"> allows the team to reduce requirements alignment time from months to days or even hours, radically reducing time to market and the need for communicating through bureaucracy</w:t>
            </w:r>
          </w:p>
        </w:tc>
      </w:tr>
      <w:tr w:rsidR="006A5207" w:rsidRPr="006A5207" w14:paraId="5F0C8C81" w14:textId="77777777" w:rsidTr="008F48AD">
        <w:tc>
          <w:tcPr>
            <w:tcW w:w="704" w:type="dxa"/>
          </w:tcPr>
          <w:p w14:paraId="39341FBF" w14:textId="5BB091A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7</w:t>
            </w:r>
          </w:p>
        </w:tc>
        <w:tc>
          <w:tcPr>
            <w:tcW w:w="567" w:type="dxa"/>
          </w:tcPr>
          <w:p w14:paraId="1FB2B6AF" w14:textId="51FF9B01"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26171850" w14:textId="7D85E236" w:rsidR="006A5207" w:rsidRPr="006A5207" w:rsidRDefault="006A5207" w:rsidP="006A5207">
            <w:pPr>
              <w:rPr>
                <w:sz w:val="18"/>
                <w:szCs w:val="18"/>
              </w:rPr>
            </w:pPr>
            <w:r w:rsidRPr="006A5207">
              <w:rPr>
                <w:color w:val="000000"/>
                <w:sz w:val="18"/>
                <w:szCs w:val="18"/>
              </w:rPr>
              <w:t xml:space="preserve">Getting into the </w:t>
            </w:r>
            <w:r w:rsidRPr="006A5207">
              <w:rPr>
                <w:b/>
                <w:bCs/>
                <w:color w:val="000000"/>
                <w:sz w:val="18"/>
                <w:szCs w:val="18"/>
              </w:rPr>
              <w:t>same room</w:t>
            </w:r>
            <w:r w:rsidRPr="006A5207">
              <w:rPr>
                <w:color w:val="000000"/>
                <w:sz w:val="18"/>
                <w:szCs w:val="18"/>
              </w:rPr>
              <w:t xml:space="preserve"> from Day One creates an atmosphere of trust and transparency, which helps us realise short time-to-value together</w:t>
            </w:r>
          </w:p>
        </w:tc>
      </w:tr>
      <w:tr w:rsidR="006A5207" w:rsidRPr="006A5207" w14:paraId="6B5BDE59" w14:textId="77777777" w:rsidTr="008F48AD">
        <w:tc>
          <w:tcPr>
            <w:tcW w:w="704" w:type="dxa"/>
          </w:tcPr>
          <w:p w14:paraId="7F7709BA" w14:textId="7B8FD58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8</w:t>
            </w:r>
          </w:p>
        </w:tc>
        <w:tc>
          <w:tcPr>
            <w:tcW w:w="567" w:type="dxa"/>
          </w:tcPr>
          <w:p w14:paraId="14BD0EBF" w14:textId="4273208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33EB77B3" w14:textId="14442276" w:rsidR="006A5207" w:rsidRPr="006A5207" w:rsidRDefault="006A5207" w:rsidP="006A5207">
            <w:pPr>
              <w:rPr>
                <w:sz w:val="18"/>
                <w:szCs w:val="18"/>
              </w:rPr>
            </w:pPr>
            <w:r w:rsidRPr="006A5207">
              <w:rPr>
                <w:color w:val="000000"/>
                <w:sz w:val="18"/>
                <w:szCs w:val="18"/>
              </w:rPr>
              <w:t xml:space="preserve">BizDevOps not only means getting together during the start or design of a project: it also means </w:t>
            </w:r>
            <w:r w:rsidRPr="006A5207">
              <w:rPr>
                <w:b/>
                <w:bCs/>
                <w:color w:val="000000"/>
                <w:sz w:val="18"/>
                <w:szCs w:val="18"/>
              </w:rPr>
              <w:t>getting together</w:t>
            </w:r>
            <w:r w:rsidRPr="006A5207">
              <w:rPr>
                <w:color w:val="000000"/>
                <w:sz w:val="18"/>
                <w:szCs w:val="18"/>
              </w:rPr>
              <w:t xml:space="preserve"> during the </w:t>
            </w:r>
            <w:r w:rsidRPr="006A5207">
              <w:rPr>
                <w:b/>
                <w:bCs/>
                <w:color w:val="000000"/>
                <w:sz w:val="18"/>
                <w:szCs w:val="18"/>
              </w:rPr>
              <w:t>run phase</w:t>
            </w:r>
            <w:r w:rsidRPr="006A5207">
              <w:rPr>
                <w:color w:val="000000"/>
                <w:sz w:val="18"/>
                <w:szCs w:val="18"/>
              </w:rPr>
              <w:t>. Sit behind the desk of end users. Feel what they are experiencing when they have to wait five seconds during each and every login</w:t>
            </w:r>
          </w:p>
        </w:tc>
      </w:tr>
      <w:tr w:rsidR="006A5207" w:rsidRPr="006A5207" w14:paraId="1FE27EF8" w14:textId="77777777" w:rsidTr="008F48AD">
        <w:tc>
          <w:tcPr>
            <w:tcW w:w="704" w:type="dxa"/>
          </w:tcPr>
          <w:p w14:paraId="3E6DF1BF" w14:textId="141F725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9</w:t>
            </w:r>
          </w:p>
        </w:tc>
        <w:tc>
          <w:tcPr>
            <w:tcW w:w="567" w:type="dxa"/>
          </w:tcPr>
          <w:p w14:paraId="1ADFF824" w14:textId="63A497A0"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1D3F490F" w14:textId="14EAD1A0" w:rsidR="006A5207" w:rsidRPr="006A5207" w:rsidRDefault="006A5207" w:rsidP="006A5207">
            <w:pPr>
              <w:rPr>
                <w:sz w:val="18"/>
                <w:szCs w:val="18"/>
              </w:rPr>
            </w:pPr>
            <w:r w:rsidRPr="006A5207">
              <w:rPr>
                <w:color w:val="000000"/>
                <w:sz w:val="18"/>
                <w:szCs w:val="18"/>
              </w:rPr>
              <w:t>Business team members include product owners, product experts, and customer experience experts who drive product needs based on the voice of the customer and ROI</w:t>
            </w:r>
          </w:p>
        </w:tc>
      </w:tr>
      <w:tr w:rsidR="006A5207" w:rsidRPr="006A5207" w14:paraId="61A7A6DF" w14:textId="77777777" w:rsidTr="008F48AD">
        <w:tc>
          <w:tcPr>
            <w:tcW w:w="704" w:type="dxa"/>
          </w:tcPr>
          <w:p w14:paraId="4F2DC49D" w14:textId="78EC91A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0</w:t>
            </w:r>
          </w:p>
        </w:tc>
        <w:tc>
          <w:tcPr>
            <w:tcW w:w="567" w:type="dxa"/>
          </w:tcPr>
          <w:p w14:paraId="29DC90AE" w14:textId="38E9CB4F"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0DA72E4B" w14:textId="0F78A8EA" w:rsidR="006A5207" w:rsidRPr="006A5207" w:rsidRDefault="006A5207" w:rsidP="006A5207">
            <w:pPr>
              <w:rPr>
                <w:sz w:val="18"/>
                <w:szCs w:val="18"/>
              </w:rPr>
            </w:pPr>
            <w:r w:rsidRPr="006A5207">
              <w:rPr>
                <w:color w:val="000000"/>
                <w:sz w:val="18"/>
                <w:szCs w:val="18"/>
              </w:rPr>
              <w:t xml:space="preserve">there’s not much </w:t>
            </w:r>
            <w:r w:rsidRPr="006A5207">
              <w:rPr>
                <w:b/>
                <w:bCs/>
                <w:color w:val="000000"/>
                <w:sz w:val="18"/>
                <w:szCs w:val="18"/>
              </w:rPr>
              <w:t>hierarchy</w:t>
            </w:r>
            <w:r w:rsidRPr="006A5207">
              <w:rPr>
                <w:color w:val="000000"/>
                <w:sz w:val="18"/>
                <w:szCs w:val="18"/>
              </w:rPr>
              <w:t>. It’s all about moving unnecessary management and overhead out of the way and putting experts in the lead</w:t>
            </w:r>
          </w:p>
        </w:tc>
      </w:tr>
      <w:tr w:rsidR="006A5207" w:rsidRPr="006A5207" w14:paraId="672C6957" w14:textId="77777777" w:rsidTr="008F48AD">
        <w:tc>
          <w:tcPr>
            <w:tcW w:w="704" w:type="dxa"/>
          </w:tcPr>
          <w:p w14:paraId="77B9989E" w14:textId="0BE85A4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1</w:t>
            </w:r>
          </w:p>
        </w:tc>
        <w:tc>
          <w:tcPr>
            <w:tcW w:w="567" w:type="dxa"/>
          </w:tcPr>
          <w:p w14:paraId="2620DCE9" w14:textId="2CD325AC"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55C7A5B1" w14:textId="22F4DEEB" w:rsidR="006A5207" w:rsidRPr="006A5207" w:rsidRDefault="006A5207" w:rsidP="006A5207">
            <w:pPr>
              <w:rPr>
                <w:sz w:val="18"/>
                <w:szCs w:val="18"/>
              </w:rPr>
            </w:pPr>
            <w:r w:rsidRPr="006A5207">
              <w:rPr>
                <w:color w:val="000000"/>
                <w:sz w:val="18"/>
                <w:szCs w:val="18"/>
              </w:rPr>
              <w:t xml:space="preserve">A powerful BizDevOps practice shifts Agile product </w:t>
            </w:r>
            <w:r w:rsidRPr="006A5207">
              <w:rPr>
                <w:b/>
                <w:bCs/>
                <w:color w:val="000000"/>
                <w:sz w:val="18"/>
                <w:szCs w:val="18"/>
              </w:rPr>
              <w:t>thinking</w:t>
            </w:r>
            <w:r w:rsidRPr="006A5207">
              <w:rPr>
                <w:color w:val="000000"/>
                <w:sz w:val="18"/>
                <w:szCs w:val="18"/>
              </w:rPr>
              <w:t xml:space="preserve"> from the success of the ‘software feature’ to the success of the </w:t>
            </w:r>
            <w:r w:rsidRPr="006A5207">
              <w:rPr>
                <w:b/>
                <w:bCs/>
                <w:color w:val="000000"/>
                <w:sz w:val="18"/>
                <w:szCs w:val="18"/>
              </w:rPr>
              <w:t>entire system</w:t>
            </w:r>
            <w:r w:rsidRPr="006A5207">
              <w:rPr>
                <w:color w:val="000000"/>
                <w:sz w:val="18"/>
                <w:szCs w:val="18"/>
              </w:rPr>
              <w:t xml:space="preserve">. We use our approach to add another set of system requirements (SRs) on top of the list of software </w:t>
            </w:r>
            <w:r w:rsidRPr="006A5207">
              <w:rPr>
                <w:b/>
                <w:bCs/>
                <w:color w:val="000000"/>
                <w:sz w:val="18"/>
                <w:szCs w:val="18"/>
              </w:rPr>
              <w:t>feature requirements</w:t>
            </w:r>
            <w:r w:rsidRPr="006A5207">
              <w:rPr>
                <w:color w:val="000000"/>
                <w:sz w:val="18"/>
                <w:szCs w:val="18"/>
              </w:rPr>
              <w:t xml:space="preserve"> (FRs). The objective is to automatically provide everything needed to handle a new feature in a production system.</w:t>
            </w:r>
          </w:p>
        </w:tc>
      </w:tr>
      <w:tr w:rsidR="006A5207" w:rsidRPr="006A5207" w14:paraId="2397C55A" w14:textId="77777777" w:rsidTr="008F48AD">
        <w:tc>
          <w:tcPr>
            <w:tcW w:w="704" w:type="dxa"/>
          </w:tcPr>
          <w:p w14:paraId="2DD219FB" w14:textId="2C96334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2</w:t>
            </w:r>
          </w:p>
        </w:tc>
        <w:tc>
          <w:tcPr>
            <w:tcW w:w="567" w:type="dxa"/>
          </w:tcPr>
          <w:p w14:paraId="703B70D2" w14:textId="01518C0F"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336422CC" w14:textId="2718A2E8" w:rsidR="006A5207" w:rsidRPr="006A5207" w:rsidRDefault="006A5207" w:rsidP="006A5207">
            <w:pPr>
              <w:rPr>
                <w:sz w:val="18"/>
                <w:szCs w:val="18"/>
              </w:rPr>
            </w:pPr>
            <w:r w:rsidRPr="006A5207">
              <w:rPr>
                <w:color w:val="000000"/>
                <w:sz w:val="18"/>
                <w:szCs w:val="18"/>
              </w:rPr>
              <w:t xml:space="preserve">Integrated requirement management. The business provides their </w:t>
            </w:r>
            <w:r w:rsidRPr="006A5207">
              <w:rPr>
                <w:b/>
                <w:bCs/>
                <w:color w:val="000000"/>
                <w:sz w:val="18"/>
                <w:szCs w:val="18"/>
              </w:rPr>
              <w:t>requirements</w:t>
            </w:r>
            <w:r w:rsidRPr="006A5207">
              <w:rPr>
                <w:color w:val="000000"/>
                <w:sz w:val="18"/>
                <w:szCs w:val="18"/>
              </w:rPr>
              <w:t xml:space="preserve"> and feedback on the live app (minimal viable product) through a user-friendly feedback mechanism</w:t>
            </w:r>
          </w:p>
        </w:tc>
      </w:tr>
      <w:tr w:rsidR="006A5207" w:rsidRPr="006A5207" w14:paraId="0ABAF423" w14:textId="77777777" w:rsidTr="008F48AD">
        <w:tc>
          <w:tcPr>
            <w:tcW w:w="704" w:type="dxa"/>
          </w:tcPr>
          <w:p w14:paraId="107ACDFD" w14:textId="083444A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3</w:t>
            </w:r>
          </w:p>
        </w:tc>
        <w:tc>
          <w:tcPr>
            <w:tcW w:w="567" w:type="dxa"/>
          </w:tcPr>
          <w:p w14:paraId="523D108A" w14:textId="23CAD667"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0BB06FBA" w14:textId="772E6755" w:rsidR="006A5207" w:rsidRPr="006A5207" w:rsidRDefault="006A5207" w:rsidP="006A5207">
            <w:pPr>
              <w:rPr>
                <w:sz w:val="18"/>
                <w:szCs w:val="18"/>
              </w:rPr>
            </w:pPr>
            <w:r w:rsidRPr="006A5207">
              <w:rPr>
                <w:color w:val="000000"/>
                <w:sz w:val="18"/>
                <w:szCs w:val="18"/>
              </w:rPr>
              <w:t xml:space="preserve">Requirements are a </w:t>
            </w:r>
            <w:r w:rsidRPr="006A5207">
              <w:rPr>
                <w:b/>
                <w:bCs/>
                <w:color w:val="000000"/>
                <w:sz w:val="18"/>
                <w:szCs w:val="18"/>
              </w:rPr>
              <w:t>team sport</w:t>
            </w:r>
            <w:r w:rsidRPr="006A5207">
              <w:rPr>
                <w:color w:val="000000"/>
                <w:sz w:val="18"/>
                <w:szCs w:val="18"/>
              </w:rPr>
              <w:t xml:space="preserve"> and management and stakeholders must be committed to building a culture that fosters this behavior</w:t>
            </w:r>
          </w:p>
        </w:tc>
      </w:tr>
      <w:tr w:rsidR="006A5207" w:rsidRPr="006A5207" w14:paraId="5B171BDD" w14:textId="77777777" w:rsidTr="008F48AD">
        <w:tc>
          <w:tcPr>
            <w:tcW w:w="704" w:type="dxa"/>
          </w:tcPr>
          <w:p w14:paraId="413493B8" w14:textId="4284615F"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4</w:t>
            </w:r>
          </w:p>
        </w:tc>
        <w:tc>
          <w:tcPr>
            <w:tcW w:w="567" w:type="dxa"/>
          </w:tcPr>
          <w:p w14:paraId="1913CBBE" w14:textId="29B9FAF4"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277BFFF5" w14:textId="4A3F2BE7" w:rsidR="006A5207" w:rsidRPr="006A5207" w:rsidRDefault="006A5207" w:rsidP="006A5207">
            <w:pPr>
              <w:rPr>
                <w:sz w:val="18"/>
                <w:szCs w:val="18"/>
              </w:rPr>
            </w:pPr>
            <w:r w:rsidRPr="006A5207">
              <w:rPr>
                <w:color w:val="000000"/>
                <w:sz w:val="18"/>
                <w:szCs w:val="18"/>
              </w:rPr>
              <w:t>Understand a requirement’s actual scope and risks by incorporating and integrating the appropriate roles and teams through facilitated and coached backlog refinement and planning ceremonies/activities</w:t>
            </w:r>
          </w:p>
        </w:tc>
      </w:tr>
      <w:tr w:rsidR="006A5207" w:rsidRPr="006A5207" w14:paraId="321453F7" w14:textId="77777777" w:rsidTr="008F48AD">
        <w:tc>
          <w:tcPr>
            <w:tcW w:w="704" w:type="dxa"/>
          </w:tcPr>
          <w:p w14:paraId="2094E087" w14:textId="3E1056F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5</w:t>
            </w:r>
          </w:p>
        </w:tc>
        <w:tc>
          <w:tcPr>
            <w:tcW w:w="567" w:type="dxa"/>
          </w:tcPr>
          <w:p w14:paraId="0A765C75" w14:textId="6C3C6479"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9C5BDEE" w14:textId="748418DA" w:rsidR="006A5207" w:rsidRPr="006A5207" w:rsidRDefault="006A5207" w:rsidP="006A5207">
            <w:pPr>
              <w:rPr>
                <w:sz w:val="18"/>
                <w:szCs w:val="18"/>
              </w:rPr>
            </w:pPr>
            <w:r w:rsidRPr="006A5207">
              <w:rPr>
                <w:color w:val="000000"/>
                <w:sz w:val="18"/>
                <w:szCs w:val="18"/>
              </w:rPr>
              <w:t xml:space="preserve">Prepare. Well begun is half the work. This phase typically starts before the pressure cooker starts and is performed by the more solution- and/or technically oriented team members. With BizDevOps, it all starts with a </w:t>
            </w:r>
            <w:r w:rsidRPr="006A5207">
              <w:rPr>
                <w:b/>
                <w:bCs/>
                <w:color w:val="000000"/>
                <w:sz w:val="18"/>
                <w:szCs w:val="18"/>
              </w:rPr>
              <w:t>business need</w:t>
            </w:r>
            <w:r w:rsidRPr="006A5207">
              <w:rPr>
                <w:color w:val="000000"/>
                <w:sz w:val="18"/>
                <w:szCs w:val="18"/>
              </w:rPr>
              <w:t>. Within the team, the business defines that need in the form of requirements, which should be detailed and refined enough for the technical members of the team to plan and build them</w:t>
            </w:r>
          </w:p>
        </w:tc>
      </w:tr>
      <w:tr w:rsidR="006A5207" w:rsidRPr="006A5207" w14:paraId="08A5B02B" w14:textId="77777777" w:rsidTr="008F48AD">
        <w:tc>
          <w:tcPr>
            <w:tcW w:w="704" w:type="dxa"/>
          </w:tcPr>
          <w:p w14:paraId="50E5F1FD" w14:textId="1EF9776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6</w:t>
            </w:r>
          </w:p>
        </w:tc>
        <w:tc>
          <w:tcPr>
            <w:tcW w:w="567" w:type="dxa"/>
          </w:tcPr>
          <w:p w14:paraId="208146C9" w14:textId="4EC12810"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1A8558A0" w14:textId="0ABA5E88" w:rsidR="006A5207" w:rsidRPr="006A5207" w:rsidRDefault="006A5207" w:rsidP="006A5207">
            <w:pPr>
              <w:rPr>
                <w:sz w:val="18"/>
                <w:szCs w:val="18"/>
              </w:rPr>
            </w:pPr>
            <w:r w:rsidRPr="006A5207">
              <w:rPr>
                <w:b/>
                <w:bCs/>
                <w:color w:val="000000"/>
                <w:sz w:val="18"/>
                <w:szCs w:val="18"/>
              </w:rPr>
              <w:t>Ideate</w:t>
            </w:r>
            <w:r w:rsidRPr="006A5207">
              <w:rPr>
                <w:color w:val="000000"/>
                <w:sz w:val="18"/>
                <w:szCs w:val="18"/>
              </w:rPr>
              <w:t>. This phase is where the business takes the stage, and shares their knowledge, experience, frustrations, wishes, ideas. IT is listening, in an emphatic way, trying to ask smart questions</w:t>
            </w:r>
          </w:p>
        </w:tc>
      </w:tr>
      <w:tr w:rsidR="006A5207" w:rsidRPr="006A5207" w14:paraId="6C081673" w14:textId="77777777" w:rsidTr="008F48AD">
        <w:tc>
          <w:tcPr>
            <w:tcW w:w="704" w:type="dxa"/>
          </w:tcPr>
          <w:p w14:paraId="57642462" w14:textId="6779607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7</w:t>
            </w:r>
          </w:p>
        </w:tc>
        <w:tc>
          <w:tcPr>
            <w:tcW w:w="567" w:type="dxa"/>
          </w:tcPr>
          <w:p w14:paraId="37D4975F" w14:textId="7061CFEC"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1BFF432" w14:textId="2AC93A49" w:rsidR="006A5207" w:rsidRPr="006A5207" w:rsidRDefault="006A5207" w:rsidP="006A5207">
            <w:pPr>
              <w:rPr>
                <w:sz w:val="18"/>
                <w:szCs w:val="18"/>
              </w:rPr>
            </w:pPr>
            <w:r w:rsidRPr="006A5207">
              <w:rPr>
                <w:b/>
                <w:bCs/>
                <w:color w:val="000000"/>
                <w:sz w:val="18"/>
                <w:szCs w:val="18"/>
              </w:rPr>
              <w:t>Prototype</w:t>
            </w:r>
            <w:r w:rsidRPr="006A5207">
              <w:rPr>
                <w:color w:val="000000"/>
                <w:sz w:val="18"/>
                <w:szCs w:val="18"/>
              </w:rPr>
              <w:t>. This is where the magic happens. Based on all the notes, drawings, sketches, and other input from the previous phases, an initial prototype is built</w:t>
            </w:r>
          </w:p>
        </w:tc>
      </w:tr>
      <w:tr w:rsidR="006A5207" w:rsidRPr="006A5207" w14:paraId="33ECD5A9" w14:textId="77777777" w:rsidTr="008F48AD">
        <w:tc>
          <w:tcPr>
            <w:tcW w:w="704" w:type="dxa"/>
          </w:tcPr>
          <w:p w14:paraId="0D523663" w14:textId="2B027061" w:rsidR="006A5207" w:rsidRPr="006A5207" w:rsidRDefault="008F48AD" w:rsidP="008F48AD">
            <w:pPr>
              <w:jc w:val="center"/>
              <w:rPr>
                <w:sz w:val="18"/>
                <w:szCs w:val="18"/>
              </w:rPr>
            </w:pPr>
            <w:r>
              <w:rPr>
                <w:color w:val="000000"/>
                <w:sz w:val="18"/>
                <w:szCs w:val="18"/>
                <w:lang w:val="pt-PT"/>
              </w:rPr>
              <w:lastRenderedPageBreak/>
              <w:t>TE</w:t>
            </w:r>
            <w:r w:rsidR="006A5207" w:rsidRPr="006A5207">
              <w:rPr>
                <w:color w:val="000000"/>
                <w:sz w:val="18"/>
                <w:szCs w:val="18"/>
              </w:rPr>
              <w:t>38</w:t>
            </w:r>
          </w:p>
        </w:tc>
        <w:tc>
          <w:tcPr>
            <w:tcW w:w="567" w:type="dxa"/>
          </w:tcPr>
          <w:p w14:paraId="25FD2A24" w14:textId="247B42F4"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sidR="00E71ADC">
              <w:rPr>
                <w:noProof/>
                <w:color w:val="000000"/>
                <w:sz w:val="18"/>
                <w:szCs w:val="18"/>
              </w:rPr>
              <w:t>[56]</w:t>
            </w:r>
            <w:r>
              <w:rPr>
                <w:color w:val="000000"/>
                <w:sz w:val="18"/>
                <w:szCs w:val="18"/>
              </w:rPr>
              <w:fldChar w:fldCharType="end"/>
            </w:r>
          </w:p>
        </w:tc>
        <w:tc>
          <w:tcPr>
            <w:tcW w:w="8363" w:type="dxa"/>
          </w:tcPr>
          <w:p w14:paraId="7C466710" w14:textId="04CDC2D0" w:rsidR="006A5207" w:rsidRPr="006A5207" w:rsidRDefault="006A5207" w:rsidP="006A5207">
            <w:pPr>
              <w:rPr>
                <w:sz w:val="18"/>
                <w:szCs w:val="18"/>
              </w:rPr>
            </w:pPr>
            <w:r w:rsidRPr="006A5207">
              <w:rPr>
                <w:color w:val="000000"/>
                <w:sz w:val="18"/>
                <w:szCs w:val="18"/>
              </w:rPr>
              <w:t xml:space="preserve">why a lot people don’t agree with taking on juniors is because you can </w:t>
            </w:r>
            <w:r w:rsidRPr="006A5207">
              <w:rPr>
                <w:b/>
                <w:bCs/>
                <w:color w:val="000000"/>
                <w:sz w:val="18"/>
                <w:szCs w:val="18"/>
              </w:rPr>
              <w:t>end up doing a wide variety of stuff</w:t>
            </w:r>
            <w:r w:rsidRPr="006A5207">
              <w:rPr>
                <w:color w:val="000000"/>
                <w:sz w:val="18"/>
                <w:szCs w:val="18"/>
              </w:rPr>
              <w:t xml:space="preserve"> across a lot of disciplines requiring both a good depth and breadth of knowledge and skills to execute</w:t>
            </w:r>
          </w:p>
        </w:tc>
      </w:tr>
      <w:tr w:rsidR="006A5207" w:rsidRPr="006A5207" w14:paraId="6D84080B" w14:textId="77777777" w:rsidTr="008F48AD">
        <w:tc>
          <w:tcPr>
            <w:tcW w:w="704" w:type="dxa"/>
          </w:tcPr>
          <w:p w14:paraId="1FCD902F" w14:textId="1D65EC2C"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9</w:t>
            </w:r>
          </w:p>
        </w:tc>
        <w:tc>
          <w:tcPr>
            <w:tcW w:w="567" w:type="dxa"/>
          </w:tcPr>
          <w:p w14:paraId="55261162" w14:textId="77777777" w:rsidR="006A5207" w:rsidRDefault="006A5207" w:rsidP="008F48AD">
            <w:pPr>
              <w:jc w:val="center"/>
              <w:rPr>
                <w:color w:val="000000"/>
                <w:sz w:val="18"/>
                <w:szCs w:val="18"/>
              </w:rPr>
            </w:pPr>
          </w:p>
          <w:p w14:paraId="2C21221C" w14:textId="0AA978E1" w:rsidR="00782681" w:rsidRPr="00782681" w:rsidRDefault="00782681" w:rsidP="008F48AD">
            <w:pPr>
              <w:jc w:val="center"/>
              <w:rPr>
                <w:sz w:val="18"/>
                <w:szCs w:val="18"/>
              </w:rPr>
            </w:pPr>
            <w:r>
              <w:rPr>
                <w:sz w:val="18"/>
                <w:szCs w:val="18"/>
              </w:rPr>
              <w:fldChar w:fldCharType="begin"/>
            </w:r>
            <w:r w:rsidR="00E71ADC">
              <w:rPr>
                <w:sz w:val="18"/>
                <w:szCs w:val="18"/>
              </w:rP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rPr>
                <w:sz w:val="18"/>
                <w:szCs w:val="18"/>
              </w:rPr>
              <w:fldChar w:fldCharType="separate"/>
            </w:r>
            <w:r w:rsidR="00E71ADC">
              <w:rPr>
                <w:noProof/>
                <w:sz w:val="18"/>
                <w:szCs w:val="18"/>
              </w:rPr>
              <w:t>[77]</w:t>
            </w:r>
            <w:r>
              <w:rPr>
                <w:sz w:val="18"/>
                <w:szCs w:val="18"/>
              </w:rPr>
              <w:fldChar w:fldCharType="end"/>
            </w:r>
          </w:p>
        </w:tc>
        <w:tc>
          <w:tcPr>
            <w:tcW w:w="8363" w:type="dxa"/>
          </w:tcPr>
          <w:p w14:paraId="0E264725" w14:textId="64B75331" w:rsidR="006A5207" w:rsidRPr="006A5207" w:rsidRDefault="006A5207" w:rsidP="006A5207">
            <w:pPr>
              <w:rPr>
                <w:sz w:val="18"/>
                <w:szCs w:val="18"/>
              </w:rPr>
            </w:pPr>
            <w:r w:rsidRPr="006A5207">
              <w:rPr>
                <w:color w:val="000000"/>
                <w:sz w:val="18"/>
                <w:szCs w:val="18"/>
              </w:rPr>
              <w:t xml:space="preserve">DevOps is about working with a team and optimizing flow of value to the market. Lots of </w:t>
            </w:r>
            <w:r w:rsidRPr="006A5207">
              <w:rPr>
                <w:b/>
                <w:bCs/>
                <w:color w:val="000000"/>
                <w:sz w:val="18"/>
                <w:szCs w:val="18"/>
              </w:rPr>
              <w:t>skills</w:t>
            </w:r>
            <w:r w:rsidRPr="006A5207">
              <w:rPr>
                <w:color w:val="000000"/>
                <w:sz w:val="18"/>
                <w:szCs w:val="18"/>
              </w:rPr>
              <w:t xml:space="preserve"> and skillsets will go into that optimization. For Jrs understanding suboptimal delivery flow can also be a challenge, but any Sr worth their weight will be happy to tell you all about their delivery challenge horror stories to help give you some things to focus on and unravel</w:t>
            </w:r>
          </w:p>
        </w:tc>
      </w:tr>
      <w:tr w:rsidR="006A5207" w:rsidRPr="006A5207" w14:paraId="2C923617" w14:textId="77777777" w:rsidTr="008F48AD">
        <w:tc>
          <w:tcPr>
            <w:tcW w:w="704" w:type="dxa"/>
          </w:tcPr>
          <w:p w14:paraId="7D357146" w14:textId="7B87547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0</w:t>
            </w:r>
          </w:p>
        </w:tc>
        <w:tc>
          <w:tcPr>
            <w:tcW w:w="567" w:type="dxa"/>
          </w:tcPr>
          <w:p w14:paraId="06477E33" w14:textId="349A868E"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rPr>
                <w:color w:val="000000"/>
                <w:sz w:val="18"/>
                <w:szCs w:val="18"/>
              </w:rPr>
              <w:fldChar w:fldCharType="separate"/>
            </w:r>
            <w:r w:rsidR="00E71ADC">
              <w:rPr>
                <w:noProof/>
                <w:color w:val="000000"/>
                <w:sz w:val="18"/>
                <w:szCs w:val="18"/>
              </w:rPr>
              <w:t>[9]</w:t>
            </w:r>
            <w:r>
              <w:rPr>
                <w:color w:val="000000"/>
                <w:sz w:val="18"/>
                <w:szCs w:val="18"/>
              </w:rPr>
              <w:fldChar w:fldCharType="end"/>
            </w:r>
          </w:p>
        </w:tc>
        <w:tc>
          <w:tcPr>
            <w:tcW w:w="8363" w:type="dxa"/>
          </w:tcPr>
          <w:p w14:paraId="7FC11010" w14:textId="67FF7064" w:rsidR="006A5207" w:rsidRPr="006A5207" w:rsidRDefault="006A5207" w:rsidP="006A5207">
            <w:pPr>
              <w:rPr>
                <w:sz w:val="18"/>
                <w:szCs w:val="18"/>
              </w:rPr>
            </w:pPr>
            <w:r w:rsidRPr="006A5207">
              <w:rPr>
                <w:color w:val="000000"/>
                <w:sz w:val="18"/>
                <w:szCs w:val="18"/>
              </w:rPr>
              <w:t xml:space="preserve">At its core, a </w:t>
            </w:r>
            <w:r w:rsidRPr="006A5207">
              <w:rPr>
                <w:b/>
                <w:bCs/>
                <w:color w:val="000000"/>
                <w:sz w:val="18"/>
                <w:szCs w:val="18"/>
              </w:rPr>
              <w:t>senior</w:t>
            </w:r>
            <w:r w:rsidRPr="006A5207">
              <w:rPr>
                <w:color w:val="000000"/>
                <w:sz w:val="18"/>
                <w:szCs w:val="18"/>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6A5207" w:rsidRPr="006A5207" w14:paraId="008EE9B4" w14:textId="77777777" w:rsidTr="008F48AD">
        <w:tc>
          <w:tcPr>
            <w:tcW w:w="704" w:type="dxa"/>
          </w:tcPr>
          <w:p w14:paraId="0031E900" w14:textId="3746D05D"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1</w:t>
            </w:r>
          </w:p>
        </w:tc>
        <w:tc>
          <w:tcPr>
            <w:tcW w:w="567" w:type="dxa"/>
          </w:tcPr>
          <w:p w14:paraId="15C453E8" w14:textId="088F5D63"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27D3B9E2" w14:textId="4D879441" w:rsidR="006A5207" w:rsidRPr="006A5207" w:rsidRDefault="006A5207" w:rsidP="006A5207">
            <w:pPr>
              <w:rPr>
                <w:sz w:val="18"/>
                <w:szCs w:val="18"/>
              </w:rPr>
            </w:pPr>
            <w:r w:rsidRPr="006A5207">
              <w:rPr>
                <w:b/>
                <w:bCs/>
                <w:color w:val="000000"/>
                <w:sz w:val="18"/>
                <w:szCs w:val="18"/>
              </w:rPr>
              <w:t>Sketch</w:t>
            </w:r>
            <w:r w:rsidRPr="006A5207">
              <w:rPr>
                <w:color w:val="000000"/>
                <w:sz w:val="18"/>
                <w:szCs w:val="18"/>
              </w:rPr>
              <w:t>. After the problem domain has been laid out by the business, it’s time for IT to reflect and share how they understood the explanation made by the business. Visualizing this interpretation helps mutual understanding</w:t>
            </w:r>
          </w:p>
        </w:tc>
      </w:tr>
      <w:tr w:rsidR="006A5207" w:rsidRPr="006A5207" w14:paraId="08D875F1" w14:textId="77777777" w:rsidTr="008F48AD">
        <w:tc>
          <w:tcPr>
            <w:tcW w:w="704" w:type="dxa"/>
          </w:tcPr>
          <w:p w14:paraId="05A858D7" w14:textId="2648A51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2</w:t>
            </w:r>
          </w:p>
        </w:tc>
        <w:tc>
          <w:tcPr>
            <w:tcW w:w="567" w:type="dxa"/>
          </w:tcPr>
          <w:p w14:paraId="2664D74C" w14:textId="728804F2"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noProof/>
                <w:color w:val="000000"/>
                <w:sz w:val="18"/>
                <w:szCs w:val="18"/>
              </w:rPr>
              <w:t>[16]</w:t>
            </w:r>
            <w:r>
              <w:rPr>
                <w:color w:val="000000"/>
                <w:sz w:val="18"/>
                <w:szCs w:val="18"/>
              </w:rPr>
              <w:fldChar w:fldCharType="end"/>
            </w:r>
          </w:p>
        </w:tc>
        <w:tc>
          <w:tcPr>
            <w:tcW w:w="8363" w:type="dxa"/>
          </w:tcPr>
          <w:p w14:paraId="05A43D83" w14:textId="654F58FA" w:rsidR="006A5207" w:rsidRPr="006A5207" w:rsidRDefault="006A5207" w:rsidP="006A5207">
            <w:pPr>
              <w:rPr>
                <w:sz w:val="18"/>
                <w:szCs w:val="18"/>
              </w:rPr>
            </w:pPr>
            <w:r w:rsidRPr="006A5207">
              <w:rPr>
                <w:color w:val="000000"/>
                <w:sz w:val="18"/>
                <w:szCs w:val="18"/>
              </w:rPr>
              <w:t xml:space="preserve">There are a few practices that will help you overcome the wall of confusion separating an IT department from the rest of a business. Define </w:t>
            </w:r>
            <w:r w:rsidRPr="006A5207">
              <w:rPr>
                <w:b/>
                <w:bCs/>
                <w:color w:val="000000"/>
                <w:sz w:val="18"/>
                <w:szCs w:val="18"/>
              </w:rPr>
              <w:t>metrics</w:t>
            </w:r>
            <w:r w:rsidRPr="006A5207">
              <w:rPr>
                <w:color w:val="000000"/>
                <w:sz w:val="18"/>
                <w:szCs w:val="18"/>
              </w:rPr>
              <w:t xml:space="preserve"> that measure business value, and make sure your deployment and release strategies take traditional business concerns, such as geography, community, and other internal and external factors, into account</w:t>
            </w:r>
          </w:p>
        </w:tc>
      </w:tr>
      <w:tr w:rsidR="006A5207" w:rsidRPr="006A5207" w14:paraId="074519DA" w14:textId="77777777" w:rsidTr="008F48AD">
        <w:tc>
          <w:tcPr>
            <w:tcW w:w="704" w:type="dxa"/>
          </w:tcPr>
          <w:p w14:paraId="733141E0" w14:textId="1F9EEDC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3</w:t>
            </w:r>
          </w:p>
        </w:tc>
        <w:tc>
          <w:tcPr>
            <w:tcW w:w="567" w:type="dxa"/>
          </w:tcPr>
          <w:p w14:paraId="43B93416" w14:textId="3B2F2BEB"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330FFC0C" w14:textId="30156715" w:rsidR="006A5207" w:rsidRPr="006A5207" w:rsidRDefault="006A5207" w:rsidP="006A5207">
            <w:pPr>
              <w:rPr>
                <w:sz w:val="18"/>
                <w:szCs w:val="18"/>
              </w:rPr>
            </w:pPr>
            <w:r w:rsidRPr="006A5207">
              <w:rPr>
                <w:b/>
                <w:bCs/>
                <w:color w:val="000000"/>
                <w:sz w:val="18"/>
                <w:szCs w:val="18"/>
              </w:rPr>
              <w:t>Visual modeling</w:t>
            </w:r>
            <w:r w:rsidRPr="006A5207">
              <w:rPr>
                <w:color w:val="000000"/>
                <w:sz w:val="18"/>
                <w:szCs w:val="18"/>
              </w:rPr>
              <w:t>. the business analyst is enabled to visually build apps and work together with the professional developer on a common model in a shared environment with ongoing real-time feedback</w:t>
            </w:r>
          </w:p>
        </w:tc>
      </w:tr>
      <w:tr w:rsidR="006A5207" w:rsidRPr="006A5207" w14:paraId="24B36FEA" w14:textId="77777777" w:rsidTr="008F48AD">
        <w:tc>
          <w:tcPr>
            <w:tcW w:w="704" w:type="dxa"/>
          </w:tcPr>
          <w:p w14:paraId="00FD6A3C" w14:textId="159C9F5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4</w:t>
            </w:r>
          </w:p>
        </w:tc>
        <w:tc>
          <w:tcPr>
            <w:tcW w:w="567" w:type="dxa"/>
          </w:tcPr>
          <w:p w14:paraId="14E12F74" w14:textId="1CA25015" w:rsidR="006A5207" w:rsidRPr="006A5207" w:rsidRDefault="00782681" w:rsidP="008F48AD">
            <w:pPr>
              <w:jc w:val="center"/>
              <w:rPr>
                <w:color w:val="000000"/>
                <w:sz w:val="18"/>
                <w:szCs w:val="18"/>
              </w:rPr>
            </w:pPr>
            <w:r>
              <w:rPr>
                <w:color w:val="000000"/>
                <w:sz w:val="18"/>
                <w:szCs w:val="18"/>
              </w:rPr>
              <w:fldChar w:fldCharType="begin"/>
            </w:r>
            <w:r w:rsidR="00050B43">
              <w:rPr>
                <w:color w:val="000000"/>
                <w:sz w:val="18"/>
                <w:szCs w:val="18"/>
              </w:rP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rPr>
                <w:color w:val="000000"/>
                <w:sz w:val="18"/>
                <w:szCs w:val="18"/>
              </w:rPr>
              <w:fldChar w:fldCharType="separate"/>
            </w:r>
            <w:r>
              <w:rPr>
                <w:noProof/>
                <w:color w:val="000000"/>
                <w:sz w:val="18"/>
                <w:szCs w:val="18"/>
              </w:rPr>
              <w:t>[1]</w:t>
            </w:r>
            <w:r>
              <w:rPr>
                <w:color w:val="000000"/>
                <w:sz w:val="18"/>
                <w:szCs w:val="18"/>
              </w:rPr>
              <w:fldChar w:fldCharType="end"/>
            </w:r>
          </w:p>
        </w:tc>
        <w:tc>
          <w:tcPr>
            <w:tcW w:w="8363" w:type="dxa"/>
          </w:tcPr>
          <w:p w14:paraId="1DE63CB3" w14:textId="4020588F" w:rsidR="006A5207" w:rsidRPr="006A5207" w:rsidRDefault="006A5207" w:rsidP="006A5207">
            <w:pPr>
              <w:rPr>
                <w:sz w:val="18"/>
                <w:szCs w:val="18"/>
              </w:rPr>
            </w:pPr>
            <w:r w:rsidRPr="006A5207">
              <w:rPr>
                <w:color w:val="000000"/>
                <w:sz w:val="18"/>
                <w:szCs w:val="18"/>
              </w:rPr>
              <w:t xml:space="preserve">it feels more natural that someone a bit more </w:t>
            </w:r>
            <w:r w:rsidRPr="006A5207">
              <w:rPr>
                <w:b/>
                <w:bCs/>
                <w:color w:val="000000"/>
                <w:sz w:val="18"/>
                <w:szCs w:val="18"/>
              </w:rPr>
              <w:t>senior</w:t>
            </w:r>
            <w:r w:rsidRPr="006A5207">
              <w:rPr>
                <w:color w:val="000000"/>
                <w:sz w:val="18"/>
                <w:szCs w:val="18"/>
              </w:rPr>
              <w:t xml:space="preserve"> is in a ops/devops/architect position</w:t>
            </w:r>
          </w:p>
        </w:tc>
      </w:tr>
    </w:tbl>
    <w:p w14:paraId="24160F35" w14:textId="4DBF6E46" w:rsidR="007B27E9" w:rsidRDefault="007B27E9" w:rsidP="00EC0C1B"/>
    <w:p w14:paraId="00CDB637" w14:textId="19CEED7C" w:rsidR="00782681" w:rsidRPr="00616B47" w:rsidRDefault="00782681" w:rsidP="00782681">
      <w:pPr>
        <w:rPr>
          <w:b/>
          <w:bCs/>
        </w:rPr>
      </w:pPr>
      <w:r w:rsidRPr="00616B47">
        <w:rPr>
          <w:b/>
          <w:bCs/>
        </w:rPr>
        <w:t xml:space="preserve">Table </w:t>
      </w:r>
      <w:r>
        <w:rPr>
          <w:b/>
          <w:bCs/>
        </w:rPr>
        <w:t>7</w:t>
      </w:r>
      <w:r w:rsidRPr="00616B47">
        <w:rPr>
          <w:b/>
          <w:bCs/>
        </w:rPr>
        <w:t xml:space="preserve"> - </w:t>
      </w:r>
      <w:r w:rsidRPr="00782681">
        <w:rPr>
          <w:b/>
          <w:bCs/>
        </w:rPr>
        <w:t>Desirable properties and best practices</w:t>
      </w:r>
    </w:p>
    <w:tbl>
      <w:tblPr>
        <w:tblStyle w:val="TableGrid"/>
        <w:tblW w:w="9634" w:type="dxa"/>
        <w:tblLayout w:type="fixed"/>
        <w:tblLook w:val="04A0" w:firstRow="1" w:lastRow="0" w:firstColumn="1" w:lastColumn="0" w:noHBand="0" w:noVBand="1"/>
      </w:tblPr>
      <w:tblGrid>
        <w:gridCol w:w="704"/>
        <w:gridCol w:w="567"/>
        <w:gridCol w:w="8363"/>
      </w:tblGrid>
      <w:tr w:rsidR="00723394" w:rsidRPr="00723394" w14:paraId="4EBFA396" w14:textId="77777777" w:rsidTr="002B6645">
        <w:tc>
          <w:tcPr>
            <w:tcW w:w="704" w:type="dxa"/>
          </w:tcPr>
          <w:p w14:paraId="1D940ABF" w14:textId="3520084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w:t>
            </w:r>
          </w:p>
        </w:tc>
        <w:tc>
          <w:tcPr>
            <w:tcW w:w="567" w:type="dxa"/>
          </w:tcPr>
          <w:p w14:paraId="536CFCF4" w14:textId="61E3D64F" w:rsidR="00723394" w:rsidRPr="00723394" w:rsidRDefault="00BB33EB"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color w:val="000000"/>
                <w:sz w:val="18"/>
              </w:rPr>
              <w:t>[35]</w:t>
            </w:r>
            <w:r>
              <w:rPr>
                <w:color w:val="000000"/>
                <w:sz w:val="18"/>
                <w:szCs w:val="18"/>
              </w:rPr>
              <w:fldChar w:fldCharType="end"/>
            </w:r>
          </w:p>
        </w:tc>
        <w:tc>
          <w:tcPr>
            <w:tcW w:w="8363" w:type="dxa"/>
          </w:tcPr>
          <w:p w14:paraId="173105FE" w14:textId="45C95946" w:rsidR="00723394" w:rsidRPr="00723394" w:rsidRDefault="00723394" w:rsidP="00723394">
            <w:pPr>
              <w:rPr>
                <w:sz w:val="18"/>
                <w:szCs w:val="18"/>
              </w:rPr>
            </w:pPr>
            <w:r w:rsidRPr="00723394">
              <w:rPr>
                <w:color w:val="000000"/>
                <w:sz w:val="18"/>
                <w:szCs w:val="18"/>
              </w:rPr>
              <w:t>most digital start-ups can release at virtually any time as needed—</w:t>
            </w:r>
            <w:r w:rsidRPr="00723394">
              <w:rPr>
                <w:b/>
                <w:bCs/>
                <w:color w:val="000000"/>
                <w:sz w:val="18"/>
                <w:szCs w:val="18"/>
              </w:rPr>
              <w:t>weekly, daily, or hourly</w:t>
            </w:r>
          </w:p>
        </w:tc>
      </w:tr>
      <w:tr w:rsidR="00723394" w:rsidRPr="00723394" w14:paraId="17FC9283" w14:textId="77777777" w:rsidTr="002B6645">
        <w:tc>
          <w:tcPr>
            <w:tcW w:w="704" w:type="dxa"/>
          </w:tcPr>
          <w:p w14:paraId="28F381D1" w14:textId="0BC5324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w:t>
            </w:r>
          </w:p>
        </w:tc>
        <w:tc>
          <w:tcPr>
            <w:tcW w:w="567" w:type="dxa"/>
          </w:tcPr>
          <w:p w14:paraId="20C7FDFA" w14:textId="37D4EE64"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color w:val="000000"/>
                <w:sz w:val="18"/>
              </w:rPr>
              <w:t>[16]</w:t>
            </w:r>
            <w:r>
              <w:rPr>
                <w:color w:val="000000"/>
                <w:sz w:val="18"/>
                <w:szCs w:val="18"/>
              </w:rPr>
              <w:fldChar w:fldCharType="end"/>
            </w:r>
          </w:p>
        </w:tc>
        <w:tc>
          <w:tcPr>
            <w:tcW w:w="8363" w:type="dxa"/>
          </w:tcPr>
          <w:p w14:paraId="33672B80" w14:textId="5872AAEB" w:rsidR="00723394" w:rsidRPr="00723394" w:rsidRDefault="00723394" w:rsidP="00723394">
            <w:pPr>
              <w:rPr>
                <w:sz w:val="18"/>
                <w:szCs w:val="18"/>
              </w:rPr>
            </w:pPr>
            <w:r w:rsidRPr="00723394">
              <w:rPr>
                <w:color w:val="000000"/>
                <w:sz w:val="18"/>
                <w:szCs w:val="18"/>
              </w:rPr>
              <w:t xml:space="preserve">BizDevOps can be seen as a combination of cultural philosophies, practices, and tools that increase an organization’s ability to deliver applications and services at </w:t>
            </w:r>
            <w:r w:rsidRPr="00723394">
              <w:rPr>
                <w:b/>
                <w:bCs/>
                <w:color w:val="000000"/>
                <w:sz w:val="18"/>
                <w:szCs w:val="18"/>
              </w:rPr>
              <w:t>high velocity</w:t>
            </w:r>
          </w:p>
        </w:tc>
      </w:tr>
      <w:tr w:rsidR="00723394" w:rsidRPr="00723394" w14:paraId="68A30D4B" w14:textId="77777777" w:rsidTr="002B6645">
        <w:tc>
          <w:tcPr>
            <w:tcW w:w="704" w:type="dxa"/>
          </w:tcPr>
          <w:p w14:paraId="4F8D6A3B" w14:textId="519DF15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w:t>
            </w:r>
          </w:p>
        </w:tc>
        <w:tc>
          <w:tcPr>
            <w:tcW w:w="567" w:type="dxa"/>
          </w:tcPr>
          <w:p w14:paraId="7F312D93" w14:textId="71F5F9A5"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color w:val="000000"/>
                <w:sz w:val="18"/>
              </w:rPr>
              <w:t>[78]</w:t>
            </w:r>
            <w:r>
              <w:rPr>
                <w:color w:val="000000"/>
                <w:sz w:val="18"/>
                <w:szCs w:val="18"/>
              </w:rPr>
              <w:fldChar w:fldCharType="end"/>
            </w:r>
          </w:p>
        </w:tc>
        <w:tc>
          <w:tcPr>
            <w:tcW w:w="8363" w:type="dxa"/>
          </w:tcPr>
          <w:p w14:paraId="1CAE5FEF" w14:textId="4213E711" w:rsidR="00723394" w:rsidRPr="00723394" w:rsidRDefault="00723394" w:rsidP="00723394">
            <w:pPr>
              <w:rPr>
                <w:sz w:val="18"/>
                <w:szCs w:val="18"/>
              </w:rPr>
            </w:pPr>
            <w:r w:rsidRPr="00723394">
              <w:rPr>
                <w:color w:val="000000"/>
                <w:sz w:val="18"/>
                <w:szCs w:val="18"/>
              </w:rPr>
              <w:t xml:space="preserve">What if your customers are giving you real-time feedback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723394" w:rsidRPr="00723394" w14:paraId="7FC08D14" w14:textId="77777777" w:rsidTr="002B6645">
        <w:tc>
          <w:tcPr>
            <w:tcW w:w="704" w:type="dxa"/>
          </w:tcPr>
          <w:p w14:paraId="5241DC4C" w14:textId="13798701"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w:t>
            </w:r>
          </w:p>
        </w:tc>
        <w:tc>
          <w:tcPr>
            <w:tcW w:w="567" w:type="dxa"/>
          </w:tcPr>
          <w:p w14:paraId="43AD3896" w14:textId="21F2240A"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rPr>
                <w:color w:val="000000"/>
                <w:sz w:val="18"/>
                <w:szCs w:val="18"/>
              </w:rPr>
              <w:fldChar w:fldCharType="separate"/>
            </w:r>
            <w:r w:rsidR="00E71ADC">
              <w:rPr>
                <w:color w:val="000000"/>
                <w:sz w:val="18"/>
              </w:rPr>
              <w:t>[59]</w:t>
            </w:r>
            <w:r>
              <w:rPr>
                <w:color w:val="000000"/>
                <w:sz w:val="18"/>
                <w:szCs w:val="18"/>
              </w:rPr>
              <w:fldChar w:fldCharType="end"/>
            </w:r>
          </w:p>
        </w:tc>
        <w:tc>
          <w:tcPr>
            <w:tcW w:w="8363" w:type="dxa"/>
          </w:tcPr>
          <w:p w14:paraId="67609853" w14:textId="10944E05" w:rsidR="00723394" w:rsidRPr="00723394" w:rsidRDefault="00723394" w:rsidP="00723394">
            <w:pPr>
              <w:rPr>
                <w:sz w:val="18"/>
                <w:szCs w:val="18"/>
              </w:rPr>
            </w:pPr>
            <w:r w:rsidRPr="00723394">
              <w:rPr>
                <w:color w:val="000000"/>
                <w:sz w:val="18"/>
                <w:szCs w:val="18"/>
              </w:rPr>
              <w:t xml:space="preserve">remove organizational and time barriers between development teams and other software lifecycle participants so that they can build, test, and release software products </w:t>
            </w:r>
            <w:r w:rsidRPr="00723394">
              <w:rPr>
                <w:b/>
                <w:bCs/>
                <w:color w:val="000000"/>
                <w:sz w:val="18"/>
                <w:szCs w:val="18"/>
              </w:rPr>
              <w:t>faster</w:t>
            </w:r>
            <w:r w:rsidRPr="00723394">
              <w:rPr>
                <w:color w:val="000000"/>
                <w:sz w:val="18"/>
                <w:szCs w:val="18"/>
              </w:rPr>
              <w:t xml:space="preserve"> and more reliably</w:t>
            </w:r>
          </w:p>
        </w:tc>
      </w:tr>
      <w:tr w:rsidR="00723394" w:rsidRPr="00723394" w14:paraId="2114F79C" w14:textId="77777777" w:rsidTr="002B6645">
        <w:tc>
          <w:tcPr>
            <w:tcW w:w="704" w:type="dxa"/>
          </w:tcPr>
          <w:p w14:paraId="18F12BCF" w14:textId="6FAD887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w:t>
            </w:r>
          </w:p>
        </w:tc>
        <w:tc>
          <w:tcPr>
            <w:tcW w:w="567" w:type="dxa"/>
          </w:tcPr>
          <w:p w14:paraId="772A5B45" w14:textId="27E865C9"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color w:val="000000"/>
                <w:sz w:val="18"/>
              </w:rPr>
              <w:t>[74]</w:t>
            </w:r>
            <w:r>
              <w:rPr>
                <w:color w:val="000000"/>
                <w:sz w:val="18"/>
                <w:szCs w:val="18"/>
              </w:rPr>
              <w:fldChar w:fldCharType="end"/>
            </w:r>
          </w:p>
        </w:tc>
        <w:tc>
          <w:tcPr>
            <w:tcW w:w="8363" w:type="dxa"/>
          </w:tcPr>
          <w:p w14:paraId="2EFC5350" w14:textId="2481DD4D" w:rsidR="00723394" w:rsidRPr="00723394" w:rsidRDefault="00723394" w:rsidP="00723394">
            <w:pPr>
              <w:rPr>
                <w:sz w:val="18"/>
                <w:szCs w:val="18"/>
              </w:rPr>
            </w:pPr>
            <w:r w:rsidRPr="00723394">
              <w:rPr>
                <w:color w:val="000000"/>
                <w:sz w:val="18"/>
                <w:szCs w:val="18"/>
              </w:rPr>
              <w:t xml:space="preserve">In contrast to a product manufacturer with clearly defined departments in a classic vertical structure, digital services call for workflows that prioritize </w:t>
            </w:r>
            <w:r w:rsidRPr="00723394">
              <w:rPr>
                <w:b/>
                <w:bCs/>
                <w:color w:val="000000"/>
                <w:sz w:val="18"/>
                <w:szCs w:val="18"/>
              </w:rPr>
              <w:t>speedy</w:t>
            </w:r>
            <w:r w:rsidRPr="00723394">
              <w:rPr>
                <w:color w:val="000000"/>
                <w:sz w:val="18"/>
                <w:szCs w:val="18"/>
              </w:rPr>
              <w:t xml:space="preserve"> and interdisciplinary communication and decision-making</w:t>
            </w:r>
          </w:p>
        </w:tc>
      </w:tr>
      <w:tr w:rsidR="00723394" w:rsidRPr="00723394" w14:paraId="4038DE4B" w14:textId="77777777" w:rsidTr="002B6645">
        <w:tc>
          <w:tcPr>
            <w:tcW w:w="704" w:type="dxa"/>
          </w:tcPr>
          <w:p w14:paraId="3C6BE374" w14:textId="65B379A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w:t>
            </w:r>
          </w:p>
        </w:tc>
        <w:tc>
          <w:tcPr>
            <w:tcW w:w="567" w:type="dxa"/>
          </w:tcPr>
          <w:p w14:paraId="1201B36F" w14:textId="730FA14D"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color w:val="000000"/>
                <w:sz w:val="18"/>
              </w:rPr>
              <w:t>[72]</w:t>
            </w:r>
            <w:r>
              <w:rPr>
                <w:color w:val="000000"/>
                <w:sz w:val="18"/>
                <w:szCs w:val="18"/>
              </w:rPr>
              <w:fldChar w:fldCharType="end"/>
            </w:r>
          </w:p>
        </w:tc>
        <w:tc>
          <w:tcPr>
            <w:tcW w:w="8363" w:type="dxa"/>
          </w:tcPr>
          <w:p w14:paraId="664D5814" w14:textId="25139164" w:rsidR="00723394" w:rsidRPr="00723394" w:rsidRDefault="00723394" w:rsidP="00723394">
            <w:pPr>
              <w:rPr>
                <w:sz w:val="18"/>
                <w:szCs w:val="18"/>
              </w:rPr>
            </w:pPr>
            <w:r w:rsidRPr="00723394">
              <w:rPr>
                <w:color w:val="000000"/>
                <w:sz w:val="18"/>
                <w:szCs w:val="18"/>
              </w:rPr>
              <w:t xml:space="preserve">we need to continuously </w:t>
            </w:r>
            <w:r w:rsidRPr="00723394">
              <w:rPr>
                <w:b/>
                <w:bCs/>
                <w:color w:val="000000"/>
                <w:sz w:val="18"/>
                <w:szCs w:val="18"/>
              </w:rPr>
              <w:t>sense</w:t>
            </w:r>
            <w:r w:rsidRPr="00723394">
              <w:rPr>
                <w:color w:val="000000"/>
                <w:sz w:val="18"/>
                <w:szCs w:val="18"/>
              </w:rPr>
              <w:t xml:space="preserve"> the different parts of the sociotechnical architecture and make sure they are not at “odds" (as Ruth Malan says). This can be achieved in different forms, e.g.: track Accelerate metrics, measure teams cognitive load (or team health), etc. We want to have continuous </w:t>
            </w:r>
            <w:r w:rsidRPr="00723394">
              <w:rPr>
                <w:b/>
                <w:bCs/>
                <w:color w:val="000000"/>
                <w:sz w:val="18"/>
                <w:szCs w:val="18"/>
              </w:rPr>
              <w:t>feedback</w:t>
            </w:r>
            <w:r w:rsidRPr="00723394">
              <w:rPr>
                <w:color w:val="000000"/>
                <w:sz w:val="18"/>
                <w:szCs w:val="18"/>
              </w:rPr>
              <w:t xml:space="preserve"> loops to sense the sociotechnical architecture. With this we are continuously learning how the different parts of the system are and with that form an holistic understanding of the system, from which we can drive its evolution</w:t>
            </w:r>
          </w:p>
        </w:tc>
      </w:tr>
      <w:tr w:rsidR="00723394" w:rsidRPr="00723394" w14:paraId="324CF3AF" w14:textId="77777777" w:rsidTr="002B6645">
        <w:tc>
          <w:tcPr>
            <w:tcW w:w="704" w:type="dxa"/>
          </w:tcPr>
          <w:p w14:paraId="60B4B3B8" w14:textId="3BC769B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w:t>
            </w:r>
          </w:p>
        </w:tc>
        <w:tc>
          <w:tcPr>
            <w:tcW w:w="567" w:type="dxa"/>
          </w:tcPr>
          <w:p w14:paraId="0F5F76D5" w14:textId="7C0119A4"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color w:val="000000"/>
                <w:sz w:val="18"/>
              </w:rPr>
              <w:t>[30]</w:t>
            </w:r>
            <w:r>
              <w:rPr>
                <w:color w:val="000000"/>
                <w:sz w:val="18"/>
                <w:szCs w:val="18"/>
              </w:rPr>
              <w:fldChar w:fldCharType="end"/>
            </w:r>
          </w:p>
        </w:tc>
        <w:tc>
          <w:tcPr>
            <w:tcW w:w="8363" w:type="dxa"/>
          </w:tcPr>
          <w:p w14:paraId="5C5E8CD0" w14:textId="7ABD6890" w:rsidR="00723394" w:rsidRPr="00723394" w:rsidRDefault="00723394" w:rsidP="00723394">
            <w:pPr>
              <w:rPr>
                <w:sz w:val="18"/>
                <w:szCs w:val="18"/>
              </w:rPr>
            </w:pPr>
            <w:r w:rsidRPr="00723394">
              <w:rPr>
                <w:color w:val="000000"/>
                <w:sz w:val="18"/>
                <w:szCs w:val="18"/>
              </w:rPr>
              <w:t xml:space="preserve">enhance remediation and incident </w:t>
            </w:r>
            <w:r w:rsidRPr="00723394">
              <w:rPr>
                <w:b/>
                <w:bCs/>
                <w:color w:val="000000"/>
                <w:sz w:val="18"/>
                <w:szCs w:val="18"/>
              </w:rPr>
              <w:t>response</w:t>
            </w:r>
            <w:r w:rsidRPr="00723394">
              <w:rPr>
                <w:color w:val="000000"/>
                <w:sz w:val="18"/>
                <w:szCs w:val="18"/>
              </w:rPr>
              <w:t xml:space="preserve"> efforts</w:t>
            </w:r>
          </w:p>
        </w:tc>
      </w:tr>
      <w:tr w:rsidR="00723394" w:rsidRPr="00723394" w14:paraId="79760AD2" w14:textId="77777777" w:rsidTr="002B6645">
        <w:tc>
          <w:tcPr>
            <w:tcW w:w="704" w:type="dxa"/>
          </w:tcPr>
          <w:p w14:paraId="4D2D5E89" w14:textId="11EE339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8</w:t>
            </w:r>
          </w:p>
        </w:tc>
        <w:tc>
          <w:tcPr>
            <w:tcW w:w="567" w:type="dxa"/>
          </w:tcPr>
          <w:p w14:paraId="60907F11" w14:textId="2C9C42F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color w:val="000000"/>
                <w:sz w:val="18"/>
              </w:rPr>
              <w:t>[74]</w:t>
            </w:r>
            <w:r>
              <w:rPr>
                <w:color w:val="000000"/>
                <w:sz w:val="18"/>
                <w:szCs w:val="18"/>
              </w:rPr>
              <w:fldChar w:fldCharType="end"/>
            </w:r>
          </w:p>
        </w:tc>
        <w:tc>
          <w:tcPr>
            <w:tcW w:w="8363" w:type="dxa"/>
          </w:tcPr>
          <w:p w14:paraId="22678C17" w14:textId="4F616834" w:rsidR="00723394" w:rsidRPr="00723394" w:rsidRDefault="00723394" w:rsidP="00723394">
            <w:pPr>
              <w:rPr>
                <w:sz w:val="18"/>
                <w:szCs w:val="18"/>
              </w:rPr>
            </w:pPr>
            <w:r w:rsidRPr="00723394">
              <w:rPr>
                <w:color w:val="000000"/>
                <w:sz w:val="18"/>
                <w:szCs w:val="18"/>
              </w:rPr>
              <w:t xml:space="preserve">Real-world services can be up to date, available, and robust </w:t>
            </w:r>
            <w:r w:rsidRPr="00723394">
              <w:rPr>
                <w:b/>
                <w:bCs/>
                <w:color w:val="000000"/>
                <w:sz w:val="18"/>
                <w:szCs w:val="18"/>
              </w:rPr>
              <w:t>without interruption</w:t>
            </w:r>
          </w:p>
        </w:tc>
      </w:tr>
      <w:tr w:rsidR="00723394" w:rsidRPr="00723394" w14:paraId="597A48A7" w14:textId="77777777" w:rsidTr="002B6645">
        <w:tc>
          <w:tcPr>
            <w:tcW w:w="704" w:type="dxa"/>
          </w:tcPr>
          <w:p w14:paraId="408A0A88" w14:textId="602CC5F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9</w:t>
            </w:r>
          </w:p>
        </w:tc>
        <w:tc>
          <w:tcPr>
            <w:tcW w:w="567" w:type="dxa"/>
          </w:tcPr>
          <w:p w14:paraId="0AC2E125" w14:textId="7EA74B1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color w:val="000000"/>
                <w:sz w:val="18"/>
              </w:rPr>
              <w:t>[78]</w:t>
            </w:r>
            <w:r>
              <w:rPr>
                <w:color w:val="000000"/>
                <w:sz w:val="18"/>
                <w:szCs w:val="18"/>
              </w:rPr>
              <w:fldChar w:fldCharType="end"/>
            </w:r>
          </w:p>
        </w:tc>
        <w:tc>
          <w:tcPr>
            <w:tcW w:w="8363" w:type="dxa"/>
          </w:tcPr>
          <w:p w14:paraId="714404D5" w14:textId="66E77186" w:rsidR="00723394" w:rsidRPr="00723394" w:rsidRDefault="00723394" w:rsidP="00723394">
            <w:pPr>
              <w:rPr>
                <w:sz w:val="18"/>
                <w:szCs w:val="18"/>
              </w:rPr>
            </w:pPr>
            <w:r w:rsidRPr="00723394">
              <w:rPr>
                <w:color w:val="000000"/>
                <w:sz w:val="18"/>
                <w:szCs w:val="18"/>
              </w:rPr>
              <w:t xml:space="preserve">What if your customers are giving you </w:t>
            </w:r>
            <w:r w:rsidRPr="00723394">
              <w:rPr>
                <w:b/>
                <w:bCs/>
                <w:color w:val="000000"/>
                <w:sz w:val="18"/>
                <w:szCs w:val="18"/>
              </w:rPr>
              <w:t>real-time feedback</w:t>
            </w:r>
            <w:r w:rsidRPr="00723394">
              <w:rPr>
                <w:color w:val="000000"/>
                <w:sz w:val="18"/>
                <w:szCs w:val="18"/>
              </w:rPr>
              <w:t xml:space="preserve">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723394" w:rsidRPr="00723394" w14:paraId="35DC2BA2" w14:textId="77777777" w:rsidTr="002B6645">
        <w:tc>
          <w:tcPr>
            <w:tcW w:w="704" w:type="dxa"/>
          </w:tcPr>
          <w:p w14:paraId="43421073" w14:textId="6482B5E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0</w:t>
            </w:r>
          </w:p>
        </w:tc>
        <w:tc>
          <w:tcPr>
            <w:tcW w:w="567" w:type="dxa"/>
          </w:tcPr>
          <w:p w14:paraId="587DE730" w14:textId="7FDBBB00"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rPr>
                <w:color w:val="000000"/>
                <w:sz w:val="18"/>
                <w:szCs w:val="18"/>
              </w:rPr>
              <w:fldChar w:fldCharType="separate"/>
            </w:r>
            <w:r w:rsidR="00E71ADC">
              <w:rPr>
                <w:color w:val="000000"/>
                <w:sz w:val="18"/>
                <w:lang w:val="en-US"/>
              </w:rPr>
              <w:t>[14]</w:t>
            </w:r>
            <w:r>
              <w:rPr>
                <w:color w:val="000000"/>
                <w:sz w:val="18"/>
                <w:szCs w:val="18"/>
              </w:rPr>
              <w:fldChar w:fldCharType="end"/>
            </w:r>
          </w:p>
        </w:tc>
        <w:tc>
          <w:tcPr>
            <w:tcW w:w="8363" w:type="dxa"/>
          </w:tcPr>
          <w:p w14:paraId="711B0D5A" w14:textId="57FB0B54" w:rsidR="00723394" w:rsidRPr="00723394" w:rsidRDefault="00723394" w:rsidP="00723394">
            <w:pPr>
              <w:rPr>
                <w:sz w:val="18"/>
                <w:szCs w:val="18"/>
              </w:rPr>
            </w:pPr>
            <w:r w:rsidRPr="00723394">
              <w:rPr>
                <w:color w:val="000000"/>
                <w:sz w:val="18"/>
                <w:szCs w:val="18"/>
              </w:rPr>
              <w:t xml:space="preserve">They were actually bypassing marketing, sales, communications, risk, finance … they were talking to customers directly. They are getting feedback, </w:t>
            </w:r>
            <w:r w:rsidRPr="00723394">
              <w:rPr>
                <w:b/>
                <w:bCs/>
                <w:color w:val="000000"/>
                <w:sz w:val="18"/>
                <w:szCs w:val="18"/>
              </w:rPr>
              <w:t>instant feedback</w:t>
            </w:r>
            <w:r w:rsidRPr="00723394">
              <w:rPr>
                <w:color w:val="000000"/>
                <w:sz w:val="18"/>
                <w:szCs w:val="18"/>
              </w:rPr>
              <w:t>.</w:t>
            </w:r>
          </w:p>
        </w:tc>
      </w:tr>
      <w:tr w:rsidR="00723394" w:rsidRPr="00723394" w14:paraId="6D113852" w14:textId="77777777" w:rsidTr="002B6645">
        <w:tc>
          <w:tcPr>
            <w:tcW w:w="704" w:type="dxa"/>
          </w:tcPr>
          <w:p w14:paraId="5A82BC18" w14:textId="3577396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1</w:t>
            </w:r>
          </w:p>
        </w:tc>
        <w:tc>
          <w:tcPr>
            <w:tcW w:w="567" w:type="dxa"/>
          </w:tcPr>
          <w:p w14:paraId="6476C12E" w14:textId="5A608C59"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3ADDE118" w14:textId="54EE73B3" w:rsidR="00723394" w:rsidRPr="00723394" w:rsidRDefault="00723394" w:rsidP="00723394">
            <w:pPr>
              <w:rPr>
                <w:sz w:val="18"/>
                <w:szCs w:val="18"/>
              </w:rPr>
            </w:pPr>
            <w:r w:rsidRPr="00723394">
              <w:rPr>
                <w:color w:val="000000"/>
                <w:sz w:val="18"/>
                <w:szCs w:val="18"/>
              </w:rPr>
              <w:t xml:space="preserve">quickly connects important end-user and customer data into the development </w:t>
            </w:r>
            <w:r w:rsidRPr="00723394">
              <w:rPr>
                <w:b/>
                <w:bCs/>
                <w:color w:val="000000"/>
                <w:sz w:val="18"/>
                <w:szCs w:val="18"/>
              </w:rPr>
              <w:t>feedback loop</w:t>
            </w:r>
            <w:r w:rsidRPr="00723394">
              <w:rPr>
                <w:color w:val="000000"/>
                <w:sz w:val="18"/>
                <w:szCs w:val="18"/>
              </w:rPr>
              <w:t xml:space="preserve">. this increases opportunities for innovation, new revenue growth, and potentially more brand exposure </w:t>
            </w:r>
          </w:p>
        </w:tc>
      </w:tr>
      <w:tr w:rsidR="00723394" w:rsidRPr="00723394" w14:paraId="2CA78382" w14:textId="77777777" w:rsidTr="002B6645">
        <w:tc>
          <w:tcPr>
            <w:tcW w:w="704" w:type="dxa"/>
          </w:tcPr>
          <w:p w14:paraId="48AAA37D" w14:textId="378F0F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2</w:t>
            </w:r>
          </w:p>
        </w:tc>
        <w:tc>
          <w:tcPr>
            <w:tcW w:w="567" w:type="dxa"/>
          </w:tcPr>
          <w:p w14:paraId="554EDC6F" w14:textId="51639F6C"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rPr>
              <w:t>[46]</w:t>
            </w:r>
            <w:r>
              <w:rPr>
                <w:color w:val="000000"/>
                <w:sz w:val="18"/>
                <w:szCs w:val="18"/>
              </w:rPr>
              <w:fldChar w:fldCharType="end"/>
            </w:r>
          </w:p>
        </w:tc>
        <w:tc>
          <w:tcPr>
            <w:tcW w:w="8363" w:type="dxa"/>
          </w:tcPr>
          <w:p w14:paraId="4D6B68FD" w14:textId="5AD9803A" w:rsidR="00723394" w:rsidRPr="00723394" w:rsidRDefault="00723394" w:rsidP="00723394">
            <w:pPr>
              <w:rPr>
                <w:sz w:val="18"/>
                <w:szCs w:val="18"/>
              </w:rPr>
            </w:pPr>
            <w:r w:rsidRPr="00723394">
              <w:rPr>
                <w:b/>
                <w:bCs/>
                <w:color w:val="000000"/>
                <w:sz w:val="18"/>
                <w:szCs w:val="18"/>
              </w:rPr>
              <w:t>instant feedback</w:t>
            </w:r>
            <w:r w:rsidRPr="00723394">
              <w:rPr>
                <w:color w:val="000000"/>
                <w:sz w:val="18"/>
                <w:szCs w:val="18"/>
              </w:rPr>
              <w:t xml:space="preserve"> loop between the business analysts and the developers</w:t>
            </w:r>
          </w:p>
        </w:tc>
      </w:tr>
      <w:tr w:rsidR="00723394" w:rsidRPr="00723394" w14:paraId="7D3B1BDB" w14:textId="77777777" w:rsidTr="002B6645">
        <w:tc>
          <w:tcPr>
            <w:tcW w:w="704" w:type="dxa"/>
          </w:tcPr>
          <w:p w14:paraId="316CE4A6" w14:textId="6E482F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3</w:t>
            </w:r>
          </w:p>
        </w:tc>
        <w:tc>
          <w:tcPr>
            <w:tcW w:w="567" w:type="dxa"/>
          </w:tcPr>
          <w:p w14:paraId="398C86A7" w14:textId="6474994A"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rPr>
              <w:t>[46]</w:t>
            </w:r>
            <w:r>
              <w:rPr>
                <w:color w:val="000000"/>
                <w:sz w:val="18"/>
                <w:szCs w:val="18"/>
              </w:rPr>
              <w:fldChar w:fldCharType="end"/>
            </w:r>
          </w:p>
        </w:tc>
        <w:tc>
          <w:tcPr>
            <w:tcW w:w="8363" w:type="dxa"/>
          </w:tcPr>
          <w:p w14:paraId="5F16800B" w14:textId="651927FB" w:rsidR="00723394" w:rsidRPr="00723394" w:rsidRDefault="00723394" w:rsidP="00723394">
            <w:pPr>
              <w:rPr>
                <w:sz w:val="18"/>
                <w:szCs w:val="18"/>
              </w:rPr>
            </w:pPr>
            <w:r w:rsidRPr="00723394">
              <w:rPr>
                <w:b/>
                <w:bCs/>
                <w:color w:val="000000"/>
                <w:sz w:val="18"/>
                <w:szCs w:val="18"/>
              </w:rPr>
              <w:t>feedback loop</w:t>
            </w:r>
            <w:r w:rsidRPr="00723394">
              <w:rPr>
                <w:color w:val="000000"/>
                <w:sz w:val="18"/>
                <w:szCs w:val="18"/>
              </w:rPr>
              <w:t xml:space="preserve"> of less then a month</w:t>
            </w:r>
          </w:p>
        </w:tc>
      </w:tr>
      <w:tr w:rsidR="00723394" w:rsidRPr="00723394" w14:paraId="3F28EA6A" w14:textId="77777777" w:rsidTr="002B6645">
        <w:tc>
          <w:tcPr>
            <w:tcW w:w="704" w:type="dxa"/>
          </w:tcPr>
          <w:p w14:paraId="5FA8960B" w14:textId="0289B90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4</w:t>
            </w:r>
          </w:p>
        </w:tc>
        <w:tc>
          <w:tcPr>
            <w:tcW w:w="567" w:type="dxa"/>
          </w:tcPr>
          <w:p w14:paraId="61911D01" w14:textId="795DAAE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color w:val="000000"/>
                <w:sz w:val="18"/>
              </w:rPr>
              <w:t>[72]</w:t>
            </w:r>
            <w:r>
              <w:rPr>
                <w:color w:val="000000"/>
                <w:sz w:val="18"/>
                <w:szCs w:val="18"/>
              </w:rPr>
              <w:fldChar w:fldCharType="end"/>
            </w:r>
          </w:p>
        </w:tc>
        <w:tc>
          <w:tcPr>
            <w:tcW w:w="8363" w:type="dxa"/>
          </w:tcPr>
          <w:p w14:paraId="1712969E" w14:textId="111FAC24" w:rsidR="00723394" w:rsidRPr="00723394" w:rsidRDefault="00723394" w:rsidP="00723394">
            <w:pPr>
              <w:rPr>
                <w:sz w:val="18"/>
                <w:szCs w:val="18"/>
              </w:rPr>
            </w:pPr>
            <w:r w:rsidRPr="00723394">
              <w:rPr>
                <w:color w:val="000000"/>
                <w:sz w:val="18"/>
                <w:szCs w:val="18"/>
              </w:rPr>
              <w:t xml:space="preserve">people interpreting these </w:t>
            </w:r>
            <w:r w:rsidRPr="00723394">
              <w:rPr>
                <w:b/>
                <w:bCs/>
                <w:color w:val="000000"/>
                <w:sz w:val="18"/>
                <w:szCs w:val="18"/>
              </w:rPr>
              <w:t>feedback loops</w:t>
            </w:r>
            <w:r w:rsidRPr="00723394">
              <w:rPr>
                <w:color w:val="000000"/>
                <w:sz w:val="18"/>
                <w:szCs w:val="18"/>
              </w:rPr>
              <w:t xml:space="preserve"> at different levels</w:t>
            </w:r>
          </w:p>
        </w:tc>
      </w:tr>
      <w:tr w:rsidR="00723394" w:rsidRPr="00723394" w14:paraId="6B1FF265" w14:textId="77777777" w:rsidTr="002B6645">
        <w:tc>
          <w:tcPr>
            <w:tcW w:w="704" w:type="dxa"/>
          </w:tcPr>
          <w:p w14:paraId="1FB5B522" w14:textId="5554701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5</w:t>
            </w:r>
          </w:p>
        </w:tc>
        <w:tc>
          <w:tcPr>
            <w:tcW w:w="567" w:type="dxa"/>
          </w:tcPr>
          <w:p w14:paraId="18F29DEA" w14:textId="624ED3FD"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sidR="00E71ADC">
              <w:rPr>
                <w:color w:val="000000"/>
                <w:sz w:val="18"/>
              </w:rPr>
              <w:t>[25]</w:t>
            </w:r>
            <w:r>
              <w:rPr>
                <w:color w:val="000000"/>
                <w:sz w:val="18"/>
                <w:szCs w:val="18"/>
              </w:rPr>
              <w:fldChar w:fldCharType="end"/>
            </w:r>
          </w:p>
        </w:tc>
        <w:tc>
          <w:tcPr>
            <w:tcW w:w="8363" w:type="dxa"/>
          </w:tcPr>
          <w:p w14:paraId="2EA0D534" w14:textId="071BA065" w:rsidR="00723394" w:rsidRPr="00723394" w:rsidRDefault="00723394" w:rsidP="00723394">
            <w:pPr>
              <w:rPr>
                <w:sz w:val="18"/>
                <w:szCs w:val="18"/>
              </w:rPr>
            </w:pPr>
            <w:r w:rsidRPr="00723394">
              <w:rPr>
                <w:color w:val="000000"/>
                <w:sz w:val="18"/>
                <w:szCs w:val="18"/>
              </w:rPr>
              <w:t xml:space="preserve">inform yourself in </w:t>
            </w:r>
            <w:r w:rsidRPr="00723394">
              <w:rPr>
                <w:b/>
                <w:bCs/>
                <w:color w:val="000000"/>
                <w:sz w:val="18"/>
                <w:szCs w:val="18"/>
              </w:rPr>
              <w:t>real time</w:t>
            </w:r>
            <w:r w:rsidRPr="00723394">
              <w:rPr>
                <w:color w:val="000000"/>
                <w:sz w:val="18"/>
                <w:szCs w:val="18"/>
              </w:rPr>
              <w:t xml:space="preserve"> around what is working and what is not</w:t>
            </w:r>
          </w:p>
        </w:tc>
      </w:tr>
      <w:tr w:rsidR="00723394" w:rsidRPr="00723394" w14:paraId="668E2C2A" w14:textId="77777777" w:rsidTr="002B6645">
        <w:tc>
          <w:tcPr>
            <w:tcW w:w="704" w:type="dxa"/>
          </w:tcPr>
          <w:p w14:paraId="43A309F9" w14:textId="25353B8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6</w:t>
            </w:r>
          </w:p>
        </w:tc>
        <w:tc>
          <w:tcPr>
            <w:tcW w:w="567" w:type="dxa"/>
          </w:tcPr>
          <w:p w14:paraId="60C263E8" w14:textId="7EBE1826"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sidR="00E71ADC">
              <w:rPr>
                <w:color w:val="000000"/>
                <w:sz w:val="18"/>
              </w:rPr>
              <w:t>[29]</w:t>
            </w:r>
            <w:r>
              <w:rPr>
                <w:color w:val="000000"/>
                <w:sz w:val="18"/>
                <w:szCs w:val="18"/>
              </w:rPr>
              <w:fldChar w:fldCharType="end"/>
            </w:r>
          </w:p>
        </w:tc>
        <w:tc>
          <w:tcPr>
            <w:tcW w:w="8363" w:type="dxa"/>
          </w:tcPr>
          <w:p w14:paraId="1C7F9BF1" w14:textId="49E508D3" w:rsidR="00723394" w:rsidRPr="00723394" w:rsidRDefault="00723394" w:rsidP="00723394">
            <w:pPr>
              <w:rPr>
                <w:sz w:val="18"/>
                <w:szCs w:val="18"/>
              </w:rPr>
            </w:pPr>
            <w:r w:rsidRPr="00723394">
              <w:rPr>
                <w:b/>
                <w:bCs/>
                <w:color w:val="000000"/>
                <w:sz w:val="18"/>
                <w:szCs w:val="18"/>
              </w:rPr>
              <w:t>immediate feedback</w:t>
            </w:r>
            <w:r w:rsidRPr="00723394">
              <w:rPr>
                <w:color w:val="000000"/>
                <w:sz w:val="18"/>
                <w:szCs w:val="18"/>
              </w:rPr>
              <w:t xml:space="preserve"> on all the new applications, features and services</w:t>
            </w:r>
          </w:p>
        </w:tc>
      </w:tr>
      <w:tr w:rsidR="00723394" w:rsidRPr="00723394" w14:paraId="676A6F0F" w14:textId="77777777" w:rsidTr="002B6645">
        <w:tc>
          <w:tcPr>
            <w:tcW w:w="704" w:type="dxa"/>
          </w:tcPr>
          <w:p w14:paraId="77412943" w14:textId="38F5A87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7</w:t>
            </w:r>
          </w:p>
        </w:tc>
        <w:tc>
          <w:tcPr>
            <w:tcW w:w="567" w:type="dxa"/>
          </w:tcPr>
          <w:p w14:paraId="19D8DFA9" w14:textId="41F33B8F"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rPr>
              <w:t>[19]</w:t>
            </w:r>
            <w:r>
              <w:rPr>
                <w:color w:val="000000"/>
                <w:sz w:val="18"/>
                <w:szCs w:val="18"/>
              </w:rPr>
              <w:fldChar w:fldCharType="end"/>
            </w:r>
          </w:p>
        </w:tc>
        <w:tc>
          <w:tcPr>
            <w:tcW w:w="8363" w:type="dxa"/>
          </w:tcPr>
          <w:p w14:paraId="300914A9" w14:textId="72906117" w:rsidR="00723394" w:rsidRPr="00723394" w:rsidRDefault="00723394" w:rsidP="00723394">
            <w:pPr>
              <w:rPr>
                <w:sz w:val="18"/>
                <w:szCs w:val="18"/>
              </w:rPr>
            </w:pPr>
            <w:r w:rsidRPr="00723394">
              <w:rPr>
                <w:color w:val="000000"/>
                <w:sz w:val="18"/>
                <w:szCs w:val="18"/>
              </w:rPr>
              <w:t xml:space="preserve">DevOps 2.0 is now focused on extending the benefits of </w:t>
            </w:r>
            <w:r w:rsidRPr="00723394">
              <w:rPr>
                <w:b/>
                <w:bCs/>
                <w:color w:val="000000"/>
                <w:sz w:val="18"/>
                <w:szCs w:val="18"/>
              </w:rPr>
              <w:t>feedback</w:t>
            </w:r>
            <w:r w:rsidRPr="00723394">
              <w:rPr>
                <w:color w:val="000000"/>
                <w:sz w:val="18"/>
                <w:szCs w:val="18"/>
              </w:rPr>
              <w:t xml:space="preserve"> to the entire organization (marketing, sales, product, etc.)</w:t>
            </w:r>
          </w:p>
        </w:tc>
      </w:tr>
      <w:tr w:rsidR="00723394" w:rsidRPr="00723394" w14:paraId="07117EFC" w14:textId="77777777" w:rsidTr="002B6645">
        <w:tc>
          <w:tcPr>
            <w:tcW w:w="704" w:type="dxa"/>
          </w:tcPr>
          <w:p w14:paraId="79338037" w14:textId="7EDB020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8</w:t>
            </w:r>
          </w:p>
        </w:tc>
        <w:tc>
          <w:tcPr>
            <w:tcW w:w="567" w:type="dxa"/>
          </w:tcPr>
          <w:p w14:paraId="47CAC227" w14:textId="43CF4F1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color w:val="000000"/>
                <w:sz w:val="18"/>
              </w:rPr>
              <w:t>[30]</w:t>
            </w:r>
            <w:r>
              <w:rPr>
                <w:color w:val="000000"/>
                <w:sz w:val="18"/>
                <w:szCs w:val="18"/>
              </w:rPr>
              <w:fldChar w:fldCharType="end"/>
            </w:r>
          </w:p>
        </w:tc>
        <w:tc>
          <w:tcPr>
            <w:tcW w:w="8363" w:type="dxa"/>
          </w:tcPr>
          <w:p w14:paraId="48873BE4" w14:textId="27E9926A" w:rsidR="00723394" w:rsidRPr="00723394" w:rsidRDefault="00723394" w:rsidP="00723394">
            <w:pPr>
              <w:rPr>
                <w:sz w:val="18"/>
                <w:szCs w:val="18"/>
              </w:rPr>
            </w:pPr>
            <w:r w:rsidRPr="00723394">
              <w:rPr>
                <w:color w:val="000000"/>
                <w:sz w:val="18"/>
                <w:szCs w:val="18"/>
              </w:rPr>
              <w:t xml:space="preserve">giving developers feedback about the outcome of their work and real-time </w:t>
            </w:r>
            <w:r w:rsidRPr="00723394">
              <w:rPr>
                <w:b/>
                <w:bCs/>
                <w:color w:val="000000"/>
                <w:sz w:val="18"/>
                <w:szCs w:val="18"/>
              </w:rPr>
              <w:t>visibility</w:t>
            </w:r>
            <w:r w:rsidRPr="00723394">
              <w:rPr>
                <w:color w:val="000000"/>
                <w:sz w:val="18"/>
                <w:szCs w:val="18"/>
              </w:rPr>
              <w:t xml:space="preserve"> into their business KPIs, answers at their fingertips to make data-backed decisions that consistently deliver better business outcomes</w:t>
            </w:r>
          </w:p>
        </w:tc>
      </w:tr>
      <w:tr w:rsidR="00723394" w:rsidRPr="00723394" w14:paraId="26DC9319" w14:textId="77777777" w:rsidTr="002B6645">
        <w:tc>
          <w:tcPr>
            <w:tcW w:w="704" w:type="dxa"/>
          </w:tcPr>
          <w:p w14:paraId="45414544" w14:textId="1127F57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9</w:t>
            </w:r>
          </w:p>
        </w:tc>
        <w:tc>
          <w:tcPr>
            <w:tcW w:w="567" w:type="dxa"/>
          </w:tcPr>
          <w:p w14:paraId="740B129F" w14:textId="5835C5EF"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sidR="00E71ADC">
              <w:rPr>
                <w:color w:val="000000"/>
                <w:sz w:val="18"/>
              </w:rPr>
              <w:t>[29]</w:t>
            </w:r>
            <w:r>
              <w:rPr>
                <w:color w:val="000000"/>
                <w:sz w:val="18"/>
                <w:szCs w:val="18"/>
              </w:rPr>
              <w:fldChar w:fldCharType="end"/>
            </w:r>
          </w:p>
        </w:tc>
        <w:tc>
          <w:tcPr>
            <w:tcW w:w="8363" w:type="dxa"/>
          </w:tcPr>
          <w:p w14:paraId="67D6648E" w14:textId="46A2A514" w:rsidR="00723394" w:rsidRPr="00723394" w:rsidRDefault="00723394" w:rsidP="00723394">
            <w:pPr>
              <w:rPr>
                <w:sz w:val="18"/>
                <w:szCs w:val="18"/>
              </w:rPr>
            </w:pPr>
            <w:r w:rsidRPr="00723394">
              <w:rPr>
                <w:color w:val="000000"/>
                <w:sz w:val="18"/>
                <w:szCs w:val="18"/>
              </w:rPr>
              <w:t xml:space="preserve">move development and production teams away from nursing applications, new </w:t>
            </w:r>
            <w:r w:rsidRPr="00723394">
              <w:rPr>
                <w:b/>
                <w:bCs/>
                <w:color w:val="000000"/>
                <w:sz w:val="18"/>
                <w:szCs w:val="18"/>
              </w:rPr>
              <w:t>visibility</w:t>
            </w:r>
            <w:r w:rsidRPr="00723394">
              <w:rPr>
                <w:color w:val="000000"/>
                <w:sz w:val="18"/>
                <w:szCs w:val="18"/>
              </w:rPr>
              <w:t xml:space="preserve"> for developers to see how their work is being received by users and impacting business value for the organization as a whole</w:t>
            </w:r>
          </w:p>
        </w:tc>
      </w:tr>
      <w:tr w:rsidR="00723394" w:rsidRPr="00723394" w14:paraId="6A7F0DC0" w14:textId="77777777" w:rsidTr="002B6645">
        <w:tc>
          <w:tcPr>
            <w:tcW w:w="704" w:type="dxa"/>
          </w:tcPr>
          <w:p w14:paraId="7703F50E" w14:textId="4B9A9C6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0</w:t>
            </w:r>
          </w:p>
        </w:tc>
        <w:tc>
          <w:tcPr>
            <w:tcW w:w="567" w:type="dxa"/>
          </w:tcPr>
          <w:p w14:paraId="6DDD0528" w14:textId="66F3202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color w:val="000000"/>
                <w:sz w:val="18"/>
              </w:rPr>
              <w:t>[50]</w:t>
            </w:r>
            <w:r>
              <w:rPr>
                <w:color w:val="000000"/>
                <w:sz w:val="18"/>
                <w:szCs w:val="18"/>
              </w:rPr>
              <w:fldChar w:fldCharType="end"/>
            </w:r>
          </w:p>
        </w:tc>
        <w:tc>
          <w:tcPr>
            <w:tcW w:w="8363" w:type="dxa"/>
          </w:tcPr>
          <w:p w14:paraId="531BBF19" w14:textId="68A3CF6C" w:rsidR="00723394" w:rsidRPr="00723394" w:rsidRDefault="00723394" w:rsidP="00723394">
            <w:pPr>
              <w:rPr>
                <w:sz w:val="18"/>
                <w:szCs w:val="18"/>
              </w:rPr>
            </w:pPr>
            <w:r w:rsidRPr="00723394">
              <w:rPr>
                <w:color w:val="000000"/>
                <w:sz w:val="18"/>
                <w:szCs w:val="18"/>
              </w:rPr>
              <w:t xml:space="preserve">implement a real-time </w:t>
            </w:r>
            <w:r w:rsidRPr="00723394">
              <w:rPr>
                <w:b/>
                <w:bCs/>
                <w:color w:val="000000"/>
                <w:sz w:val="18"/>
                <w:szCs w:val="18"/>
              </w:rPr>
              <w:t>dashboard</w:t>
            </w:r>
            <w:r w:rsidRPr="00723394">
              <w:rPr>
                <w:color w:val="000000"/>
                <w:sz w:val="18"/>
                <w:szCs w:val="18"/>
              </w:rPr>
              <w:t xml:space="preserve"> of business KPIs that provides a clear indication of the business value delivered with every release</w:t>
            </w:r>
          </w:p>
        </w:tc>
      </w:tr>
      <w:tr w:rsidR="00723394" w:rsidRPr="00723394" w14:paraId="66642830" w14:textId="77777777" w:rsidTr="002B6645">
        <w:tc>
          <w:tcPr>
            <w:tcW w:w="704" w:type="dxa"/>
          </w:tcPr>
          <w:p w14:paraId="273F7FA1" w14:textId="02C7AFD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1</w:t>
            </w:r>
          </w:p>
        </w:tc>
        <w:tc>
          <w:tcPr>
            <w:tcW w:w="567" w:type="dxa"/>
          </w:tcPr>
          <w:p w14:paraId="4A100726" w14:textId="765120B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rPr>
              <w:t>[19]</w:t>
            </w:r>
            <w:r>
              <w:rPr>
                <w:color w:val="000000"/>
                <w:sz w:val="18"/>
                <w:szCs w:val="18"/>
              </w:rPr>
              <w:fldChar w:fldCharType="end"/>
            </w:r>
          </w:p>
        </w:tc>
        <w:tc>
          <w:tcPr>
            <w:tcW w:w="8363" w:type="dxa"/>
          </w:tcPr>
          <w:p w14:paraId="63EF1777" w14:textId="6F59564C" w:rsidR="00723394" w:rsidRPr="00723394" w:rsidRDefault="00723394" w:rsidP="00723394">
            <w:pPr>
              <w:rPr>
                <w:sz w:val="18"/>
                <w:szCs w:val="18"/>
              </w:rPr>
            </w:pPr>
            <w:r w:rsidRPr="00723394">
              <w:rPr>
                <w:color w:val="000000"/>
                <w:sz w:val="18"/>
                <w:szCs w:val="18"/>
              </w:rPr>
              <w:t xml:space="preserve">one of the major pillars of the DevOps 2.0 approach is the ability to control, through a </w:t>
            </w:r>
            <w:r w:rsidRPr="00723394">
              <w:rPr>
                <w:b/>
                <w:bCs/>
                <w:color w:val="000000"/>
                <w:sz w:val="18"/>
                <w:szCs w:val="18"/>
              </w:rPr>
              <w:t>control panel</w:t>
            </w:r>
            <w:r w:rsidRPr="00723394">
              <w:rPr>
                <w:color w:val="000000"/>
                <w:sz w:val="18"/>
                <w:szCs w:val="18"/>
              </w:rPr>
              <w:t xml:space="preserve"> interface, the launch of new features of applications in production environments</w:t>
            </w:r>
          </w:p>
        </w:tc>
      </w:tr>
      <w:tr w:rsidR="00723394" w:rsidRPr="00723394" w14:paraId="5BDFF7BA" w14:textId="77777777" w:rsidTr="002B6645">
        <w:tc>
          <w:tcPr>
            <w:tcW w:w="704" w:type="dxa"/>
          </w:tcPr>
          <w:p w14:paraId="2B66B239" w14:textId="47B297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2</w:t>
            </w:r>
          </w:p>
        </w:tc>
        <w:tc>
          <w:tcPr>
            <w:tcW w:w="567" w:type="dxa"/>
          </w:tcPr>
          <w:p w14:paraId="1DD0070E" w14:textId="24D4491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rPr>
                <w:color w:val="000000"/>
                <w:sz w:val="18"/>
                <w:szCs w:val="18"/>
              </w:rPr>
              <w:fldChar w:fldCharType="separate"/>
            </w:r>
            <w:r w:rsidR="00E71ADC">
              <w:rPr>
                <w:color w:val="000000"/>
                <w:sz w:val="18"/>
              </w:rPr>
              <w:t>[80]</w:t>
            </w:r>
            <w:r>
              <w:rPr>
                <w:color w:val="000000"/>
                <w:sz w:val="18"/>
                <w:szCs w:val="18"/>
              </w:rPr>
              <w:fldChar w:fldCharType="end"/>
            </w:r>
          </w:p>
        </w:tc>
        <w:tc>
          <w:tcPr>
            <w:tcW w:w="8363" w:type="dxa"/>
          </w:tcPr>
          <w:p w14:paraId="50AB6F77" w14:textId="5150894F" w:rsidR="00723394" w:rsidRPr="00723394" w:rsidRDefault="00723394" w:rsidP="00723394">
            <w:pPr>
              <w:rPr>
                <w:sz w:val="18"/>
                <w:szCs w:val="18"/>
              </w:rPr>
            </w:pPr>
            <w:r w:rsidRPr="00723394">
              <w:rPr>
                <w:color w:val="000000"/>
                <w:sz w:val="18"/>
                <w:szCs w:val="18"/>
              </w:rPr>
              <w:t xml:space="preserve">A key component missing among today’s plethora of monitoring tools is genuine </w:t>
            </w:r>
            <w:r w:rsidRPr="00723394">
              <w:rPr>
                <w:b/>
                <w:bCs/>
                <w:color w:val="000000"/>
                <w:sz w:val="18"/>
                <w:szCs w:val="18"/>
              </w:rPr>
              <w:t>human insight</w:t>
            </w:r>
            <w:r w:rsidRPr="00723394">
              <w:rPr>
                <w:color w:val="000000"/>
                <w:sz w:val="18"/>
                <w:szCs w:val="18"/>
              </w:rPr>
              <w:t>. Yes, there are tools that alert when exceptions or slowdowns happen, but they don’t forge that human connection with the end user</w:t>
            </w:r>
          </w:p>
        </w:tc>
      </w:tr>
      <w:tr w:rsidR="00723394" w:rsidRPr="00723394" w14:paraId="2B972479" w14:textId="77777777" w:rsidTr="002B6645">
        <w:tc>
          <w:tcPr>
            <w:tcW w:w="704" w:type="dxa"/>
          </w:tcPr>
          <w:p w14:paraId="3A2F900F" w14:textId="118F7FE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3</w:t>
            </w:r>
          </w:p>
        </w:tc>
        <w:tc>
          <w:tcPr>
            <w:tcW w:w="567" w:type="dxa"/>
          </w:tcPr>
          <w:p w14:paraId="4DB66218" w14:textId="7DA03BE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color w:val="000000"/>
                <w:sz w:val="18"/>
              </w:rPr>
              <w:t>[50]</w:t>
            </w:r>
            <w:r>
              <w:rPr>
                <w:color w:val="000000"/>
                <w:sz w:val="18"/>
                <w:szCs w:val="18"/>
              </w:rPr>
              <w:fldChar w:fldCharType="end"/>
            </w:r>
          </w:p>
        </w:tc>
        <w:tc>
          <w:tcPr>
            <w:tcW w:w="8363" w:type="dxa"/>
          </w:tcPr>
          <w:p w14:paraId="68DE19F8" w14:textId="19B08487" w:rsidR="00723394" w:rsidRPr="00723394" w:rsidRDefault="00723394" w:rsidP="00723394">
            <w:pPr>
              <w:rPr>
                <w:sz w:val="18"/>
                <w:szCs w:val="18"/>
              </w:rPr>
            </w:pPr>
            <w:r w:rsidRPr="00723394">
              <w:rPr>
                <w:color w:val="000000"/>
                <w:sz w:val="18"/>
                <w:szCs w:val="18"/>
              </w:rPr>
              <w:t xml:space="preserve">BizDevOps also has a significant dependency on tools that give </w:t>
            </w:r>
            <w:r w:rsidRPr="00723394">
              <w:rPr>
                <w:b/>
                <w:bCs/>
                <w:color w:val="000000"/>
                <w:sz w:val="18"/>
                <w:szCs w:val="18"/>
              </w:rPr>
              <w:t>real-time business metrics</w:t>
            </w:r>
            <w:r w:rsidRPr="00723394">
              <w:rPr>
                <w:color w:val="000000"/>
                <w:sz w:val="18"/>
                <w:szCs w:val="18"/>
              </w:rPr>
              <w:t>. While there are several APM tools, the focus here is to implement a real-time dashboard of business KPIs that provides a clear indication of the business value delivered with every release. Capgemini’s Business Command Center  provides a holistic, insight-driven, business-focused application management approach that helps business get a real-time view of value delivered</w:t>
            </w:r>
          </w:p>
        </w:tc>
      </w:tr>
      <w:tr w:rsidR="00723394" w:rsidRPr="00723394" w14:paraId="7BD961A4" w14:textId="77777777" w:rsidTr="002B6645">
        <w:tc>
          <w:tcPr>
            <w:tcW w:w="704" w:type="dxa"/>
          </w:tcPr>
          <w:p w14:paraId="605F0694" w14:textId="31C29EB2" w:rsidR="00723394" w:rsidRPr="00723394" w:rsidRDefault="002B6645" w:rsidP="002B6645">
            <w:pPr>
              <w:jc w:val="center"/>
              <w:rPr>
                <w:sz w:val="18"/>
                <w:szCs w:val="18"/>
              </w:rPr>
            </w:pPr>
            <w:r>
              <w:rPr>
                <w:color w:val="000000"/>
                <w:sz w:val="18"/>
                <w:szCs w:val="18"/>
                <w:lang w:val="pt-PT"/>
              </w:rPr>
              <w:lastRenderedPageBreak/>
              <w:t>BP</w:t>
            </w:r>
            <w:r w:rsidR="00723394" w:rsidRPr="00723394">
              <w:rPr>
                <w:color w:val="000000"/>
                <w:sz w:val="18"/>
                <w:szCs w:val="18"/>
              </w:rPr>
              <w:t>24</w:t>
            </w:r>
          </w:p>
        </w:tc>
        <w:tc>
          <w:tcPr>
            <w:tcW w:w="567" w:type="dxa"/>
          </w:tcPr>
          <w:p w14:paraId="388C46B0" w14:textId="621948B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rPr>
                <w:color w:val="000000"/>
                <w:sz w:val="18"/>
                <w:szCs w:val="18"/>
              </w:rPr>
              <w:fldChar w:fldCharType="separate"/>
            </w:r>
            <w:r w:rsidR="00E71ADC">
              <w:rPr>
                <w:color w:val="000000"/>
                <w:sz w:val="18"/>
              </w:rPr>
              <w:t>[26]</w:t>
            </w:r>
            <w:r>
              <w:rPr>
                <w:color w:val="000000"/>
                <w:sz w:val="18"/>
                <w:szCs w:val="18"/>
              </w:rPr>
              <w:fldChar w:fldCharType="end"/>
            </w:r>
          </w:p>
        </w:tc>
        <w:tc>
          <w:tcPr>
            <w:tcW w:w="8363" w:type="dxa"/>
          </w:tcPr>
          <w:p w14:paraId="7880AF7E" w14:textId="23D8E6F1" w:rsidR="00723394" w:rsidRPr="00723394" w:rsidRDefault="00723394" w:rsidP="00723394">
            <w:pPr>
              <w:rPr>
                <w:sz w:val="18"/>
                <w:szCs w:val="18"/>
              </w:rPr>
            </w:pPr>
            <w:r w:rsidRPr="00723394">
              <w:rPr>
                <w:color w:val="000000"/>
                <w:sz w:val="18"/>
                <w:szCs w:val="18"/>
              </w:rPr>
              <w:t xml:space="preserve">Your people are going to build and implement a </w:t>
            </w:r>
            <w:r w:rsidRPr="00723394">
              <w:rPr>
                <w:b/>
                <w:bCs/>
                <w:color w:val="000000"/>
                <w:sz w:val="18"/>
                <w:szCs w:val="18"/>
              </w:rPr>
              <w:t>well defined process</w:t>
            </w:r>
            <w:r w:rsidRPr="00723394">
              <w:rPr>
                <w:color w:val="000000"/>
                <w:sz w:val="18"/>
                <w:szCs w:val="18"/>
              </w:rPr>
              <w:t>. Because the process is defined, you can build automation in support of it. The result of the automation is speed and efficiency.</w:t>
            </w:r>
          </w:p>
        </w:tc>
      </w:tr>
      <w:tr w:rsidR="00723394" w:rsidRPr="00723394" w14:paraId="0AA711B2" w14:textId="77777777" w:rsidTr="002B6645">
        <w:tc>
          <w:tcPr>
            <w:tcW w:w="704" w:type="dxa"/>
          </w:tcPr>
          <w:p w14:paraId="5D83CDEF" w14:textId="0192492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5</w:t>
            </w:r>
          </w:p>
        </w:tc>
        <w:tc>
          <w:tcPr>
            <w:tcW w:w="567" w:type="dxa"/>
          </w:tcPr>
          <w:p w14:paraId="24801F52" w14:textId="7BFDB236" w:rsidR="00723394" w:rsidRPr="00723394" w:rsidRDefault="00277660"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rPr>
                <w:color w:val="000000"/>
                <w:sz w:val="18"/>
                <w:szCs w:val="18"/>
              </w:rPr>
              <w:fldChar w:fldCharType="separate"/>
            </w:r>
            <w:r w:rsidR="00E71ADC">
              <w:rPr>
                <w:color w:val="000000"/>
                <w:sz w:val="18"/>
              </w:rPr>
              <w:t>[47]</w:t>
            </w:r>
            <w:r>
              <w:rPr>
                <w:color w:val="000000"/>
                <w:sz w:val="18"/>
                <w:szCs w:val="18"/>
              </w:rPr>
              <w:fldChar w:fldCharType="end"/>
            </w:r>
          </w:p>
        </w:tc>
        <w:tc>
          <w:tcPr>
            <w:tcW w:w="8363" w:type="dxa"/>
          </w:tcPr>
          <w:p w14:paraId="623E49EE" w14:textId="5320725B" w:rsidR="00723394" w:rsidRPr="00723394" w:rsidRDefault="00723394" w:rsidP="00723394">
            <w:pPr>
              <w:rPr>
                <w:sz w:val="18"/>
                <w:szCs w:val="18"/>
              </w:rPr>
            </w:pPr>
            <w:r w:rsidRPr="00723394">
              <w:rPr>
                <w:color w:val="000000"/>
                <w:sz w:val="18"/>
                <w:szCs w:val="18"/>
              </w:rPr>
              <w:t xml:space="preserve">Unplanned work is a reality that every team faces–a reality that most often impacts team productivity. Development and operations teams can better manage unplanned work with established </w:t>
            </w:r>
            <w:r w:rsidRPr="00723394">
              <w:rPr>
                <w:b/>
                <w:bCs/>
                <w:color w:val="000000"/>
                <w:sz w:val="18"/>
                <w:szCs w:val="18"/>
              </w:rPr>
              <w:t>processes</w:t>
            </w:r>
            <w:r w:rsidRPr="00723394">
              <w:rPr>
                <w:color w:val="000000"/>
                <w:sz w:val="18"/>
                <w:szCs w:val="18"/>
              </w:rPr>
              <w:t xml:space="preserve"> and clear prioritization while focusing on planned tasks</w:t>
            </w:r>
          </w:p>
        </w:tc>
      </w:tr>
      <w:tr w:rsidR="00723394" w:rsidRPr="00723394" w14:paraId="75EF1AE3" w14:textId="77777777" w:rsidTr="002B6645">
        <w:tc>
          <w:tcPr>
            <w:tcW w:w="704" w:type="dxa"/>
          </w:tcPr>
          <w:p w14:paraId="465E9229" w14:textId="21A09B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6</w:t>
            </w:r>
          </w:p>
        </w:tc>
        <w:tc>
          <w:tcPr>
            <w:tcW w:w="567" w:type="dxa"/>
          </w:tcPr>
          <w:p w14:paraId="351A0716" w14:textId="5EB42721" w:rsidR="00723394" w:rsidRPr="00723394" w:rsidRDefault="00277660"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rPr>
                <w:color w:val="000000"/>
                <w:sz w:val="18"/>
                <w:szCs w:val="18"/>
              </w:rPr>
              <w:fldChar w:fldCharType="separate"/>
            </w:r>
            <w:r w:rsidR="00E71ADC">
              <w:rPr>
                <w:color w:val="000000"/>
                <w:sz w:val="18"/>
              </w:rPr>
              <w:t>[70]</w:t>
            </w:r>
            <w:r>
              <w:rPr>
                <w:color w:val="000000"/>
                <w:sz w:val="18"/>
                <w:szCs w:val="18"/>
              </w:rPr>
              <w:fldChar w:fldCharType="end"/>
            </w:r>
          </w:p>
        </w:tc>
        <w:tc>
          <w:tcPr>
            <w:tcW w:w="8363" w:type="dxa"/>
          </w:tcPr>
          <w:p w14:paraId="428EA8D0" w14:textId="1ECFFFDA" w:rsidR="00723394" w:rsidRPr="00723394" w:rsidRDefault="00723394" w:rsidP="00723394">
            <w:pPr>
              <w:rPr>
                <w:sz w:val="18"/>
                <w:szCs w:val="18"/>
              </w:rPr>
            </w:pPr>
            <w:r w:rsidRPr="00723394">
              <w:rPr>
                <w:color w:val="000000"/>
                <w:sz w:val="18"/>
                <w:szCs w:val="18"/>
              </w:rPr>
              <w:t xml:space="preserve">DevOps involves a set of </w:t>
            </w:r>
            <w:r w:rsidRPr="00723394">
              <w:rPr>
                <w:b/>
                <w:bCs/>
                <w:color w:val="000000"/>
                <w:sz w:val="18"/>
                <w:szCs w:val="18"/>
              </w:rPr>
              <w:t>technical processes</w:t>
            </w:r>
            <w:r w:rsidRPr="00723394">
              <w:rPr>
                <w:color w:val="000000"/>
                <w:sz w:val="18"/>
                <w:szCs w:val="18"/>
              </w:rPr>
              <w:t xml:space="preserve"> such as: Continuous Development, Continuous Integration (CI), Continuous Testing (CI), Continuous Deployment (CD) and Continuous Monitoring</w:t>
            </w:r>
          </w:p>
        </w:tc>
      </w:tr>
      <w:tr w:rsidR="00723394" w:rsidRPr="00723394" w14:paraId="24E9D2F0" w14:textId="77777777" w:rsidTr="002B6645">
        <w:tc>
          <w:tcPr>
            <w:tcW w:w="704" w:type="dxa"/>
          </w:tcPr>
          <w:p w14:paraId="70E762CF" w14:textId="6731C15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7</w:t>
            </w:r>
          </w:p>
        </w:tc>
        <w:tc>
          <w:tcPr>
            <w:tcW w:w="567" w:type="dxa"/>
          </w:tcPr>
          <w:p w14:paraId="77C69236" w14:textId="17234FF1"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color w:val="000000"/>
                <w:sz w:val="18"/>
                <w:lang w:val="en-US"/>
              </w:rPr>
              <w:t>[11]</w:t>
            </w:r>
            <w:r>
              <w:rPr>
                <w:color w:val="000000"/>
                <w:sz w:val="18"/>
                <w:szCs w:val="18"/>
              </w:rPr>
              <w:fldChar w:fldCharType="end"/>
            </w:r>
          </w:p>
        </w:tc>
        <w:tc>
          <w:tcPr>
            <w:tcW w:w="8363" w:type="dxa"/>
          </w:tcPr>
          <w:p w14:paraId="17E41AEE" w14:textId="2C970C2A" w:rsidR="00723394" w:rsidRPr="00723394" w:rsidRDefault="00723394" w:rsidP="00723394">
            <w:pPr>
              <w:rPr>
                <w:sz w:val="18"/>
                <w:szCs w:val="18"/>
              </w:rPr>
            </w:pPr>
            <w:r w:rsidRPr="00723394">
              <w:rPr>
                <w:color w:val="000000"/>
                <w:sz w:val="18"/>
                <w:szCs w:val="18"/>
              </w:rPr>
              <w:t xml:space="preserve">The </w:t>
            </w:r>
            <w:r w:rsidRPr="00723394">
              <w:rPr>
                <w:b/>
                <w:bCs/>
                <w:color w:val="000000"/>
                <w:sz w:val="18"/>
                <w:szCs w:val="18"/>
              </w:rPr>
              <w:t>process</w:t>
            </w:r>
            <w:r w:rsidRPr="00723394">
              <w:rPr>
                <w:color w:val="000000"/>
                <w:sz w:val="18"/>
                <w:szCs w:val="18"/>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723394" w:rsidRPr="00723394" w14:paraId="55024865" w14:textId="77777777" w:rsidTr="002B6645">
        <w:tc>
          <w:tcPr>
            <w:tcW w:w="704" w:type="dxa"/>
          </w:tcPr>
          <w:p w14:paraId="394DF6B0" w14:textId="7D92EC8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8</w:t>
            </w:r>
          </w:p>
        </w:tc>
        <w:tc>
          <w:tcPr>
            <w:tcW w:w="567" w:type="dxa"/>
          </w:tcPr>
          <w:p w14:paraId="7EFD8BEF" w14:textId="1F50F3CA"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rPr>
              <w:t>[27]</w:t>
            </w:r>
            <w:r>
              <w:rPr>
                <w:color w:val="000000"/>
                <w:sz w:val="18"/>
                <w:szCs w:val="18"/>
              </w:rPr>
              <w:fldChar w:fldCharType="end"/>
            </w:r>
          </w:p>
        </w:tc>
        <w:tc>
          <w:tcPr>
            <w:tcW w:w="8363" w:type="dxa"/>
          </w:tcPr>
          <w:p w14:paraId="5FEE5366" w14:textId="39BA630D" w:rsidR="00723394" w:rsidRPr="00723394" w:rsidRDefault="00723394" w:rsidP="00723394">
            <w:pPr>
              <w:rPr>
                <w:sz w:val="18"/>
                <w:szCs w:val="18"/>
              </w:rPr>
            </w:pPr>
            <w:r w:rsidRPr="00723394">
              <w:rPr>
                <w:color w:val="000000"/>
                <w:sz w:val="18"/>
                <w:szCs w:val="18"/>
              </w:rPr>
              <w:t xml:space="preserve">connecting containerization, and continuous integration platforms to create continuous delivery </w:t>
            </w:r>
            <w:r w:rsidRPr="00723394">
              <w:rPr>
                <w:b/>
                <w:bCs/>
                <w:color w:val="000000"/>
                <w:sz w:val="18"/>
                <w:szCs w:val="18"/>
              </w:rPr>
              <w:t>pipelines</w:t>
            </w:r>
            <w:r w:rsidRPr="00723394">
              <w:rPr>
                <w:color w:val="000000"/>
                <w:sz w:val="18"/>
                <w:szCs w:val="18"/>
              </w:rPr>
              <w:t xml:space="preserve"> that give new functionality quicker with better quality and less risk</w:t>
            </w:r>
          </w:p>
        </w:tc>
      </w:tr>
      <w:tr w:rsidR="00723394" w:rsidRPr="00723394" w14:paraId="157CF247" w14:textId="77777777" w:rsidTr="002B6645">
        <w:tc>
          <w:tcPr>
            <w:tcW w:w="704" w:type="dxa"/>
          </w:tcPr>
          <w:p w14:paraId="53A02A73" w14:textId="01C1DFB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9</w:t>
            </w:r>
          </w:p>
        </w:tc>
        <w:tc>
          <w:tcPr>
            <w:tcW w:w="567" w:type="dxa"/>
          </w:tcPr>
          <w:p w14:paraId="42895CDD" w14:textId="753EAAB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sidR="00E71ADC">
              <w:rPr>
                <w:color w:val="000000"/>
                <w:sz w:val="18"/>
              </w:rPr>
              <w:t>[71]</w:t>
            </w:r>
            <w:r>
              <w:rPr>
                <w:color w:val="000000"/>
                <w:sz w:val="18"/>
                <w:szCs w:val="18"/>
              </w:rPr>
              <w:fldChar w:fldCharType="end"/>
            </w:r>
          </w:p>
        </w:tc>
        <w:tc>
          <w:tcPr>
            <w:tcW w:w="8363" w:type="dxa"/>
          </w:tcPr>
          <w:p w14:paraId="2ABC5105" w14:textId="3E76C19D" w:rsidR="00723394" w:rsidRPr="00723394" w:rsidRDefault="00723394" w:rsidP="00723394">
            <w:pPr>
              <w:rPr>
                <w:sz w:val="18"/>
                <w:szCs w:val="18"/>
              </w:rPr>
            </w:pPr>
            <w:r w:rsidRPr="00723394">
              <w:rPr>
                <w:color w:val="000000"/>
                <w:sz w:val="18"/>
                <w:szCs w:val="18"/>
              </w:rPr>
              <w:t>Multi-dimensional moments-of-truth for customers</w:t>
            </w:r>
          </w:p>
        </w:tc>
      </w:tr>
      <w:tr w:rsidR="00723394" w:rsidRPr="00723394" w14:paraId="5732615B" w14:textId="77777777" w:rsidTr="002B6645">
        <w:tc>
          <w:tcPr>
            <w:tcW w:w="704" w:type="dxa"/>
          </w:tcPr>
          <w:p w14:paraId="75674FE0" w14:textId="2539AED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0</w:t>
            </w:r>
          </w:p>
        </w:tc>
        <w:tc>
          <w:tcPr>
            <w:tcW w:w="567" w:type="dxa"/>
          </w:tcPr>
          <w:p w14:paraId="17704C86" w14:textId="58A5C6FB"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Pr>
                <w:color w:val="000000"/>
                <w:sz w:val="18"/>
                <w:szCs w:val="18"/>
              </w:rPr>
              <w:fldChar w:fldCharType="separate"/>
            </w:r>
            <w:r w:rsidR="00E71ADC">
              <w:rPr>
                <w:color w:val="000000"/>
                <w:sz w:val="18"/>
                <w:lang w:val="en-US"/>
              </w:rPr>
              <w:t>[12]</w:t>
            </w:r>
            <w:r>
              <w:rPr>
                <w:color w:val="000000"/>
                <w:sz w:val="18"/>
                <w:szCs w:val="18"/>
              </w:rPr>
              <w:fldChar w:fldCharType="end"/>
            </w:r>
          </w:p>
        </w:tc>
        <w:tc>
          <w:tcPr>
            <w:tcW w:w="8363" w:type="dxa"/>
          </w:tcPr>
          <w:p w14:paraId="4A3465CE" w14:textId="6CEE8058" w:rsidR="00723394" w:rsidRPr="00723394" w:rsidRDefault="00723394" w:rsidP="00723394">
            <w:pPr>
              <w:rPr>
                <w:sz w:val="18"/>
                <w:szCs w:val="18"/>
              </w:rPr>
            </w:pPr>
            <w:r w:rsidRPr="00723394">
              <w:rPr>
                <w:b/>
                <w:bCs/>
                <w:color w:val="000000"/>
                <w:sz w:val="18"/>
                <w:szCs w:val="18"/>
              </w:rPr>
              <w:t>Customer needs</w:t>
            </w:r>
            <w:r w:rsidRPr="00723394">
              <w:rPr>
                <w:color w:val="000000"/>
                <w:sz w:val="18"/>
                <w:szCs w:val="18"/>
              </w:rPr>
              <w:t xml:space="preserve"> are put at the center. Everyone on the project understands them well, which allows tailoring technical solutions, along with frameworks and methodology</w:t>
            </w:r>
          </w:p>
        </w:tc>
      </w:tr>
      <w:tr w:rsidR="00723394" w:rsidRPr="00723394" w14:paraId="7D63CE0D" w14:textId="77777777" w:rsidTr="002B6645">
        <w:tc>
          <w:tcPr>
            <w:tcW w:w="704" w:type="dxa"/>
          </w:tcPr>
          <w:p w14:paraId="42CDD1E0" w14:textId="0C12667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1</w:t>
            </w:r>
          </w:p>
        </w:tc>
        <w:tc>
          <w:tcPr>
            <w:tcW w:w="567" w:type="dxa"/>
          </w:tcPr>
          <w:p w14:paraId="6CF954D7" w14:textId="01F95018"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rPr>
                <w:color w:val="000000"/>
                <w:sz w:val="18"/>
                <w:szCs w:val="18"/>
              </w:rPr>
              <w:fldChar w:fldCharType="separate"/>
            </w:r>
            <w:r w:rsidR="00E71ADC">
              <w:rPr>
                <w:color w:val="000000"/>
                <w:sz w:val="18"/>
              </w:rPr>
              <w:t>[36]</w:t>
            </w:r>
            <w:r>
              <w:rPr>
                <w:color w:val="000000"/>
                <w:sz w:val="18"/>
                <w:szCs w:val="18"/>
              </w:rPr>
              <w:fldChar w:fldCharType="end"/>
            </w:r>
          </w:p>
        </w:tc>
        <w:tc>
          <w:tcPr>
            <w:tcW w:w="8363" w:type="dxa"/>
          </w:tcPr>
          <w:p w14:paraId="3438AD79" w14:textId="14BEA7C8" w:rsidR="00723394" w:rsidRPr="00723394" w:rsidRDefault="00723394" w:rsidP="00723394">
            <w:pPr>
              <w:rPr>
                <w:sz w:val="18"/>
                <w:szCs w:val="18"/>
              </w:rPr>
            </w:pPr>
            <w:r w:rsidRPr="00723394">
              <w:rPr>
                <w:color w:val="000000"/>
                <w:sz w:val="18"/>
                <w:szCs w:val="18"/>
              </w:rPr>
              <w:t xml:space="preserve">Adopting notion of </w:t>
            </w:r>
            <w:r w:rsidRPr="00723394">
              <w:rPr>
                <w:b/>
                <w:bCs/>
                <w:color w:val="000000"/>
                <w:sz w:val="18"/>
                <w:szCs w:val="18"/>
              </w:rPr>
              <w:t>shifting left</w:t>
            </w:r>
            <w:r w:rsidRPr="00723394">
              <w:rPr>
                <w:color w:val="000000"/>
                <w:sz w:val="18"/>
                <w:szCs w:val="18"/>
              </w:rPr>
              <w:t xml:space="preserve"> helps to recognize issues earlier</w:t>
            </w:r>
          </w:p>
        </w:tc>
      </w:tr>
      <w:tr w:rsidR="00723394" w:rsidRPr="00723394" w14:paraId="746A45FA" w14:textId="77777777" w:rsidTr="002B6645">
        <w:tc>
          <w:tcPr>
            <w:tcW w:w="704" w:type="dxa"/>
          </w:tcPr>
          <w:p w14:paraId="78E4B36B" w14:textId="1DF6013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2</w:t>
            </w:r>
          </w:p>
        </w:tc>
        <w:tc>
          <w:tcPr>
            <w:tcW w:w="567" w:type="dxa"/>
          </w:tcPr>
          <w:p w14:paraId="78C402E2" w14:textId="46F48E66"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12AF916A" w14:textId="71376837" w:rsidR="00723394" w:rsidRPr="00723394" w:rsidRDefault="00723394" w:rsidP="00723394">
            <w:pPr>
              <w:rPr>
                <w:sz w:val="18"/>
                <w:szCs w:val="18"/>
              </w:rPr>
            </w:pPr>
            <w:r w:rsidRPr="00723394">
              <w:rPr>
                <w:color w:val="000000"/>
                <w:sz w:val="18"/>
                <w:szCs w:val="18"/>
              </w:rPr>
              <w:t xml:space="preserve">Another key component missing among today’s plethora of monitoring tools is genuine </w:t>
            </w:r>
            <w:r w:rsidRPr="00723394">
              <w:rPr>
                <w:b/>
                <w:bCs/>
                <w:color w:val="000000"/>
                <w:sz w:val="18"/>
                <w:szCs w:val="18"/>
              </w:rPr>
              <w:t>human insight</w:t>
            </w:r>
            <w:r w:rsidRPr="00723394">
              <w:rPr>
                <w:color w:val="000000"/>
                <w:sz w:val="18"/>
                <w:szCs w:val="18"/>
              </w:rPr>
              <w:t xml:space="preserve">. Yes, there are tools that alert when exceptions or slowdowns happen, but they don’t forge that </w:t>
            </w:r>
            <w:r w:rsidRPr="00723394">
              <w:rPr>
                <w:b/>
                <w:bCs/>
                <w:color w:val="000000"/>
                <w:sz w:val="18"/>
                <w:szCs w:val="18"/>
              </w:rPr>
              <w:t>human connection</w:t>
            </w:r>
            <w:r w:rsidRPr="00723394">
              <w:rPr>
                <w:color w:val="000000"/>
                <w:sz w:val="18"/>
                <w:szCs w:val="18"/>
              </w:rPr>
              <w:t xml:space="preserve"> with the end user. To this end, it’s worth taking a small step back to identify what really matters to customers</w:t>
            </w:r>
          </w:p>
        </w:tc>
      </w:tr>
      <w:tr w:rsidR="00723394" w:rsidRPr="00723394" w14:paraId="4F36DCF9" w14:textId="77777777" w:rsidTr="002B6645">
        <w:tc>
          <w:tcPr>
            <w:tcW w:w="704" w:type="dxa"/>
          </w:tcPr>
          <w:p w14:paraId="2C0B8A0C" w14:textId="7431BF3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3</w:t>
            </w:r>
          </w:p>
        </w:tc>
        <w:tc>
          <w:tcPr>
            <w:tcW w:w="567" w:type="dxa"/>
          </w:tcPr>
          <w:p w14:paraId="51BBBC82" w14:textId="0BE505DB"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2A3BB260" w14:textId="75A5E789" w:rsidR="00723394" w:rsidRPr="00723394" w:rsidRDefault="00723394" w:rsidP="00723394">
            <w:pPr>
              <w:rPr>
                <w:sz w:val="18"/>
                <w:szCs w:val="18"/>
              </w:rPr>
            </w:pPr>
            <w:r w:rsidRPr="00723394">
              <w:rPr>
                <w:color w:val="000000"/>
                <w:sz w:val="18"/>
                <w:szCs w:val="18"/>
              </w:rPr>
              <w:t xml:space="preserve">opportunities for the business beyond tech resources. This happens because employees develop a systems-based approach that has a very real impact on </w:t>
            </w:r>
            <w:r w:rsidRPr="00723394">
              <w:rPr>
                <w:b/>
                <w:bCs/>
                <w:color w:val="000000"/>
                <w:sz w:val="18"/>
                <w:szCs w:val="18"/>
              </w:rPr>
              <w:t>user experience</w:t>
            </w:r>
          </w:p>
        </w:tc>
      </w:tr>
      <w:tr w:rsidR="00723394" w:rsidRPr="00723394" w14:paraId="5FACED21" w14:textId="77777777" w:rsidTr="002B6645">
        <w:tc>
          <w:tcPr>
            <w:tcW w:w="704" w:type="dxa"/>
          </w:tcPr>
          <w:p w14:paraId="06C81CF8" w14:textId="3C9F83B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4</w:t>
            </w:r>
          </w:p>
        </w:tc>
        <w:tc>
          <w:tcPr>
            <w:tcW w:w="567" w:type="dxa"/>
          </w:tcPr>
          <w:p w14:paraId="460C07C5" w14:textId="4C9AF07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color w:val="000000"/>
                <w:sz w:val="18"/>
              </w:rPr>
              <w:t>[69]</w:t>
            </w:r>
            <w:r>
              <w:rPr>
                <w:color w:val="000000"/>
                <w:sz w:val="18"/>
                <w:szCs w:val="18"/>
              </w:rPr>
              <w:fldChar w:fldCharType="end"/>
            </w:r>
          </w:p>
        </w:tc>
        <w:tc>
          <w:tcPr>
            <w:tcW w:w="8363" w:type="dxa"/>
          </w:tcPr>
          <w:p w14:paraId="5692FAD0" w14:textId="78B05FC9" w:rsidR="00723394" w:rsidRPr="00723394" w:rsidRDefault="00723394" w:rsidP="00723394">
            <w:pPr>
              <w:rPr>
                <w:sz w:val="18"/>
                <w:szCs w:val="18"/>
              </w:rPr>
            </w:pPr>
            <w:r w:rsidRPr="00723394">
              <w:rPr>
                <w:color w:val="000000"/>
                <w:sz w:val="18"/>
                <w:szCs w:val="18"/>
              </w:rPr>
              <w:t xml:space="preserve">stand in the shoes (or sit in the chairs) of </w:t>
            </w:r>
            <w:r w:rsidRPr="00723394">
              <w:rPr>
                <w:b/>
                <w:bCs/>
                <w:color w:val="000000"/>
                <w:sz w:val="18"/>
                <w:szCs w:val="18"/>
              </w:rPr>
              <w:t>end users</w:t>
            </w:r>
            <w:r w:rsidRPr="00723394">
              <w:rPr>
                <w:color w:val="000000"/>
                <w:sz w:val="18"/>
                <w:szCs w:val="18"/>
              </w:rPr>
              <w:t>, so everyone can feel what they experience</w:t>
            </w:r>
          </w:p>
        </w:tc>
      </w:tr>
      <w:tr w:rsidR="00723394" w:rsidRPr="00723394" w14:paraId="11AE93CD" w14:textId="77777777" w:rsidTr="002B6645">
        <w:tc>
          <w:tcPr>
            <w:tcW w:w="704" w:type="dxa"/>
          </w:tcPr>
          <w:p w14:paraId="0811F697" w14:textId="706AAE2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5</w:t>
            </w:r>
          </w:p>
        </w:tc>
        <w:tc>
          <w:tcPr>
            <w:tcW w:w="567" w:type="dxa"/>
          </w:tcPr>
          <w:p w14:paraId="342DAC0A" w14:textId="58640D08"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572DC36A" w14:textId="2157AD50" w:rsidR="00723394" w:rsidRPr="00723394" w:rsidRDefault="00723394" w:rsidP="00723394">
            <w:pPr>
              <w:rPr>
                <w:sz w:val="18"/>
                <w:szCs w:val="18"/>
              </w:rPr>
            </w:pPr>
            <w:r w:rsidRPr="00723394">
              <w:rPr>
                <w:color w:val="000000"/>
                <w:sz w:val="18"/>
                <w:szCs w:val="18"/>
              </w:rPr>
              <w:t xml:space="preserve">taking the principles of </w:t>
            </w:r>
            <w:r w:rsidRPr="00723394">
              <w:rPr>
                <w:b/>
                <w:bCs/>
                <w:color w:val="000000"/>
                <w:sz w:val="18"/>
                <w:szCs w:val="18"/>
              </w:rPr>
              <w:t>user-centered</w:t>
            </w:r>
            <w:r w:rsidRPr="00723394">
              <w:rPr>
                <w:color w:val="000000"/>
                <w:sz w:val="18"/>
                <w:szCs w:val="18"/>
              </w:rPr>
              <w:t xml:space="preserve"> design and applying them to a state of continuous delivery and release. A user-centered deployment, therefore, is a way to frame continuous delivery from the perspective of your product’s end-user</w:t>
            </w:r>
          </w:p>
        </w:tc>
      </w:tr>
      <w:tr w:rsidR="00723394" w:rsidRPr="00723394" w14:paraId="648B5571" w14:textId="77777777" w:rsidTr="002B6645">
        <w:tc>
          <w:tcPr>
            <w:tcW w:w="704" w:type="dxa"/>
          </w:tcPr>
          <w:p w14:paraId="7168CE3A" w14:textId="6F3E0E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6</w:t>
            </w:r>
          </w:p>
        </w:tc>
        <w:tc>
          <w:tcPr>
            <w:tcW w:w="567" w:type="dxa"/>
          </w:tcPr>
          <w:p w14:paraId="5CBC6E18" w14:textId="0FF8E8EA" w:rsidR="006A134D" w:rsidRPr="006A134D" w:rsidRDefault="006A134D" w:rsidP="002B6645">
            <w:pPr>
              <w:jc w:val="center"/>
              <w:rPr>
                <w:sz w:val="18"/>
                <w:szCs w:val="18"/>
              </w:rPr>
            </w:pPr>
            <w:r>
              <w:rPr>
                <w:sz w:val="18"/>
                <w:szCs w:val="18"/>
              </w:rPr>
              <w:fldChar w:fldCharType="begin"/>
            </w:r>
            <w:r w:rsidR="00E71ADC">
              <w:rPr>
                <w:sz w:val="18"/>
                <w:szCs w:val="18"/>
              </w:rP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sidR="00E71ADC">
              <w:rPr>
                <w:sz w:val="18"/>
              </w:rPr>
              <w:t>[43]</w:t>
            </w:r>
            <w:r>
              <w:rPr>
                <w:sz w:val="18"/>
                <w:szCs w:val="18"/>
              </w:rPr>
              <w:fldChar w:fldCharType="end"/>
            </w:r>
          </w:p>
        </w:tc>
        <w:tc>
          <w:tcPr>
            <w:tcW w:w="8363" w:type="dxa"/>
          </w:tcPr>
          <w:p w14:paraId="43D885A1" w14:textId="3BA0A350" w:rsidR="00723394" w:rsidRPr="00723394" w:rsidRDefault="00723394" w:rsidP="00723394">
            <w:pPr>
              <w:rPr>
                <w:sz w:val="18"/>
                <w:szCs w:val="18"/>
              </w:rPr>
            </w:pPr>
            <w:r w:rsidRPr="00723394">
              <w:rPr>
                <w:color w:val="000000"/>
                <w:sz w:val="18"/>
                <w:szCs w:val="18"/>
              </w:rPr>
              <w:t xml:space="preserve">Your requirements management practice must be in a good state before you adopt BizDevOps. build and foster a culture around collaborative and collective ownership of </w:t>
            </w:r>
            <w:r w:rsidRPr="00723394">
              <w:rPr>
                <w:b/>
                <w:bCs/>
                <w:color w:val="000000"/>
                <w:sz w:val="18"/>
                <w:szCs w:val="18"/>
              </w:rPr>
              <w:t>requirements</w:t>
            </w:r>
            <w:r w:rsidRPr="00723394">
              <w:rPr>
                <w:color w:val="000000"/>
                <w:sz w:val="18"/>
                <w:szCs w:val="18"/>
              </w:rPr>
              <w:t xml:space="preserve"> and the delivery artifacts that are created from them</w:t>
            </w:r>
          </w:p>
        </w:tc>
      </w:tr>
      <w:tr w:rsidR="00723394" w:rsidRPr="00723394" w14:paraId="34AD2D17" w14:textId="77777777" w:rsidTr="002B6645">
        <w:tc>
          <w:tcPr>
            <w:tcW w:w="704" w:type="dxa"/>
          </w:tcPr>
          <w:p w14:paraId="5059B5BA" w14:textId="15051ED6"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7</w:t>
            </w:r>
          </w:p>
        </w:tc>
        <w:tc>
          <w:tcPr>
            <w:tcW w:w="567" w:type="dxa"/>
          </w:tcPr>
          <w:p w14:paraId="1C9D8D12" w14:textId="554B5694" w:rsidR="00723394" w:rsidRPr="00723394" w:rsidRDefault="006A134D" w:rsidP="002B6645">
            <w:pPr>
              <w:jc w:val="center"/>
              <w:rPr>
                <w:color w:val="000000"/>
                <w:sz w:val="18"/>
                <w:szCs w:val="18"/>
              </w:rPr>
            </w:pPr>
            <w:r>
              <w:rPr>
                <w:sz w:val="18"/>
                <w:szCs w:val="18"/>
              </w:rPr>
              <w:fldChar w:fldCharType="begin"/>
            </w:r>
            <w:r w:rsidR="00E71ADC">
              <w:rPr>
                <w:sz w:val="18"/>
                <w:szCs w:val="18"/>
              </w:rP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sidR="00E71ADC">
              <w:rPr>
                <w:sz w:val="18"/>
              </w:rPr>
              <w:t>[43]</w:t>
            </w:r>
            <w:r>
              <w:rPr>
                <w:sz w:val="18"/>
                <w:szCs w:val="18"/>
              </w:rPr>
              <w:fldChar w:fldCharType="end"/>
            </w:r>
          </w:p>
        </w:tc>
        <w:tc>
          <w:tcPr>
            <w:tcW w:w="8363" w:type="dxa"/>
          </w:tcPr>
          <w:p w14:paraId="63399F9D" w14:textId="1CA61852" w:rsidR="00723394" w:rsidRPr="00723394" w:rsidRDefault="00723394" w:rsidP="00723394">
            <w:pPr>
              <w:rPr>
                <w:sz w:val="18"/>
                <w:szCs w:val="18"/>
              </w:rPr>
            </w:pPr>
            <w:r w:rsidRPr="00723394">
              <w:rPr>
                <w:color w:val="000000"/>
                <w:sz w:val="18"/>
                <w:szCs w:val="18"/>
              </w:rPr>
              <w:t>many application lifecycle management tools do not have the most appropriate features to manage requirements in a collaborative and holistic way</w:t>
            </w:r>
          </w:p>
        </w:tc>
      </w:tr>
      <w:tr w:rsidR="00723394" w:rsidRPr="00723394" w14:paraId="666532F5" w14:textId="77777777" w:rsidTr="002B6645">
        <w:tc>
          <w:tcPr>
            <w:tcW w:w="704" w:type="dxa"/>
          </w:tcPr>
          <w:p w14:paraId="72A7AA23" w14:textId="4A2730F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8</w:t>
            </w:r>
          </w:p>
        </w:tc>
        <w:tc>
          <w:tcPr>
            <w:tcW w:w="567" w:type="dxa"/>
          </w:tcPr>
          <w:p w14:paraId="2536F84D" w14:textId="65A777B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48E077EA" w14:textId="2AFFB69D" w:rsidR="00723394" w:rsidRPr="00723394" w:rsidRDefault="00723394" w:rsidP="00723394">
            <w:pPr>
              <w:rPr>
                <w:sz w:val="18"/>
                <w:szCs w:val="18"/>
              </w:rPr>
            </w:pPr>
            <w:r w:rsidRPr="00723394">
              <w:rPr>
                <w:color w:val="000000"/>
                <w:sz w:val="18"/>
                <w:szCs w:val="18"/>
              </w:rPr>
              <w:t xml:space="preserve">Good requirements and </w:t>
            </w:r>
            <w:r w:rsidRPr="00723394">
              <w:rPr>
                <w:b/>
                <w:bCs/>
                <w:color w:val="000000"/>
                <w:sz w:val="18"/>
                <w:szCs w:val="18"/>
              </w:rPr>
              <w:t>roadmap</w:t>
            </w:r>
            <w:r w:rsidRPr="00723394">
              <w:rPr>
                <w:color w:val="000000"/>
                <w:sz w:val="18"/>
                <w:szCs w:val="18"/>
              </w:rPr>
              <w:t xml:space="preserve"> – clear business rationale of the problem IT is requested to solve, which is then used to commit to an achievable delivery plan</w:t>
            </w:r>
          </w:p>
        </w:tc>
      </w:tr>
      <w:tr w:rsidR="00723394" w:rsidRPr="00723394" w14:paraId="413117AD" w14:textId="77777777" w:rsidTr="002B6645">
        <w:tc>
          <w:tcPr>
            <w:tcW w:w="704" w:type="dxa"/>
          </w:tcPr>
          <w:p w14:paraId="5360D0DF" w14:textId="0AAA44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9</w:t>
            </w:r>
          </w:p>
        </w:tc>
        <w:tc>
          <w:tcPr>
            <w:tcW w:w="567" w:type="dxa"/>
          </w:tcPr>
          <w:p w14:paraId="7ABE5452" w14:textId="26A7B38B" w:rsidR="00723394" w:rsidRPr="00723394" w:rsidRDefault="006A134D" w:rsidP="002B6645">
            <w:pPr>
              <w:jc w:val="center"/>
              <w:rPr>
                <w:sz w:val="18"/>
                <w:szCs w:val="18"/>
              </w:rPr>
            </w:pPr>
            <w:r>
              <w:rPr>
                <w:sz w:val="18"/>
                <w:szCs w:val="18"/>
              </w:rPr>
              <w:fldChar w:fldCharType="begin"/>
            </w:r>
            <w:r w:rsidR="00E71ADC">
              <w:rPr>
                <w:sz w:val="18"/>
                <w:szCs w:val="18"/>
              </w:rP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rPr>
                <w:sz w:val="18"/>
                <w:szCs w:val="18"/>
              </w:rPr>
              <w:fldChar w:fldCharType="separate"/>
            </w:r>
            <w:r w:rsidR="00E71ADC">
              <w:rPr>
                <w:sz w:val="18"/>
              </w:rPr>
              <w:t>[66]</w:t>
            </w:r>
            <w:r>
              <w:rPr>
                <w:sz w:val="18"/>
                <w:szCs w:val="18"/>
              </w:rPr>
              <w:fldChar w:fldCharType="end"/>
            </w:r>
          </w:p>
        </w:tc>
        <w:tc>
          <w:tcPr>
            <w:tcW w:w="8363" w:type="dxa"/>
          </w:tcPr>
          <w:p w14:paraId="72B5BD6E" w14:textId="2F0D810C" w:rsidR="00723394" w:rsidRPr="00723394" w:rsidRDefault="00723394" w:rsidP="00723394">
            <w:pPr>
              <w:rPr>
                <w:sz w:val="18"/>
                <w:szCs w:val="18"/>
              </w:rPr>
            </w:pPr>
            <w:r w:rsidRPr="00723394">
              <w:rPr>
                <w:color w:val="000000"/>
                <w:sz w:val="18"/>
                <w:szCs w:val="18"/>
              </w:rPr>
              <w:t xml:space="preserve">Our whole team explores the business domain, asking questions to define the </w:t>
            </w:r>
            <w:r w:rsidRPr="00723394">
              <w:rPr>
                <w:b/>
                <w:bCs/>
                <w:color w:val="000000"/>
                <w:sz w:val="18"/>
                <w:szCs w:val="18"/>
              </w:rPr>
              <w:t>requirements</w:t>
            </w:r>
            <w:r w:rsidRPr="00723394">
              <w:rPr>
                <w:color w:val="000000"/>
                <w:sz w:val="18"/>
                <w:szCs w:val="18"/>
              </w:rPr>
              <w:t xml:space="preserve"> that the desire demands</w:t>
            </w:r>
          </w:p>
        </w:tc>
      </w:tr>
      <w:tr w:rsidR="00723394" w:rsidRPr="00723394" w14:paraId="23DC6DC6" w14:textId="77777777" w:rsidTr="002B6645">
        <w:tc>
          <w:tcPr>
            <w:tcW w:w="704" w:type="dxa"/>
          </w:tcPr>
          <w:p w14:paraId="13662549" w14:textId="0CDEB55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0</w:t>
            </w:r>
          </w:p>
        </w:tc>
        <w:tc>
          <w:tcPr>
            <w:tcW w:w="567" w:type="dxa"/>
          </w:tcPr>
          <w:p w14:paraId="50B12867" w14:textId="27BB630D"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3767CAD0" w14:textId="341C854C" w:rsidR="00723394" w:rsidRPr="00723394" w:rsidRDefault="00723394" w:rsidP="00723394">
            <w:pPr>
              <w:rPr>
                <w:sz w:val="18"/>
                <w:szCs w:val="18"/>
              </w:rPr>
            </w:pPr>
            <w:r w:rsidRPr="00723394">
              <w:rPr>
                <w:color w:val="000000"/>
                <w:sz w:val="18"/>
                <w:szCs w:val="18"/>
              </w:rPr>
              <w:t>Post-production support – continuous monitoring of the production environment in order to proactively address risky areas and identify application and system optimization opportunities. Work closely with support staff and end users to expediate the feedback loop</w:t>
            </w:r>
          </w:p>
        </w:tc>
      </w:tr>
      <w:tr w:rsidR="00723394" w:rsidRPr="00723394" w14:paraId="10A6AD3B" w14:textId="77777777" w:rsidTr="002B6645">
        <w:tc>
          <w:tcPr>
            <w:tcW w:w="704" w:type="dxa"/>
          </w:tcPr>
          <w:p w14:paraId="5A6C0119" w14:textId="2FDBB81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1</w:t>
            </w:r>
          </w:p>
        </w:tc>
        <w:tc>
          <w:tcPr>
            <w:tcW w:w="567" w:type="dxa"/>
          </w:tcPr>
          <w:p w14:paraId="7C72F073" w14:textId="6E7DBC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607F59D8" w14:textId="45328994" w:rsidR="00723394" w:rsidRPr="00723394" w:rsidRDefault="00723394" w:rsidP="00723394">
            <w:pPr>
              <w:rPr>
                <w:sz w:val="18"/>
                <w:szCs w:val="18"/>
              </w:rPr>
            </w:pPr>
            <w:r w:rsidRPr="00723394">
              <w:rPr>
                <w:color w:val="000000"/>
                <w:sz w:val="18"/>
                <w:szCs w:val="18"/>
              </w:rPr>
              <w:t>Formal and continuous engagements of all participants – bringing business and IT together at the most opportune times to improve delivery effectiveness using the appropriate method for the team, application, and type of work</w:t>
            </w:r>
          </w:p>
        </w:tc>
      </w:tr>
      <w:tr w:rsidR="00723394" w:rsidRPr="00723394" w14:paraId="7C2ED862" w14:textId="77777777" w:rsidTr="002B6645">
        <w:tc>
          <w:tcPr>
            <w:tcW w:w="704" w:type="dxa"/>
          </w:tcPr>
          <w:p w14:paraId="65506A47" w14:textId="2A97B99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2</w:t>
            </w:r>
          </w:p>
        </w:tc>
        <w:tc>
          <w:tcPr>
            <w:tcW w:w="567" w:type="dxa"/>
          </w:tcPr>
          <w:p w14:paraId="590A0853" w14:textId="777710F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70EE2C85" w14:textId="3ED4CBDB" w:rsidR="00723394" w:rsidRPr="00723394" w:rsidRDefault="00723394" w:rsidP="00723394">
            <w:pPr>
              <w:rPr>
                <w:sz w:val="18"/>
                <w:szCs w:val="18"/>
              </w:rPr>
            </w:pPr>
            <w:r w:rsidRPr="00723394">
              <w:rPr>
                <w:b/>
                <w:bCs/>
                <w:color w:val="000000"/>
                <w:sz w:val="18"/>
                <w:szCs w:val="18"/>
              </w:rPr>
              <w:t>automation</w:t>
            </w:r>
            <w:r w:rsidRPr="00723394">
              <w:rPr>
                <w:color w:val="000000"/>
                <w:sz w:val="18"/>
                <w:szCs w:val="18"/>
              </w:rPr>
              <w:t xml:space="preserve"> tools are essential for making the </w:t>
            </w:r>
            <w:r w:rsidRPr="00723394">
              <w:rPr>
                <w:b/>
                <w:bCs/>
                <w:color w:val="000000"/>
                <w:sz w:val="18"/>
                <w:szCs w:val="18"/>
              </w:rPr>
              <w:t>speed</w:t>
            </w:r>
            <w:r w:rsidRPr="00723394">
              <w:rPr>
                <w:color w:val="000000"/>
                <w:sz w:val="18"/>
                <w:szCs w:val="18"/>
              </w:rPr>
              <w:t xml:space="preserve"> and agility possible. Performance testing, functional testing and monitoring tools are necessary along the entire software delivery chain to get the data and turnaround needed for an agile environment</w:t>
            </w:r>
          </w:p>
        </w:tc>
      </w:tr>
      <w:tr w:rsidR="00723394" w:rsidRPr="00723394" w14:paraId="1BA46B14" w14:textId="77777777" w:rsidTr="002B6645">
        <w:tc>
          <w:tcPr>
            <w:tcW w:w="704" w:type="dxa"/>
          </w:tcPr>
          <w:p w14:paraId="2C30215D" w14:textId="118AD8E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3</w:t>
            </w:r>
          </w:p>
        </w:tc>
        <w:tc>
          <w:tcPr>
            <w:tcW w:w="567" w:type="dxa"/>
          </w:tcPr>
          <w:p w14:paraId="4D7CA6B4" w14:textId="397207F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421430E4" w14:textId="049D6947" w:rsidR="00723394" w:rsidRPr="00723394" w:rsidRDefault="00723394" w:rsidP="00723394">
            <w:pPr>
              <w:rPr>
                <w:sz w:val="18"/>
                <w:szCs w:val="18"/>
              </w:rPr>
            </w:pPr>
            <w:r w:rsidRPr="00723394">
              <w:rPr>
                <w:b/>
                <w:bCs/>
                <w:color w:val="000000"/>
                <w:sz w:val="18"/>
                <w:szCs w:val="18"/>
              </w:rPr>
              <w:t>Robotic Process Automation</w:t>
            </w:r>
            <w:r w:rsidRPr="00723394">
              <w:rPr>
                <w:color w:val="000000"/>
                <w:sz w:val="18"/>
                <w:szCs w:val="18"/>
              </w:rPr>
              <w:t xml:space="preserve"> (RPA) where digital software robots perform repetitive tasks across applications to improve business processes execution</w:t>
            </w:r>
          </w:p>
        </w:tc>
      </w:tr>
      <w:tr w:rsidR="00723394" w:rsidRPr="00723394" w14:paraId="7EFCAC11" w14:textId="77777777" w:rsidTr="002B6645">
        <w:tc>
          <w:tcPr>
            <w:tcW w:w="704" w:type="dxa"/>
          </w:tcPr>
          <w:p w14:paraId="0DACA65A" w14:textId="6DF98DD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4</w:t>
            </w:r>
          </w:p>
        </w:tc>
        <w:tc>
          <w:tcPr>
            <w:tcW w:w="567" w:type="dxa"/>
          </w:tcPr>
          <w:p w14:paraId="33767422" w14:textId="3F1300D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625200FC" w14:textId="25DC7EAB" w:rsidR="00723394" w:rsidRPr="00723394" w:rsidRDefault="00723394" w:rsidP="00723394">
            <w:pPr>
              <w:rPr>
                <w:sz w:val="18"/>
                <w:szCs w:val="18"/>
              </w:rPr>
            </w:pPr>
            <w:r w:rsidRPr="00723394">
              <w:rPr>
                <w:color w:val="000000"/>
                <w:sz w:val="18"/>
                <w:szCs w:val="18"/>
              </w:rPr>
              <w:t xml:space="preserve">single platform for </w:t>
            </w:r>
            <w:r w:rsidRPr="00723394">
              <w:rPr>
                <w:b/>
                <w:bCs/>
                <w:color w:val="000000"/>
                <w:sz w:val="18"/>
                <w:szCs w:val="18"/>
              </w:rPr>
              <w:t>Robotic Automation</w:t>
            </w:r>
            <w:r w:rsidRPr="00723394">
              <w:rPr>
                <w:color w:val="000000"/>
                <w:sz w:val="18"/>
                <w:szCs w:val="18"/>
              </w:rPr>
              <w:t>. Why don’t we fulfill the needs of business, development and operations with a single piece of technology? it also bolsters the efficiency of the continuous delivery process by enabling seamless coordination between teams</w:t>
            </w:r>
          </w:p>
        </w:tc>
      </w:tr>
      <w:tr w:rsidR="00723394" w:rsidRPr="00723394" w14:paraId="6A1264A9" w14:textId="77777777" w:rsidTr="002B6645">
        <w:tc>
          <w:tcPr>
            <w:tcW w:w="704" w:type="dxa"/>
          </w:tcPr>
          <w:p w14:paraId="390FA276" w14:textId="1208B09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5</w:t>
            </w:r>
          </w:p>
        </w:tc>
        <w:tc>
          <w:tcPr>
            <w:tcW w:w="567" w:type="dxa"/>
          </w:tcPr>
          <w:p w14:paraId="27D867BA" w14:textId="5E1C122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00E71ADC">
              <w:rPr>
                <w:color w:val="000000"/>
                <w:sz w:val="18"/>
                <w:lang w:val="en-US"/>
              </w:rPr>
              <w:t>[37]</w:t>
            </w:r>
            <w:r>
              <w:rPr>
                <w:color w:val="000000"/>
                <w:sz w:val="18"/>
                <w:szCs w:val="18"/>
              </w:rPr>
              <w:fldChar w:fldCharType="end"/>
            </w:r>
          </w:p>
        </w:tc>
        <w:tc>
          <w:tcPr>
            <w:tcW w:w="8363" w:type="dxa"/>
          </w:tcPr>
          <w:p w14:paraId="341022C3" w14:textId="16F4309A" w:rsidR="00723394" w:rsidRPr="00723394" w:rsidRDefault="00723394" w:rsidP="00723394">
            <w:pPr>
              <w:rPr>
                <w:sz w:val="18"/>
                <w:szCs w:val="18"/>
              </w:rPr>
            </w:pPr>
            <w:r w:rsidRPr="00723394">
              <w:rPr>
                <w:color w:val="000000"/>
                <w:sz w:val="18"/>
                <w:szCs w:val="18"/>
              </w:rPr>
              <w:t xml:space="preserve">Business-driven </w:t>
            </w:r>
            <w:r w:rsidRPr="00723394">
              <w:rPr>
                <w:b/>
                <w:bCs/>
                <w:color w:val="000000"/>
                <w:sz w:val="18"/>
                <w:szCs w:val="18"/>
              </w:rPr>
              <w:t>automation</w:t>
            </w:r>
            <w:r w:rsidRPr="00723394">
              <w:rPr>
                <w:color w:val="000000"/>
                <w:sz w:val="18"/>
                <w:szCs w:val="18"/>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723394" w:rsidRPr="00723394" w14:paraId="1A9F0646" w14:textId="77777777" w:rsidTr="002B6645">
        <w:tc>
          <w:tcPr>
            <w:tcW w:w="704" w:type="dxa"/>
          </w:tcPr>
          <w:p w14:paraId="5EAC8EB8" w14:textId="04BFD40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6</w:t>
            </w:r>
          </w:p>
        </w:tc>
        <w:tc>
          <w:tcPr>
            <w:tcW w:w="567" w:type="dxa"/>
          </w:tcPr>
          <w:p w14:paraId="1CEC1531" w14:textId="1DC296C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27F5C54E" w14:textId="30F94C8D" w:rsidR="00723394" w:rsidRPr="00723394" w:rsidRDefault="00723394" w:rsidP="00723394">
            <w:pPr>
              <w:rPr>
                <w:sz w:val="18"/>
                <w:szCs w:val="18"/>
              </w:rPr>
            </w:pPr>
            <w:r w:rsidRPr="00723394">
              <w:rPr>
                <w:color w:val="000000"/>
                <w:sz w:val="18"/>
                <w:szCs w:val="18"/>
              </w:rPr>
              <w:t>automated Performance Testing and Functional Testing to development teams and automated Application Monitoring to operations teams</w:t>
            </w:r>
          </w:p>
        </w:tc>
      </w:tr>
      <w:tr w:rsidR="00723394" w:rsidRPr="00723394" w14:paraId="5AFDE17C" w14:textId="77777777" w:rsidTr="002B6645">
        <w:tc>
          <w:tcPr>
            <w:tcW w:w="704" w:type="dxa"/>
          </w:tcPr>
          <w:p w14:paraId="61C0631A" w14:textId="0AB1FCB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7</w:t>
            </w:r>
          </w:p>
        </w:tc>
        <w:tc>
          <w:tcPr>
            <w:tcW w:w="567" w:type="dxa"/>
          </w:tcPr>
          <w:p w14:paraId="2CA6B4B6" w14:textId="4AC04DA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126F82E9" w14:textId="66FA976F" w:rsidR="00723394" w:rsidRPr="00723394" w:rsidRDefault="00723394" w:rsidP="00723394">
            <w:pPr>
              <w:rPr>
                <w:sz w:val="18"/>
                <w:szCs w:val="18"/>
              </w:rPr>
            </w:pPr>
            <w:r w:rsidRPr="00723394">
              <w:rPr>
                <w:color w:val="000000"/>
                <w:sz w:val="18"/>
                <w:szCs w:val="18"/>
              </w:rPr>
              <w:t xml:space="preserve">increase automation, mainly in </w:t>
            </w:r>
            <w:r w:rsidRPr="00723394">
              <w:rPr>
                <w:b/>
                <w:bCs/>
                <w:color w:val="000000"/>
                <w:sz w:val="18"/>
                <w:szCs w:val="18"/>
              </w:rPr>
              <w:t>testing</w:t>
            </w:r>
            <w:r w:rsidRPr="00723394">
              <w:rPr>
                <w:color w:val="000000"/>
                <w:sz w:val="18"/>
                <w:szCs w:val="18"/>
              </w:rPr>
              <w:t xml:space="preserve"> and quality assurance</w:t>
            </w:r>
          </w:p>
        </w:tc>
      </w:tr>
      <w:tr w:rsidR="00723394" w:rsidRPr="00723394" w14:paraId="436F6222" w14:textId="77777777" w:rsidTr="002B6645">
        <w:tc>
          <w:tcPr>
            <w:tcW w:w="704" w:type="dxa"/>
          </w:tcPr>
          <w:p w14:paraId="58C03EC4" w14:textId="3EB25E81"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8</w:t>
            </w:r>
          </w:p>
        </w:tc>
        <w:tc>
          <w:tcPr>
            <w:tcW w:w="567" w:type="dxa"/>
          </w:tcPr>
          <w:p w14:paraId="6234D48B" w14:textId="738A047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sidR="00E71ADC">
              <w:rPr>
                <w:color w:val="000000"/>
                <w:sz w:val="18"/>
                <w:lang w:val="en-US"/>
              </w:rPr>
              <w:t>[39]</w:t>
            </w:r>
            <w:r>
              <w:rPr>
                <w:color w:val="000000"/>
                <w:sz w:val="18"/>
                <w:szCs w:val="18"/>
              </w:rPr>
              <w:fldChar w:fldCharType="end"/>
            </w:r>
          </w:p>
        </w:tc>
        <w:tc>
          <w:tcPr>
            <w:tcW w:w="8363" w:type="dxa"/>
          </w:tcPr>
          <w:p w14:paraId="1FCAD58E" w14:textId="369071D7" w:rsidR="00723394" w:rsidRPr="00723394" w:rsidRDefault="00723394" w:rsidP="00723394">
            <w:pPr>
              <w:rPr>
                <w:sz w:val="18"/>
                <w:szCs w:val="18"/>
              </w:rPr>
            </w:pPr>
            <w:r w:rsidRPr="00723394">
              <w:rPr>
                <w:color w:val="000000"/>
                <w:sz w:val="18"/>
                <w:szCs w:val="18"/>
              </w:rPr>
              <w:t>map their policy prose to automation. A system that runs continuously across the entire organization and software delivery lifecycle (SDLC), including production, comparing the digital estate against those policies</w:t>
            </w:r>
          </w:p>
        </w:tc>
      </w:tr>
      <w:tr w:rsidR="00723394" w:rsidRPr="00723394" w14:paraId="1F2D0CA7" w14:textId="77777777" w:rsidTr="002B6645">
        <w:tc>
          <w:tcPr>
            <w:tcW w:w="704" w:type="dxa"/>
          </w:tcPr>
          <w:p w14:paraId="23147903" w14:textId="33FA576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9</w:t>
            </w:r>
          </w:p>
        </w:tc>
        <w:tc>
          <w:tcPr>
            <w:tcW w:w="567" w:type="dxa"/>
          </w:tcPr>
          <w:p w14:paraId="63732694" w14:textId="3F96538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rPr>
                <w:color w:val="000000"/>
                <w:sz w:val="18"/>
                <w:szCs w:val="18"/>
              </w:rPr>
              <w:fldChar w:fldCharType="separate"/>
            </w:r>
            <w:r w:rsidR="00E71ADC">
              <w:rPr>
                <w:color w:val="000000"/>
                <w:sz w:val="18"/>
                <w:lang w:val="en-US"/>
              </w:rPr>
              <w:t>[18]</w:t>
            </w:r>
            <w:r>
              <w:rPr>
                <w:color w:val="000000"/>
                <w:sz w:val="18"/>
                <w:szCs w:val="18"/>
              </w:rPr>
              <w:fldChar w:fldCharType="end"/>
            </w:r>
          </w:p>
        </w:tc>
        <w:tc>
          <w:tcPr>
            <w:tcW w:w="8363" w:type="dxa"/>
          </w:tcPr>
          <w:p w14:paraId="539BE856" w14:textId="5E6C09E3" w:rsidR="00723394" w:rsidRPr="00723394" w:rsidRDefault="00723394" w:rsidP="00723394">
            <w:pPr>
              <w:rPr>
                <w:sz w:val="18"/>
                <w:szCs w:val="18"/>
              </w:rPr>
            </w:pPr>
            <w:r w:rsidRPr="00723394">
              <w:rPr>
                <w:color w:val="000000"/>
                <w:sz w:val="18"/>
                <w:szCs w:val="18"/>
              </w:rPr>
              <w:t>business working across the whole life cycle, ability to do course correction and steering during the lifetime of a project</w:t>
            </w:r>
          </w:p>
        </w:tc>
      </w:tr>
      <w:tr w:rsidR="00723394" w:rsidRPr="00723394" w14:paraId="73B5E01C" w14:textId="77777777" w:rsidTr="002B6645">
        <w:tc>
          <w:tcPr>
            <w:tcW w:w="704" w:type="dxa"/>
          </w:tcPr>
          <w:p w14:paraId="1E4B1B3E" w14:textId="075323B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0</w:t>
            </w:r>
          </w:p>
        </w:tc>
        <w:tc>
          <w:tcPr>
            <w:tcW w:w="567" w:type="dxa"/>
          </w:tcPr>
          <w:p w14:paraId="4260D252" w14:textId="402B95F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color w:val="000000"/>
                <w:sz w:val="18"/>
                <w:lang w:val="en-US"/>
              </w:rPr>
              <w:t>[35]</w:t>
            </w:r>
            <w:r>
              <w:rPr>
                <w:color w:val="000000"/>
                <w:sz w:val="18"/>
                <w:szCs w:val="18"/>
              </w:rPr>
              <w:fldChar w:fldCharType="end"/>
            </w:r>
          </w:p>
        </w:tc>
        <w:tc>
          <w:tcPr>
            <w:tcW w:w="8363" w:type="dxa"/>
          </w:tcPr>
          <w:p w14:paraId="1771617E" w14:textId="71C43FEC" w:rsidR="00723394" w:rsidRPr="00723394" w:rsidRDefault="00723394" w:rsidP="00723394">
            <w:pPr>
              <w:rPr>
                <w:sz w:val="18"/>
                <w:szCs w:val="18"/>
              </w:rPr>
            </w:pPr>
            <w:r w:rsidRPr="00723394">
              <w:rPr>
                <w:color w:val="000000"/>
                <w:sz w:val="18"/>
                <w:szCs w:val="18"/>
              </w:rPr>
              <w:t xml:space="preserve">achieving missions with as few </w:t>
            </w:r>
            <w:r w:rsidRPr="00723394">
              <w:rPr>
                <w:b/>
                <w:bCs/>
                <w:color w:val="000000"/>
                <w:sz w:val="18"/>
                <w:szCs w:val="18"/>
              </w:rPr>
              <w:t>handovers</w:t>
            </w:r>
            <w:r w:rsidRPr="00723394">
              <w:rPr>
                <w:color w:val="000000"/>
                <w:sz w:val="18"/>
                <w:szCs w:val="18"/>
              </w:rPr>
              <w:t xml:space="preserve"> as possible</w:t>
            </w:r>
          </w:p>
        </w:tc>
      </w:tr>
      <w:tr w:rsidR="00723394" w:rsidRPr="00723394" w14:paraId="5FDEC21A" w14:textId="77777777" w:rsidTr="002B6645">
        <w:tc>
          <w:tcPr>
            <w:tcW w:w="704" w:type="dxa"/>
          </w:tcPr>
          <w:p w14:paraId="23637B00" w14:textId="5EA0EFF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1</w:t>
            </w:r>
          </w:p>
        </w:tc>
        <w:tc>
          <w:tcPr>
            <w:tcW w:w="567" w:type="dxa"/>
          </w:tcPr>
          <w:p w14:paraId="3A7266F9" w14:textId="39C0ED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color w:val="000000"/>
                <w:sz w:val="18"/>
                <w:lang w:val="en-US"/>
              </w:rPr>
              <w:t>[16]</w:t>
            </w:r>
            <w:r>
              <w:rPr>
                <w:color w:val="000000"/>
                <w:sz w:val="18"/>
                <w:szCs w:val="18"/>
              </w:rPr>
              <w:fldChar w:fldCharType="end"/>
            </w:r>
          </w:p>
        </w:tc>
        <w:tc>
          <w:tcPr>
            <w:tcW w:w="8363" w:type="dxa"/>
          </w:tcPr>
          <w:p w14:paraId="51E52C3B" w14:textId="10D5479C" w:rsidR="00723394" w:rsidRPr="00723394" w:rsidRDefault="00723394" w:rsidP="00723394">
            <w:pPr>
              <w:rPr>
                <w:sz w:val="18"/>
                <w:szCs w:val="18"/>
              </w:rPr>
            </w:pPr>
            <w:r w:rsidRPr="00723394">
              <w:rPr>
                <w:color w:val="000000"/>
                <w:sz w:val="18"/>
                <w:szCs w:val="18"/>
              </w:rPr>
              <w:t xml:space="preserve">BizDevOps is accomplished by encouraging the business team to work directly with product owners, developers, and operators to set priorities for sprints and backlogs. </w:t>
            </w:r>
            <w:r w:rsidRPr="00723394">
              <w:rPr>
                <w:b/>
                <w:bCs/>
                <w:color w:val="000000"/>
                <w:sz w:val="18"/>
                <w:szCs w:val="18"/>
              </w:rPr>
              <w:t>Collaboration</w:t>
            </w:r>
            <w:r w:rsidRPr="00723394">
              <w:rPr>
                <w:color w:val="000000"/>
                <w:sz w:val="18"/>
                <w:szCs w:val="18"/>
              </w:rPr>
              <w:t xml:space="preserve"> with the business team is encouraged throughout the entire release cycle</w:t>
            </w:r>
          </w:p>
        </w:tc>
      </w:tr>
      <w:tr w:rsidR="00723394" w:rsidRPr="00723394" w14:paraId="0B43AF4D" w14:textId="77777777" w:rsidTr="002B6645">
        <w:tc>
          <w:tcPr>
            <w:tcW w:w="704" w:type="dxa"/>
          </w:tcPr>
          <w:p w14:paraId="7FC94425" w14:textId="7650977C"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2</w:t>
            </w:r>
          </w:p>
        </w:tc>
        <w:tc>
          <w:tcPr>
            <w:tcW w:w="567" w:type="dxa"/>
          </w:tcPr>
          <w:p w14:paraId="67484470" w14:textId="261691E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color w:val="000000"/>
                <w:sz w:val="18"/>
                <w:lang w:val="en-US"/>
              </w:rPr>
              <w:t>[61]</w:t>
            </w:r>
            <w:r>
              <w:rPr>
                <w:color w:val="000000"/>
                <w:sz w:val="18"/>
                <w:szCs w:val="18"/>
              </w:rPr>
              <w:fldChar w:fldCharType="end"/>
            </w:r>
          </w:p>
        </w:tc>
        <w:tc>
          <w:tcPr>
            <w:tcW w:w="8363" w:type="dxa"/>
          </w:tcPr>
          <w:p w14:paraId="5A766669" w14:textId="6128DD59" w:rsidR="00723394" w:rsidRPr="00723394" w:rsidRDefault="00723394" w:rsidP="00723394">
            <w:pPr>
              <w:rPr>
                <w:sz w:val="18"/>
                <w:szCs w:val="18"/>
              </w:rPr>
            </w:pPr>
            <w:r w:rsidRPr="00723394">
              <w:rPr>
                <w:color w:val="000000"/>
                <w:sz w:val="18"/>
                <w:szCs w:val="18"/>
              </w:rPr>
              <w:t>The consequence is that Business should be tightly integrated into the DevOps team. Do we need this new featur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723394" w:rsidRPr="00723394" w14:paraId="0FE69C3B" w14:textId="77777777" w:rsidTr="002B6645">
        <w:tc>
          <w:tcPr>
            <w:tcW w:w="704" w:type="dxa"/>
          </w:tcPr>
          <w:p w14:paraId="3EA8D8B1" w14:textId="1D2C4FC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3</w:t>
            </w:r>
          </w:p>
        </w:tc>
        <w:tc>
          <w:tcPr>
            <w:tcW w:w="567" w:type="dxa"/>
          </w:tcPr>
          <w:p w14:paraId="6E8DCF39" w14:textId="633FFB7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color w:val="000000"/>
                <w:sz w:val="18"/>
                <w:lang w:val="en-US"/>
              </w:rPr>
              <w:t>[61]</w:t>
            </w:r>
            <w:r>
              <w:rPr>
                <w:color w:val="000000"/>
                <w:sz w:val="18"/>
                <w:szCs w:val="18"/>
              </w:rPr>
              <w:fldChar w:fldCharType="end"/>
            </w:r>
          </w:p>
        </w:tc>
        <w:tc>
          <w:tcPr>
            <w:tcW w:w="8363" w:type="dxa"/>
          </w:tcPr>
          <w:p w14:paraId="51539E24" w14:textId="77C08994" w:rsidR="00723394" w:rsidRPr="00723394" w:rsidRDefault="00723394" w:rsidP="00723394">
            <w:pPr>
              <w:rPr>
                <w:sz w:val="18"/>
                <w:szCs w:val="18"/>
              </w:rPr>
            </w:pPr>
            <w:r w:rsidRPr="00723394">
              <w:rPr>
                <w:color w:val="000000"/>
                <w:sz w:val="18"/>
                <w:szCs w:val="18"/>
              </w:rPr>
              <w:t xml:space="preserve">In the past the Business was reduced to create functional and non-functional requirements, which are translated into source code by Development and operated on a standardized environment by operations. A throw over the </w:t>
            </w:r>
            <w:r w:rsidRPr="00723394">
              <w:rPr>
                <w:color w:val="000000"/>
                <w:sz w:val="18"/>
                <w:szCs w:val="18"/>
              </w:rPr>
              <w:lastRenderedPageBreak/>
              <w:t>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723394" w:rsidRPr="00723394" w14:paraId="4D4C1BF7" w14:textId="77777777" w:rsidTr="002B6645">
        <w:tc>
          <w:tcPr>
            <w:tcW w:w="704" w:type="dxa"/>
          </w:tcPr>
          <w:p w14:paraId="6B62E56A" w14:textId="4D92C69F" w:rsidR="00723394" w:rsidRPr="00723394" w:rsidRDefault="002B6645" w:rsidP="002B6645">
            <w:pPr>
              <w:jc w:val="center"/>
              <w:rPr>
                <w:sz w:val="18"/>
                <w:szCs w:val="18"/>
              </w:rPr>
            </w:pPr>
            <w:r>
              <w:rPr>
                <w:color w:val="000000"/>
                <w:sz w:val="18"/>
                <w:szCs w:val="18"/>
                <w:lang w:val="pt-PT"/>
              </w:rPr>
              <w:lastRenderedPageBreak/>
              <w:t>BP</w:t>
            </w:r>
            <w:r w:rsidR="00723394" w:rsidRPr="00723394">
              <w:rPr>
                <w:color w:val="000000"/>
                <w:sz w:val="18"/>
                <w:szCs w:val="18"/>
              </w:rPr>
              <w:t>54</w:t>
            </w:r>
          </w:p>
        </w:tc>
        <w:tc>
          <w:tcPr>
            <w:tcW w:w="567" w:type="dxa"/>
          </w:tcPr>
          <w:p w14:paraId="4C080148" w14:textId="18DA305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sidR="00E71ADC">
              <w:rPr>
                <w:color w:val="000000"/>
                <w:sz w:val="18"/>
                <w:lang w:val="en-US"/>
              </w:rPr>
              <w:t>[39]</w:t>
            </w:r>
            <w:r>
              <w:rPr>
                <w:color w:val="000000"/>
                <w:sz w:val="18"/>
                <w:szCs w:val="18"/>
              </w:rPr>
              <w:fldChar w:fldCharType="end"/>
            </w:r>
          </w:p>
        </w:tc>
        <w:tc>
          <w:tcPr>
            <w:tcW w:w="8363" w:type="dxa"/>
          </w:tcPr>
          <w:p w14:paraId="6A25F59B" w14:textId="0F79C28E" w:rsidR="00723394" w:rsidRPr="00723394" w:rsidRDefault="00723394" w:rsidP="00723394">
            <w:pPr>
              <w:rPr>
                <w:sz w:val="18"/>
                <w:szCs w:val="18"/>
              </w:rPr>
            </w:pPr>
            <w:r w:rsidRPr="00723394">
              <w:rPr>
                <w:color w:val="000000"/>
                <w:sz w:val="18"/>
                <w:szCs w:val="18"/>
              </w:rPr>
              <w:t>"</w:t>
            </w:r>
            <w:r w:rsidRPr="00723394">
              <w:rPr>
                <w:b/>
                <w:bCs/>
                <w:color w:val="000000"/>
                <w:sz w:val="18"/>
                <w:szCs w:val="18"/>
              </w:rPr>
              <w:t>Shift left</w:t>
            </w:r>
            <w:r w:rsidRPr="00723394">
              <w:rPr>
                <w:color w:val="000000"/>
                <w:sz w:val="18"/>
                <w:szCs w:val="18"/>
              </w:rPr>
              <w:t>” as a best practice for catching code issues earlier in the development cycle. shift left needs to be reimagined with a new mindset, a new approach, and some innovative automation to deliver on the promise</w:t>
            </w:r>
          </w:p>
        </w:tc>
      </w:tr>
      <w:tr w:rsidR="00723394" w:rsidRPr="00723394" w14:paraId="7AE06B4C" w14:textId="77777777" w:rsidTr="002B6645">
        <w:tc>
          <w:tcPr>
            <w:tcW w:w="704" w:type="dxa"/>
          </w:tcPr>
          <w:p w14:paraId="7BD9B8B4" w14:textId="6EF98C8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5</w:t>
            </w:r>
          </w:p>
        </w:tc>
        <w:tc>
          <w:tcPr>
            <w:tcW w:w="567" w:type="dxa"/>
          </w:tcPr>
          <w:p w14:paraId="6A8FD9C2" w14:textId="48387E21"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2BA1D7CC" w14:textId="4D2975BC" w:rsidR="00723394" w:rsidRPr="00723394" w:rsidRDefault="00723394" w:rsidP="00723394">
            <w:pPr>
              <w:rPr>
                <w:sz w:val="18"/>
                <w:szCs w:val="18"/>
              </w:rPr>
            </w:pPr>
            <w:r w:rsidRPr="00723394">
              <w:rPr>
                <w:color w:val="000000"/>
                <w:sz w:val="18"/>
                <w:szCs w:val="18"/>
              </w:rPr>
              <w:t>pull data quickly from myriad sources and combine them in new and creative ways</w:t>
            </w:r>
          </w:p>
        </w:tc>
      </w:tr>
      <w:tr w:rsidR="00723394" w:rsidRPr="00723394" w14:paraId="483E3AD1" w14:textId="77777777" w:rsidTr="002B6645">
        <w:tc>
          <w:tcPr>
            <w:tcW w:w="704" w:type="dxa"/>
          </w:tcPr>
          <w:p w14:paraId="0E8139AC" w14:textId="40462B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6</w:t>
            </w:r>
          </w:p>
        </w:tc>
        <w:tc>
          <w:tcPr>
            <w:tcW w:w="567" w:type="dxa"/>
          </w:tcPr>
          <w:p w14:paraId="0E8E4717" w14:textId="25D95ED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0349FB66" w14:textId="4A969752" w:rsidR="00723394" w:rsidRPr="00723394" w:rsidRDefault="00723394" w:rsidP="00723394">
            <w:pPr>
              <w:rPr>
                <w:sz w:val="18"/>
                <w:szCs w:val="18"/>
              </w:rPr>
            </w:pPr>
            <w:r w:rsidRPr="00723394">
              <w:rPr>
                <w:color w:val="000000"/>
                <w:sz w:val="18"/>
                <w:szCs w:val="18"/>
              </w:rPr>
              <w:t>Fundamental to this setup is a DDP “reference architecture.” This architecture separates data from core transactional systems, the DDP approach puts data in the hands of the business, business and technology teams to combine internal and external data to gain advantage, and then continue with incremental builds and delivery. Modularity facilitates rapid use of blended data. All components within the DDP work together using APIs</w:t>
            </w:r>
          </w:p>
        </w:tc>
      </w:tr>
      <w:tr w:rsidR="00723394" w:rsidRPr="00723394" w14:paraId="1A362C84" w14:textId="77777777" w:rsidTr="002B6645">
        <w:tc>
          <w:tcPr>
            <w:tcW w:w="704" w:type="dxa"/>
          </w:tcPr>
          <w:p w14:paraId="166337B3" w14:textId="3B6EB9F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7</w:t>
            </w:r>
          </w:p>
        </w:tc>
        <w:tc>
          <w:tcPr>
            <w:tcW w:w="567" w:type="dxa"/>
          </w:tcPr>
          <w:p w14:paraId="775C9B5A" w14:textId="5F18403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36C0B6EB" w14:textId="0E37FF75" w:rsidR="00723394" w:rsidRPr="00723394" w:rsidRDefault="00723394" w:rsidP="00723394">
            <w:pPr>
              <w:rPr>
                <w:sz w:val="18"/>
                <w:szCs w:val="18"/>
              </w:rPr>
            </w:pPr>
            <w:r w:rsidRPr="00723394">
              <w:rPr>
                <w:color w:val="000000"/>
                <w:sz w:val="18"/>
                <w:szCs w:val="18"/>
              </w:rPr>
              <w:t>Data Governance and Management, which data assets exist today and which critical datasets should be owned or acquired for advantage</w:t>
            </w:r>
          </w:p>
        </w:tc>
      </w:tr>
      <w:tr w:rsidR="00723394" w:rsidRPr="00723394" w14:paraId="76B14A7F" w14:textId="77777777" w:rsidTr="002B6645">
        <w:tc>
          <w:tcPr>
            <w:tcW w:w="704" w:type="dxa"/>
          </w:tcPr>
          <w:p w14:paraId="2B5680F2" w14:textId="41DFAF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8</w:t>
            </w:r>
          </w:p>
        </w:tc>
        <w:tc>
          <w:tcPr>
            <w:tcW w:w="567" w:type="dxa"/>
          </w:tcPr>
          <w:p w14:paraId="309D9836" w14:textId="6B7D9BF5"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rPr>
                <w:color w:val="000000"/>
                <w:sz w:val="18"/>
                <w:szCs w:val="18"/>
              </w:rPr>
              <w:fldChar w:fldCharType="separate"/>
            </w:r>
            <w:r w:rsidR="00E71ADC">
              <w:rPr>
                <w:color w:val="000000"/>
                <w:sz w:val="18"/>
                <w:lang w:val="en-US"/>
              </w:rPr>
              <w:t>[57]</w:t>
            </w:r>
            <w:r>
              <w:rPr>
                <w:color w:val="000000"/>
                <w:sz w:val="18"/>
                <w:szCs w:val="18"/>
              </w:rPr>
              <w:fldChar w:fldCharType="end"/>
            </w:r>
          </w:p>
        </w:tc>
        <w:tc>
          <w:tcPr>
            <w:tcW w:w="8363" w:type="dxa"/>
          </w:tcPr>
          <w:p w14:paraId="28E5105B" w14:textId="154FD6BE" w:rsidR="00723394" w:rsidRPr="00723394" w:rsidRDefault="00723394" w:rsidP="00723394">
            <w:pPr>
              <w:rPr>
                <w:sz w:val="18"/>
                <w:szCs w:val="18"/>
              </w:rPr>
            </w:pPr>
            <w:r w:rsidRPr="00723394">
              <w:rPr>
                <w:color w:val="000000"/>
                <w:sz w:val="18"/>
                <w:szCs w:val="18"/>
              </w:rPr>
              <w:t>Data Management is often missing from the DevOps picture. safety vs flexibility tradeoff</w:t>
            </w:r>
          </w:p>
        </w:tc>
      </w:tr>
      <w:tr w:rsidR="00723394" w:rsidRPr="00723394" w14:paraId="05368873" w14:textId="77777777" w:rsidTr="002B6645">
        <w:tc>
          <w:tcPr>
            <w:tcW w:w="704" w:type="dxa"/>
          </w:tcPr>
          <w:p w14:paraId="0A83E95E" w14:textId="70EF81B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9</w:t>
            </w:r>
          </w:p>
        </w:tc>
        <w:tc>
          <w:tcPr>
            <w:tcW w:w="567" w:type="dxa"/>
          </w:tcPr>
          <w:p w14:paraId="019C7F1D" w14:textId="38A215D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6BC52558" w14:textId="32EDE315" w:rsidR="00723394" w:rsidRPr="00723394" w:rsidRDefault="00723394" w:rsidP="00723394">
            <w:pPr>
              <w:rPr>
                <w:sz w:val="18"/>
                <w:szCs w:val="18"/>
              </w:rPr>
            </w:pPr>
            <w:r w:rsidRPr="00723394">
              <w:rPr>
                <w:color w:val="000000"/>
                <w:sz w:val="18"/>
                <w:szCs w:val="18"/>
              </w:rPr>
              <w:t>blend new data science techniques with a deep understanding of business processes and value drivers</w:t>
            </w:r>
          </w:p>
        </w:tc>
      </w:tr>
      <w:tr w:rsidR="00723394" w:rsidRPr="00723394" w14:paraId="2C258748" w14:textId="77777777" w:rsidTr="002B6645">
        <w:tc>
          <w:tcPr>
            <w:tcW w:w="704" w:type="dxa"/>
          </w:tcPr>
          <w:p w14:paraId="181D5CF3" w14:textId="4B954D1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0</w:t>
            </w:r>
          </w:p>
        </w:tc>
        <w:tc>
          <w:tcPr>
            <w:tcW w:w="567" w:type="dxa"/>
          </w:tcPr>
          <w:p w14:paraId="3983A075" w14:textId="66EFFCE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09AF7B9A" w14:textId="6B2D6EF9" w:rsidR="00723394" w:rsidRPr="00723394" w:rsidRDefault="00723394" w:rsidP="00723394">
            <w:pPr>
              <w:rPr>
                <w:sz w:val="18"/>
                <w:szCs w:val="18"/>
              </w:rPr>
            </w:pPr>
            <w:r w:rsidRPr="00723394">
              <w:rPr>
                <w:color w:val="000000"/>
                <w:sz w:val="18"/>
                <w:szCs w:val="18"/>
              </w:rPr>
              <w:t>data as a service, DDP makes curated data available as a service across products, and supplies data for use cases to speed up digital initiatives and reduce complexity</w:t>
            </w:r>
          </w:p>
        </w:tc>
      </w:tr>
      <w:tr w:rsidR="00723394" w:rsidRPr="00723394" w14:paraId="346CBAE5" w14:textId="77777777" w:rsidTr="002B6645">
        <w:tc>
          <w:tcPr>
            <w:tcW w:w="704" w:type="dxa"/>
          </w:tcPr>
          <w:p w14:paraId="36C3A1CF" w14:textId="3A4403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1</w:t>
            </w:r>
          </w:p>
        </w:tc>
        <w:tc>
          <w:tcPr>
            <w:tcW w:w="567" w:type="dxa"/>
          </w:tcPr>
          <w:p w14:paraId="0A235513" w14:textId="6AAFFA5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08836956" w14:textId="49073833" w:rsidR="00723394" w:rsidRPr="00723394" w:rsidRDefault="00723394" w:rsidP="00723394">
            <w:pPr>
              <w:rPr>
                <w:sz w:val="18"/>
                <w:szCs w:val="18"/>
              </w:rPr>
            </w:pPr>
            <w:r w:rsidRPr="00723394">
              <w:rPr>
                <w:color w:val="000000"/>
                <w:sz w:val="18"/>
                <w:szCs w:val="18"/>
              </w:rPr>
              <w:t>ability to control, through a control panel interface, the launch of new features of applications in production environments. This process would be launched in a controlled way by both technical and non-technical people. Also, the process will be separate from the development and continuous deployment</w:t>
            </w:r>
          </w:p>
        </w:tc>
      </w:tr>
      <w:tr w:rsidR="00723394" w:rsidRPr="00723394" w14:paraId="76B756DB" w14:textId="77777777" w:rsidTr="002B6645">
        <w:tc>
          <w:tcPr>
            <w:tcW w:w="704" w:type="dxa"/>
          </w:tcPr>
          <w:p w14:paraId="4A4AB4F0" w14:textId="35ACF45C"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2</w:t>
            </w:r>
          </w:p>
        </w:tc>
        <w:tc>
          <w:tcPr>
            <w:tcW w:w="567" w:type="dxa"/>
          </w:tcPr>
          <w:p w14:paraId="2F0C3B8C" w14:textId="0580630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lang w:val="en-US"/>
              </w:rPr>
              <w:t>[46]</w:t>
            </w:r>
            <w:r>
              <w:rPr>
                <w:color w:val="000000"/>
                <w:sz w:val="18"/>
                <w:szCs w:val="18"/>
              </w:rPr>
              <w:fldChar w:fldCharType="end"/>
            </w:r>
          </w:p>
        </w:tc>
        <w:tc>
          <w:tcPr>
            <w:tcW w:w="8363" w:type="dxa"/>
          </w:tcPr>
          <w:p w14:paraId="035533F8" w14:textId="3503CC2D" w:rsidR="00723394" w:rsidRPr="00723394" w:rsidRDefault="00723394" w:rsidP="00723394">
            <w:pPr>
              <w:rPr>
                <w:sz w:val="18"/>
                <w:szCs w:val="18"/>
              </w:rPr>
            </w:pPr>
            <w:r w:rsidRPr="00723394">
              <w:rPr>
                <w:color w:val="000000"/>
                <w:sz w:val="18"/>
                <w:szCs w:val="18"/>
              </w:rPr>
              <w:t>One-click deployment. The one-click deployment to any cloud ensures the app can be released in minutes</w:t>
            </w:r>
          </w:p>
        </w:tc>
      </w:tr>
      <w:tr w:rsidR="00723394" w:rsidRPr="00723394" w14:paraId="623E0FBF" w14:textId="77777777" w:rsidTr="002B6645">
        <w:tc>
          <w:tcPr>
            <w:tcW w:w="704" w:type="dxa"/>
          </w:tcPr>
          <w:p w14:paraId="728BFE61" w14:textId="041D1F1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3</w:t>
            </w:r>
          </w:p>
        </w:tc>
        <w:tc>
          <w:tcPr>
            <w:tcW w:w="567" w:type="dxa"/>
          </w:tcPr>
          <w:p w14:paraId="7FAAB284" w14:textId="0960519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528F65B7" w14:textId="58DC4A37" w:rsidR="00723394" w:rsidRPr="00C57527" w:rsidRDefault="00C57527" w:rsidP="00723394">
            <w:pPr>
              <w:rPr>
                <w:rFonts w:eastAsia="Arial Unicode MS"/>
                <w:color w:val="000000"/>
                <w:sz w:val="18"/>
                <w:szCs w:val="18"/>
                <w:bdr w:val="nil"/>
              </w:rPr>
            </w:pPr>
            <w:r w:rsidRPr="00C57527">
              <w:rPr>
                <w:rFonts w:eastAsia="Arial Unicode MS"/>
                <w:color w:val="000000"/>
                <w:sz w:val="18"/>
                <w:szCs w:val="18"/>
                <w:bdr w:val="nil"/>
              </w:rPr>
              <w:t xml:space="preserve">this type of coding techniques will allow to perform </w:t>
            </w:r>
            <w:r w:rsidRPr="00C57527">
              <w:rPr>
                <w:rFonts w:eastAsia="Arial Unicode MS"/>
                <w:b/>
                <w:bCs/>
                <w:color w:val="000000"/>
                <w:sz w:val="18"/>
                <w:szCs w:val="18"/>
                <w:bdr w:val="nil"/>
              </w:rPr>
              <w:t>real-time analytics</w:t>
            </w:r>
            <w:r w:rsidRPr="00C57527">
              <w:rPr>
                <w:rFonts w:eastAsia="Arial Unicode MS"/>
                <w:color w:val="000000"/>
                <w:sz w:val="18"/>
                <w:szCs w:val="18"/>
                <w:bdr w:val="nil"/>
              </w:rPr>
              <w:t>, making changes to the functionalities of a system that may also impact in the application performance monitoring (APM) tools</w:t>
            </w:r>
          </w:p>
        </w:tc>
      </w:tr>
      <w:tr w:rsidR="00723394" w:rsidRPr="00723394" w14:paraId="777F8FF0" w14:textId="77777777" w:rsidTr="002B6645">
        <w:tc>
          <w:tcPr>
            <w:tcW w:w="704" w:type="dxa"/>
          </w:tcPr>
          <w:p w14:paraId="01EEEC4E" w14:textId="0D406E0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4</w:t>
            </w:r>
          </w:p>
        </w:tc>
        <w:tc>
          <w:tcPr>
            <w:tcW w:w="567" w:type="dxa"/>
          </w:tcPr>
          <w:p w14:paraId="45EC1E9D" w14:textId="67C60ACC"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0E5F424F" w14:textId="7D43F6D4" w:rsidR="00723394" w:rsidRPr="00C57527" w:rsidRDefault="00C57527" w:rsidP="00723394">
            <w:pPr>
              <w:rPr>
                <w:color w:val="000000"/>
                <w:sz w:val="18"/>
                <w:szCs w:val="18"/>
              </w:rPr>
            </w:pPr>
            <w:r w:rsidRPr="00C57527">
              <w:rPr>
                <w:color w:val="000000"/>
                <w:sz w:val="18"/>
                <w:szCs w:val="18"/>
              </w:rPr>
              <w:t xml:space="preserve">making changes to the functionalities of a system that may also impact in the </w:t>
            </w:r>
            <w:r w:rsidRPr="00C57527">
              <w:rPr>
                <w:b/>
                <w:bCs/>
                <w:color w:val="000000"/>
                <w:sz w:val="18"/>
                <w:szCs w:val="18"/>
              </w:rPr>
              <w:t>application performance monitoring</w:t>
            </w:r>
            <w:r w:rsidRPr="00C57527">
              <w:rPr>
                <w:color w:val="000000"/>
                <w:sz w:val="18"/>
                <w:szCs w:val="18"/>
              </w:rPr>
              <w:t xml:space="preserve"> (APM) tools</w:t>
            </w:r>
          </w:p>
        </w:tc>
      </w:tr>
      <w:tr w:rsidR="00723394" w:rsidRPr="00723394" w14:paraId="50AAB134" w14:textId="77777777" w:rsidTr="002B6645">
        <w:tc>
          <w:tcPr>
            <w:tcW w:w="704" w:type="dxa"/>
          </w:tcPr>
          <w:p w14:paraId="73C1CFB6" w14:textId="21FF474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5</w:t>
            </w:r>
          </w:p>
        </w:tc>
        <w:tc>
          <w:tcPr>
            <w:tcW w:w="567" w:type="dxa"/>
          </w:tcPr>
          <w:p w14:paraId="6D4A7E1D" w14:textId="54B67D2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rPr>
                <w:color w:val="000000"/>
                <w:sz w:val="18"/>
                <w:szCs w:val="18"/>
              </w:rPr>
              <w:fldChar w:fldCharType="separate"/>
            </w:r>
            <w:r w:rsidR="00E71ADC">
              <w:rPr>
                <w:color w:val="000000"/>
                <w:sz w:val="18"/>
                <w:lang w:val="en-US"/>
              </w:rPr>
              <w:t>[64]</w:t>
            </w:r>
            <w:r>
              <w:rPr>
                <w:color w:val="000000"/>
                <w:sz w:val="18"/>
                <w:szCs w:val="18"/>
              </w:rPr>
              <w:fldChar w:fldCharType="end"/>
            </w:r>
          </w:p>
        </w:tc>
        <w:tc>
          <w:tcPr>
            <w:tcW w:w="8363" w:type="dxa"/>
          </w:tcPr>
          <w:p w14:paraId="5DD50842" w14:textId="35A93FF0" w:rsidR="00723394" w:rsidRPr="00723394" w:rsidRDefault="00723394" w:rsidP="00723394">
            <w:pPr>
              <w:rPr>
                <w:sz w:val="18"/>
                <w:szCs w:val="18"/>
              </w:rPr>
            </w:pPr>
            <w:r w:rsidRPr="00723394">
              <w:rPr>
                <w:color w:val="000000"/>
                <w:sz w:val="18"/>
                <w:szCs w:val="18"/>
              </w:rPr>
              <w:t>Having an executable, visual and understandable model has benefits for business stakeholders, developers and operators. It also improves the communication and collaboration between them big time.</w:t>
            </w:r>
          </w:p>
        </w:tc>
      </w:tr>
      <w:tr w:rsidR="00723394" w:rsidRPr="00723394" w14:paraId="4E7CA56A" w14:textId="77777777" w:rsidTr="002B6645">
        <w:tc>
          <w:tcPr>
            <w:tcW w:w="704" w:type="dxa"/>
          </w:tcPr>
          <w:p w14:paraId="3F5D00F1" w14:textId="0736CDC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6</w:t>
            </w:r>
          </w:p>
        </w:tc>
        <w:tc>
          <w:tcPr>
            <w:tcW w:w="567" w:type="dxa"/>
          </w:tcPr>
          <w:p w14:paraId="6DF9EA5A" w14:textId="594ACB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27A05F81" w14:textId="39069934" w:rsidR="00723394" w:rsidRPr="00723394" w:rsidRDefault="00723394" w:rsidP="00723394">
            <w:pPr>
              <w:rPr>
                <w:sz w:val="18"/>
                <w:szCs w:val="18"/>
              </w:rPr>
            </w:pPr>
            <w:r w:rsidRPr="00723394">
              <w:rPr>
                <w:color w:val="000000"/>
                <w:sz w:val="18"/>
                <w:szCs w:val="18"/>
              </w:rPr>
              <w:t xml:space="preserve">Using this simple best practice for development, called Flag Driven Development, we do not make available the new functionality to 100 percent of users. It will be delivery in stages, starting with 1 percent of users, then with 10 percent, then with 30 percent, etc. </w:t>
            </w:r>
          </w:p>
        </w:tc>
      </w:tr>
      <w:tr w:rsidR="00723394" w:rsidRPr="00723394" w14:paraId="1116D624" w14:textId="77777777" w:rsidTr="002B6645">
        <w:tc>
          <w:tcPr>
            <w:tcW w:w="704" w:type="dxa"/>
          </w:tcPr>
          <w:p w14:paraId="1EE2AD46" w14:textId="127F481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7</w:t>
            </w:r>
          </w:p>
        </w:tc>
        <w:tc>
          <w:tcPr>
            <w:tcW w:w="567" w:type="dxa"/>
          </w:tcPr>
          <w:p w14:paraId="791E2121" w14:textId="4A0E904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13E9F2DD" w14:textId="4D303083" w:rsidR="00723394" w:rsidRPr="00723394" w:rsidRDefault="00723394" w:rsidP="00723394">
            <w:pPr>
              <w:rPr>
                <w:sz w:val="18"/>
                <w:szCs w:val="18"/>
              </w:rPr>
            </w:pPr>
            <w:r w:rsidRPr="00723394">
              <w:rPr>
                <w:color w:val="000000"/>
                <w:sz w:val="18"/>
                <w:szCs w:val="18"/>
              </w:rPr>
              <w:t>feature rollout will be decoupled from code deployment, non-technical team members would be able to control the visibility of particular features without compromising the app’s integrity. A major cornerstone of DevOps 2.0 is the ability to control feature releases independently from your code deployments. Designers can conduct user testing by toggling experimental features on and off for test users</w:t>
            </w:r>
          </w:p>
        </w:tc>
      </w:tr>
      <w:tr w:rsidR="00723394" w:rsidRPr="00723394" w14:paraId="78772FC8" w14:textId="77777777" w:rsidTr="002B6645">
        <w:tc>
          <w:tcPr>
            <w:tcW w:w="704" w:type="dxa"/>
          </w:tcPr>
          <w:p w14:paraId="3421CBFD" w14:textId="220E0D5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8</w:t>
            </w:r>
          </w:p>
        </w:tc>
        <w:tc>
          <w:tcPr>
            <w:tcW w:w="567" w:type="dxa"/>
          </w:tcPr>
          <w:p w14:paraId="0F9B897F" w14:textId="32C42BEB"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5CF685C8" w14:textId="4CC1FC83" w:rsidR="00723394" w:rsidRPr="00723394" w:rsidRDefault="00723394" w:rsidP="00723394">
            <w:pPr>
              <w:rPr>
                <w:sz w:val="18"/>
                <w:szCs w:val="18"/>
              </w:rPr>
            </w:pPr>
            <w:r w:rsidRPr="00723394">
              <w:rPr>
                <w:color w:val="000000"/>
                <w:sz w:val="18"/>
                <w:szCs w:val="18"/>
              </w:rPr>
              <w:t>If we launch a feature and no one likes it, then we can instantly roll it back</w:t>
            </w:r>
          </w:p>
        </w:tc>
      </w:tr>
      <w:tr w:rsidR="00723394" w:rsidRPr="00723394" w14:paraId="1BD72ED5" w14:textId="77777777" w:rsidTr="002B6645">
        <w:tc>
          <w:tcPr>
            <w:tcW w:w="704" w:type="dxa"/>
          </w:tcPr>
          <w:p w14:paraId="0F70FB9A" w14:textId="524C6EA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9</w:t>
            </w:r>
          </w:p>
        </w:tc>
        <w:tc>
          <w:tcPr>
            <w:tcW w:w="567" w:type="dxa"/>
          </w:tcPr>
          <w:p w14:paraId="7C7104CE" w14:textId="44355BB1"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16D24614" w14:textId="49010F25" w:rsidR="00723394" w:rsidRPr="00723394" w:rsidRDefault="00723394" w:rsidP="00723394">
            <w:pPr>
              <w:rPr>
                <w:sz w:val="18"/>
                <w:szCs w:val="18"/>
              </w:rPr>
            </w:pPr>
            <w:r w:rsidRPr="00723394">
              <w:rPr>
                <w:color w:val="000000"/>
                <w:sz w:val="18"/>
                <w:szCs w:val="18"/>
              </w:rPr>
              <w:t>application automation is an integral part of your customer experience. application automation should be treated with the same weight as the all the application artifacts being changed and tested on a continuous basis</w:t>
            </w:r>
          </w:p>
        </w:tc>
      </w:tr>
      <w:tr w:rsidR="00723394" w:rsidRPr="00723394" w14:paraId="0E00A531" w14:textId="77777777" w:rsidTr="002B6645">
        <w:tc>
          <w:tcPr>
            <w:tcW w:w="704" w:type="dxa"/>
          </w:tcPr>
          <w:p w14:paraId="292C5262" w14:textId="69F691E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0</w:t>
            </w:r>
          </w:p>
        </w:tc>
        <w:tc>
          <w:tcPr>
            <w:tcW w:w="567" w:type="dxa"/>
          </w:tcPr>
          <w:p w14:paraId="24614B80" w14:textId="199F1C1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439A356E" w14:textId="48AEEB50" w:rsidR="00723394" w:rsidRPr="00723394" w:rsidRDefault="00723394" w:rsidP="00723394">
            <w:pPr>
              <w:rPr>
                <w:sz w:val="18"/>
                <w:szCs w:val="18"/>
              </w:rPr>
            </w:pPr>
            <w:r w:rsidRPr="00723394">
              <w:rPr>
                <w:color w:val="000000"/>
                <w:sz w:val="18"/>
                <w:szCs w:val="18"/>
              </w:rPr>
              <w:t xml:space="preserve">The need for quick delivery is also expected to </w:t>
            </w:r>
            <w:r w:rsidRPr="00723394">
              <w:rPr>
                <w:b/>
                <w:bCs/>
                <w:color w:val="000000"/>
                <w:sz w:val="18"/>
                <w:szCs w:val="18"/>
              </w:rPr>
              <w:t>automate</w:t>
            </w:r>
            <w:r w:rsidRPr="00723394">
              <w:rPr>
                <w:color w:val="000000"/>
                <w:sz w:val="18"/>
                <w:szCs w:val="18"/>
              </w:rPr>
              <w:t xml:space="preserve"> some domains of routine code development</w:t>
            </w:r>
          </w:p>
        </w:tc>
      </w:tr>
      <w:tr w:rsidR="00723394" w:rsidRPr="00723394" w14:paraId="3C3D6DE9" w14:textId="77777777" w:rsidTr="002B6645">
        <w:tc>
          <w:tcPr>
            <w:tcW w:w="704" w:type="dxa"/>
          </w:tcPr>
          <w:p w14:paraId="49CDEF50" w14:textId="00192C2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1</w:t>
            </w:r>
          </w:p>
        </w:tc>
        <w:tc>
          <w:tcPr>
            <w:tcW w:w="567" w:type="dxa"/>
          </w:tcPr>
          <w:p w14:paraId="7C62B7D6" w14:textId="75F1516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rPr>
                <w:color w:val="000000"/>
                <w:sz w:val="18"/>
                <w:szCs w:val="18"/>
              </w:rPr>
              <w:fldChar w:fldCharType="separate"/>
            </w:r>
            <w:r w:rsidR="00E71ADC">
              <w:rPr>
                <w:color w:val="000000"/>
                <w:sz w:val="18"/>
                <w:lang w:val="en-US"/>
              </w:rPr>
              <w:t>[73]</w:t>
            </w:r>
            <w:r>
              <w:rPr>
                <w:color w:val="000000"/>
                <w:sz w:val="18"/>
                <w:szCs w:val="18"/>
              </w:rPr>
              <w:fldChar w:fldCharType="end"/>
            </w:r>
          </w:p>
        </w:tc>
        <w:tc>
          <w:tcPr>
            <w:tcW w:w="8363" w:type="dxa"/>
          </w:tcPr>
          <w:p w14:paraId="72337C88" w14:textId="798632FA" w:rsidR="00723394" w:rsidRPr="00723394" w:rsidRDefault="00723394" w:rsidP="00723394">
            <w:pPr>
              <w:rPr>
                <w:sz w:val="18"/>
                <w:szCs w:val="18"/>
              </w:rPr>
            </w:pPr>
            <w:r w:rsidRPr="00723394">
              <w:rPr>
                <w:color w:val="000000"/>
                <w:sz w:val="18"/>
                <w:szCs w:val="18"/>
              </w:rPr>
              <w:t xml:space="preserve">increasing adoption of microservices architecture and </w:t>
            </w:r>
            <w:r w:rsidRPr="00723394">
              <w:rPr>
                <w:b/>
                <w:bCs/>
                <w:color w:val="000000"/>
                <w:sz w:val="18"/>
                <w:szCs w:val="18"/>
              </w:rPr>
              <w:t>shift-left</w:t>
            </w:r>
          </w:p>
        </w:tc>
      </w:tr>
      <w:tr w:rsidR="00723394" w:rsidRPr="00723394" w14:paraId="44E43CBC" w14:textId="77777777" w:rsidTr="002B6645">
        <w:tc>
          <w:tcPr>
            <w:tcW w:w="704" w:type="dxa"/>
          </w:tcPr>
          <w:p w14:paraId="1BAE4AE7" w14:textId="7CA3BCB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2</w:t>
            </w:r>
          </w:p>
        </w:tc>
        <w:tc>
          <w:tcPr>
            <w:tcW w:w="567" w:type="dxa"/>
          </w:tcPr>
          <w:p w14:paraId="087C4FCC" w14:textId="076CAA7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240DEA5A" w14:textId="2C5E95A3" w:rsidR="00723394" w:rsidRPr="00723394" w:rsidRDefault="00723394" w:rsidP="00723394">
            <w:pPr>
              <w:rPr>
                <w:sz w:val="18"/>
                <w:szCs w:val="18"/>
              </w:rPr>
            </w:pPr>
            <w:r w:rsidRPr="00723394">
              <w:rPr>
                <w:color w:val="000000"/>
                <w:sz w:val="18"/>
                <w:szCs w:val="18"/>
              </w:rPr>
              <w:t>put data into action and to build strategic assets, combine the data (i.e., to do something creative with the data)</w:t>
            </w:r>
          </w:p>
        </w:tc>
      </w:tr>
      <w:tr w:rsidR="00C57527" w:rsidRPr="00723394" w14:paraId="26DF6178" w14:textId="77777777" w:rsidTr="002B6645">
        <w:tc>
          <w:tcPr>
            <w:tcW w:w="704" w:type="dxa"/>
          </w:tcPr>
          <w:p w14:paraId="7DDBC0B7" w14:textId="43E49F0B" w:rsidR="00C57527" w:rsidRPr="00723394" w:rsidRDefault="002B6645" w:rsidP="002B6645">
            <w:pPr>
              <w:jc w:val="center"/>
              <w:rPr>
                <w:color w:val="000000"/>
                <w:sz w:val="18"/>
                <w:szCs w:val="18"/>
              </w:rPr>
            </w:pPr>
            <w:r>
              <w:rPr>
                <w:color w:val="000000"/>
                <w:sz w:val="18"/>
                <w:szCs w:val="18"/>
                <w:lang w:val="pt-PT"/>
              </w:rPr>
              <w:t>BP</w:t>
            </w:r>
            <w:r w:rsidR="00C57527">
              <w:rPr>
                <w:color w:val="000000"/>
                <w:sz w:val="18"/>
                <w:szCs w:val="18"/>
              </w:rPr>
              <w:t>73</w:t>
            </w:r>
          </w:p>
        </w:tc>
        <w:tc>
          <w:tcPr>
            <w:tcW w:w="567" w:type="dxa"/>
          </w:tcPr>
          <w:p w14:paraId="727D244A" w14:textId="1178EDE7" w:rsidR="00C57527"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45E615CE" w14:textId="31EDCE85" w:rsidR="00C57527" w:rsidRPr="00723394" w:rsidRDefault="00C57527" w:rsidP="00C57527">
            <w:pPr>
              <w:rPr>
                <w:color w:val="000000"/>
                <w:sz w:val="18"/>
                <w:szCs w:val="18"/>
              </w:rPr>
            </w:pPr>
            <w:r w:rsidRPr="00723394">
              <w:rPr>
                <w:color w:val="000000"/>
                <w:sz w:val="18"/>
                <w:szCs w:val="18"/>
              </w:rPr>
              <w:t>liberate data, an approach that prioritizes data speed, agility, and faster learning for competitive advantage. This new approach, which we refer to as data and digital platforms (DDP), decouples digital business transformation from core IT transformation. It creates a data layer to liberate data from core systems that are scattered across the enterprise</w:t>
            </w:r>
          </w:p>
        </w:tc>
      </w:tr>
    </w:tbl>
    <w:p w14:paraId="5DAF6C93" w14:textId="77777777" w:rsidR="006A5207" w:rsidRDefault="006A5207" w:rsidP="00EC0C1B"/>
    <w:p w14:paraId="07DBAA0B" w14:textId="6C7286FA" w:rsidR="007A2C7F" w:rsidRPr="00EC589C" w:rsidRDefault="00EC589C" w:rsidP="00DD0C5F">
      <w:pPr>
        <w:rPr>
          <w:b/>
          <w:bCs/>
        </w:rPr>
      </w:pPr>
      <w:r w:rsidRPr="00616B47">
        <w:rPr>
          <w:b/>
          <w:bCs/>
        </w:rPr>
        <w:t xml:space="preserve">Table </w:t>
      </w:r>
      <w:r w:rsidRPr="00EC589C">
        <w:rPr>
          <w:b/>
          <w:bCs/>
          <w:lang w:val="en-US"/>
        </w:rPr>
        <w:t>8</w:t>
      </w:r>
      <w:r w:rsidRPr="00616B47">
        <w:rPr>
          <w:b/>
          <w:bCs/>
        </w:rPr>
        <w:t xml:space="preserve"> - </w:t>
      </w:r>
      <w:r w:rsidRPr="00EC589C">
        <w:rPr>
          <w:b/>
          <w:bCs/>
        </w:rPr>
        <w:t>Techniques and tools</w:t>
      </w:r>
    </w:p>
    <w:tbl>
      <w:tblPr>
        <w:tblStyle w:val="TableGrid"/>
        <w:tblW w:w="9634" w:type="dxa"/>
        <w:tblLayout w:type="fixed"/>
        <w:tblLook w:val="04A0" w:firstRow="1" w:lastRow="0" w:firstColumn="1" w:lastColumn="0" w:noHBand="0" w:noVBand="1"/>
      </w:tblPr>
      <w:tblGrid>
        <w:gridCol w:w="704"/>
        <w:gridCol w:w="567"/>
        <w:gridCol w:w="8363"/>
      </w:tblGrid>
      <w:tr w:rsidR="00EC589C" w:rsidRPr="00EC589C" w14:paraId="1844C45B" w14:textId="77777777" w:rsidTr="003757F7">
        <w:tc>
          <w:tcPr>
            <w:tcW w:w="704" w:type="dxa"/>
          </w:tcPr>
          <w:p w14:paraId="589668BC" w14:textId="2C3D94A5"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w:t>
            </w:r>
          </w:p>
        </w:tc>
        <w:tc>
          <w:tcPr>
            <w:tcW w:w="567" w:type="dxa"/>
          </w:tcPr>
          <w:p w14:paraId="1D3CC958" w14:textId="43B910C0" w:rsidR="00EC589C" w:rsidRPr="00EC589C" w:rsidRDefault="00A57968" w:rsidP="002B6645">
            <w:pPr>
              <w:jc w:val="center"/>
              <w:rPr>
                <w:b/>
                <w:bCs/>
                <w:color w:val="000000"/>
                <w:sz w:val="18"/>
                <w:szCs w:val="18"/>
              </w:rPr>
            </w:pPr>
            <w:r>
              <w:rPr>
                <w:b/>
                <w:bCs/>
                <w:color w:val="000000"/>
                <w:sz w:val="18"/>
                <w:szCs w:val="18"/>
              </w:rPr>
              <w:fldChar w:fldCharType="begin"/>
            </w:r>
            <w:r w:rsidR="00E71ADC">
              <w:rPr>
                <w:b/>
                <w:bCs/>
                <w:color w:val="000000"/>
                <w:sz w:val="18"/>
                <w:szCs w:val="18"/>
              </w:rP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b/>
                <w:bCs/>
                <w:color w:val="000000"/>
                <w:sz w:val="18"/>
                <w:szCs w:val="18"/>
              </w:rPr>
              <w:fldChar w:fldCharType="separate"/>
            </w:r>
            <w:r w:rsidR="00E71ADC">
              <w:rPr>
                <w:color w:val="000000"/>
                <w:sz w:val="18"/>
                <w:lang w:val="en-US"/>
              </w:rPr>
              <w:t>[65]</w:t>
            </w:r>
            <w:r>
              <w:rPr>
                <w:b/>
                <w:bCs/>
                <w:color w:val="000000"/>
                <w:sz w:val="18"/>
                <w:szCs w:val="18"/>
              </w:rPr>
              <w:fldChar w:fldCharType="end"/>
            </w:r>
          </w:p>
        </w:tc>
        <w:tc>
          <w:tcPr>
            <w:tcW w:w="8363" w:type="dxa"/>
          </w:tcPr>
          <w:p w14:paraId="4004EEAA" w14:textId="679251ED" w:rsidR="00EC589C" w:rsidRPr="00EC589C" w:rsidRDefault="00EC589C" w:rsidP="00EC589C">
            <w:pPr>
              <w:rPr>
                <w:sz w:val="18"/>
                <w:szCs w:val="18"/>
              </w:rPr>
            </w:pPr>
            <w:r w:rsidRPr="00EC589C">
              <w:rPr>
                <w:color w:val="000000"/>
                <w:sz w:val="18"/>
                <w:szCs w:val="18"/>
              </w:rPr>
              <w:t xml:space="preserve">A business </w:t>
            </w:r>
            <w:r w:rsidRPr="00EC589C">
              <w:rPr>
                <w:b/>
                <w:bCs/>
                <w:color w:val="000000"/>
                <w:sz w:val="18"/>
                <w:szCs w:val="18"/>
              </w:rPr>
              <w:t>process modelling tool</w:t>
            </w:r>
            <w:r w:rsidRPr="00EC589C">
              <w:rPr>
                <w:color w:val="000000"/>
                <w:sz w:val="18"/>
                <w:szCs w:val="18"/>
              </w:rPr>
              <w:t xml:space="preserve"> can detail the tasks, responsible parties, information elements involved in processes, and the interactions which can occur across systems, procedures and organisational hierarchies</w:t>
            </w:r>
          </w:p>
        </w:tc>
      </w:tr>
      <w:tr w:rsidR="00EC589C" w:rsidRPr="00EC589C" w14:paraId="253E8FEE" w14:textId="77777777" w:rsidTr="00515547">
        <w:tc>
          <w:tcPr>
            <w:tcW w:w="704" w:type="dxa"/>
          </w:tcPr>
          <w:p w14:paraId="212D8D4F" w14:textId="742FCC0F"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2</w:t>
            </w:r>
          </w:p>
        </w:tc>
        <w:tc>
          <w:tcPr>
            <w:tcW w:w="567" w:type="dxa"/>
          </w:tcPr>
          <w:p w14:paraId="6B92D6A7" w14:textId="51B8BF4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7B41C564" w14:textId="735DF186" w:rsidR="00EC589C" w:rsidRPr="00EC589C" w:rsidRDefault="00EC589C" w:rsidP="00EC589C">
            <w:pPr>
              <w:rPr>
                <w:sz w:val="18"/>
                <w:szCs w:val="18"/>
              </w:rPr>
            </w:pPr>
            <w:r w:rsidRPr="00A57968">
              <w:rPr>
                <w:b/>
                <w:bCs/>
                <w:color w:val="000000"/>
                <w:sz w:val="18"/>
                <w:szCs w:val="18"/>
              </w:rPr>
              <w:t>Application Performance Management</w:t>
            </w:r>
            <w:r w:rsidRPr="00EC589C">
              <w:rPr>
                <w:color w:val="000000"/>
                <w:sz w:val="18"/>
                <w:szCs w:val="18"/>
              </w:rPr>
              <w:t xml:space="preserve"> tools</w:t>
            </w:r>
          </w:p>
        </w:tc>
      </w:tr>
      <w:tr w:rsidR="00EC589C" w:rsidRPr="00EC589C" w14:paraId="3FC48E7B" w14:textId="77777777" w:rsidTr="00515547">
        <w:tc>
          <w:tcPr>
            <w:tcW w:w="704" w:type="dxa"/>
          </w:tcPr>
          <w:p w14:paraId="6C246803" w14:textId="0FB01A5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3</w:t>
            </w:r>
          </w:p>
        </w:tc>
        <w:tc>
          <w:tcPr>
            <w:tcW w:w="567" w:type="dxa"/>
          </w:tcPr>
          <w:p w14:paraId="4BB73107" w14:textId="0455CBD6"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4DE0AFC9" w14:textId="76078841" w:rsidR="00EC589C" w:rsidRPr="00EC589C" w:rsidRDefault="00EC589C" w:rsidP="00EC589C">
            <w:pPr>
              <w:rPr>
                <w:sz w:val="18"/>
                <w:szCs w:val="18"/>
              </w:rPr>
            </w:pPr>
            <w:r w:rsidRPr="00EC589C">
              <w:rPr>
                <w:color w:val="000000"/>
                <w:sz w:val="18"/>
                <w:szCs w:val="18"/>
              </w:rPr>
              <w:t xml:space="preserve">BizDevOps is only possible because of the technology that gives real-time software </w:t>
            </w:r>
            <w:r w:rsidRPr="00A57968">
              <w:rPr>
                <w:b/>
                <w:bCs/>
                <w:color w:val="000000"/>
                <w:sz w:val="18"/>
                <w:szCs w:val="18"/>
              </w:rPr>
              <w:t>analytics</w:t>
            </w:r>
            <w:r w:rsidRPr="00EC589C">
              <w:rPr>
                <w:color w:val="000000"/>
                <w:sz w:val="18"/>
                <w:szCs w:val="18"/>
              </w:rPr>
              <w:t xml:space="preserve"> to enterprises</w:t>
            </w:r>
          </w:p>
        </w:tc>
      </w:tr>
      <w:tr w:rsidR="00EC589C" w:rsidRPr="00EC589C" w14:paraId="358D7339" w14:textId="77777777" w:rsidTr="00515547">
        <w:tc>
          <w:tcPr>
            <w:tcW w:w="704" w:type="dxa"/>
          </w:tcPr>
          <w:p w14:paraId="729AE411" w14:textId="300573C2"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4</w:t>
            </w:r>
          </w:p>
        </w:tc>
        <w:tc>
          <w:tcPr>
            <w:tcW w:w="567" w:type="dxa"/>
          </w:tcPr>
          <w:p w14:paraId="3B2C42C8" w14:textId="20B40EE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2C0ACDFF" w14:textId="1A031915" w:rsidR="00EC589C" w:rsidRPr="00EC589C" w:rsidRDefault="00EC589C" w:rsidP="00EC589C">
            <w:pPr>
              <w:rPr>
                <w:sz w:val="18"/>
                <w:szCs w:val="18"/>
              </w:rPr>
            </w:pPr>
            <w:r w:rsidRPr="00EC589C">
              <w:rPr>
                <w:color w:val="000000"/>
                <w:sz w:val="18"/>
                <w:szCs w:val="18"/>
              </w:rPr>
              <w:t xml:space="preserve">making these new functionalities available to the end user based on </w:t>
            </w:r>
            <w:r w:rsidRPr="00A57968">
              <w:rPr>
                <w:b/>
                <w:bCs/>
                <w:color w:val="000000"/>
                <w:sz w:val="18"/>
                <w:szCs w:val="18"/>
              </w:rPr>
              <w:t>business rules</w:t>
            </w:r>
            <w:r w:rsidRPr="00EC589C">
              <w:rPr>
                <w:color w:val="000000"/>
                <w:sz w:val="18"/>
                <w:szCs w:val="18"/>
              </w:rPr>
              <w:t xml:space="preserve"> instead of the operation teams</w:t>
            </w:r>
          </w:p>
        </w:tc>
      </w:tr>
      <w:tr w:rsidR="00EC589C" w:rsidRPr="00EC589C" w14:paraId="76D7C4B4" w14:textId="77777777" w:rsidTr="00515547">
        <w:tc>
          <w:tcPr>
            <w:tcW w:w="704" w:type="dxa"/>
          </w:tcPr>
          <w:p w14:paraId="0E8A2568" w14:textId="4E78425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5</w:t>
            </w:r>
          </w:p>
        </w:tc>
        <w:tc>
          <w:tcPr>
            <w:tcW w:w="567" w:type="dxa"/>
          </w:tcPr>
          <w:p w14:paraId="64C9B622" w14:textId="227CFB47"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295D2EC3" w14:textId="03E5EAA9" w:rsidR="00EC589C" w:rsidRPr="00EC589C" w:rsidRDefault="00EC589C" w:rsidP="00EC589C">
            <w:pPr>
              <w:rPr>
                <w:sz w:val="18"/>
                <w:szCs w:val="18"/>
              </w:rPr>
            </w:pPr>
            <w:r w:rsidRPr="00EC589C">
              <w:rPr>
                <w:color w:val="000000"/>
                <w:sz w:val="18"/>
                <w:szCs w:val="18"/>
              </w:rPr>
              <w:t xml:space="preserve">tooling to implement the </w:t>
            </w:r>
            <w:r w:rsidRPr="00A57968">
              <w:rPr>
                <w:b/>
                <w:bCs/>
                <w:color w:val="000000"/>
                <w:sz w:val="18"/>
                <w:szCs w:val="18"/>
              </w:rPr>
              <w:t>end-to-end change management</w:t>
            </w:r>
            <w:r w:rsidRPr="00EC589C">
              <w:rPr>
                <w:color w:val="000000"/>
                <w:sz w:val="18"/>
                <w:szCs w:val="18"/>
              </w:rPr>
              <w:t xml:space="preserve"> process from requirement management, source code repository, CI server, test harness, continuous deployment infrastructure and others</w:t>
            </w:r>
          </w:p>
        </w:tc>
      </w:tr>
      <w:tr w:rsidR="00EC589C" w:rsidRPr="00EC589C" w14:paraId="43F6FA16" w14:textId="77777777" w:rsidTr="00515547">
        <w:tc>
          <w:tcPr>
            <w:tcW w:w="704" w:type="dxa"/>
          </w:tcPr>
          <w:p w14:paraId="4EA233BD" w14:textId="76967339"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6</w:t>
            </w:r>
          </w:p>
        </w:tc>
        <w:tc>
          <w:tcPr>
            <w:tcW w:w="567" w:type="dxa"/>
          </w:tcPr>
          <w:p w14:paraId="3FA7A75C" w14:textId="301B67A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1DCC5C20" w14:textId="2668196E" w:rsidR="00EC589C" w:rsidRPr="00EC589C" w:rsidRDefault="00EC589C" w:rsidP="00EC589C">
            <w:pPr>
              <w:rPr>
                <w:sz w:val="18"/>
                <w:szCs w:val="18"/>
              </w:rPr>
            </w:pPr>
            <w:r w:rsidRPr="00EC589C">
              <w:rPr>
                <w:color w:val="000000"/>
                <w:sz w:val="18"/>
                <w:szCs w:val="18"/>
              </w:rPr>
              <w:t xml:space="preserve">BizDevOps </w:t>
            </w:r>
            <w:r w:rsidRPr="00A57968">
              <w:rPr>
                <w:b/>
                <w:bCs/>
                <w:color w:val="000000"/>
                <w:sz w:val="18"/>
                <w:szCs w:val="18"/>
              </w:rPr>
              <w:t>metrics map</w:t>
            </w:r>
            <w:r w:rsidRPr="00EC589C">
              <w:rPr>
                <w:color w:val="000000"/>
                <w:sz w:val="18"/>
                <w:szCs w:val="18"/>
              </w:rPr>
              <w:t>, mapping of IT metrics with business requirements</w:t>
            </w:r>
          </w:p>
        </w:tc>
      </w:tr>
      <w:tr w:rsidR="00EC589C" w:rsidRPr="00EC589C" w14:paraId="036CD699" w14:textId="77777777" w:rsidTr="00515547">
        <w:tc>
          <w:tcPr>
            <w:tcW w:w="704" w:type="dxa"/>
          </w:tcPr>
          <w:p w14:paraId="74E4FC40" w14:textId="04CF4D91"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7</w:t>
            </w:r>
          </w:p>
        </w:tc>
        <w:tc>
          <w:tcPr>
            <w:tcW w:w="567" w:type="dxa"/>
          </w:tcPr>
          <w:p w14:paraId="0FAE106C" w14:textId="3669F03E"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sidR="00E71ADC">
              <w:rPr>
                <w:color w:val="000000"/>
                <w:sz w:val="18"/>
                <w:lang w:val="en-US"/>
              </w:rPr>
              <w:t>[71]</w:t>
            </w:r>
            <w:r>
              <w:rPr>
                <w:color w:val="000000"/>
                <w:sz w:val="18"/>
                <w:szCs w:val="18"/>
              </w:rPr>
              <w:fldChar w:fldCharType="end"/>
            </w:r>
          </w:p>
        </w:tc>
        <w:tc>
          <w:tcPr>
            <w:tcW w:w="8363" w:type="dxa"/>
          </w:tcPr>
          <w:p w14:paraId="23B8CBBD" w14:textId="02A4681B" w:rsidR="00EC589C" w:rsidRPr="00EC589C" w:rsidRDefault="00EC589C" w:rsidP="00EC589C">
            <w:pPr>
              <w:rPr>
                <w:sz w:val="18"/>
                <w:szCs w:val="18"/>
              </w:rPr>
            </w:pPr>
            <w:r w:rsidRPr="00EC589C">
              <w:rPr>
                <w:color w:val="000000"/>
                <w:sz w:val="18"/>
                <w:szCs w:val="18"/>
              </w:rPr>
              <w:t xml:space="preserve">Methods such as </w:t>
            </w:r>
            <w:r w:rsidRPr="00A57968">
              <w:rPr>
                <w:b/>
                <w:bCs/>
                <w:color w:val="000000"/>
                <w:sz w:val="18"/>
                <w:szCs w:val="18"/>
              </w:rPr>
              <w:t>Scrum</w:t>
            </w:r>
            <w:r w:rsidRPr="00EC589C">
              <w:rPr>
                <w:color w:val="000000"/>
                <w:sz w:val="18"/>
                <w:szCs w:val="18"/>
              </w:rPr>
              <w:t xml:space="preserve"> and </w:t>
            </w:r>
            <w:r w:rsidRPr="00A57968">
              <w:rPr>
                <w:b/>
                <w:bCs/>
                <w:color w:val="000000"/>
                <w:sz w:val="18"/>
                <w:szCs w:val="18"/>
              </w:rPr>
              <w:t>Kanban</w:t>
            </w:r>
            <w:r w:rsidRPr="00EC589C">
              <w:rPr>
                <w:color w:val="000000"/>
                <w:sz w:val="18"/>
                <w:szCs w:val="18"/>
              </w:rPr>
              <w:t xml:space="preserve"> provide valuable tools to keep the focus even in a complex environment</w:t>
            </w:r>
          </w:p>
        </w:tc>
      </w:tr>
      <w:tr w:rsidR="00EC589C" w:rsidRPr="00EC589C" w14:paraId="35B665DD" w14:textId="77777777" w:rsidTr="00515547">
        <w:tc>
          <w:tcPr>
            <w:tcW w:w="704" w:type="dxa"/>
          </w:tcPr>
          <w:p w14:paraId="01716342" w14:textId="1FDF70E5"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8</w:t>
            </w:r>
          </w:p>
        </w:tc>
        <w:tc>
          <w:tcPr>
            <w:tcW w:w="567" w:type="dxa"/>
          </w:tcPr>
          <w:p w14:paraId="75F98CE0" w14:textId="0275FC4F"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019E6C89" w14:textId="783A90CC" w:rsidR="00EC589C" w:rsidRPr="00EC589C" w:rsidRDefault="00EC589C" w:rsidP="00EC589C">
            <w:pPr>
              <w:rPr>
                <w:sz w:val="18"/>
                <w:szCs w:val="18"/>
              </w:rPr>
            </w:pPr>
            <w:r w:rsidRPr="00A57968">
              <w:rPr>
                <w:b/>
                <w:bCs/>
                <w:color w:val="000000"/>
                <w:sz w:val="18"/>
                <w:szCs w:val="18"/>
              </w:rPr>
              <w:t>Chaos engineering</w:t>
            </w:r>
            <w:r w:rsidRPr="00EC589C">
              <w:rPr>
                <w:color w:val="000000"/>
                <w:sz w:val="18"/>
                <w:szCs w:val="18"/>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EC589C" w:rsidRPr="00EC589C" w14:paraId="39F81DDF" w14:textId="77777777" w:rsidTr="00515547">
        <w:tc>
          <w:tcPr>
            <w:tcW w:w="704" w:type="dxa"/>
          </w:tcPr>
          <w:p w14:paraId="316E9B91" w14:textId="59FAC407"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9</w:t>
            </w:r>
          </w:p>
        </w:tc>
        <w:tc>
          <w:tcPr>
            <w:tcW w:w="567" w:type="dxa"/>
          </w:tcPr>
          <w:p w14:paraId="7B52C52A" w14:textId="67AFE731"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Pr>
                <w:color w:val="000000"/>
                <w:sz w:val="18"/>
                <w:szCs w:val="18"/>
              </w:rPr>
              <w:fldChar w:fldCharType="separate"/>
            </w:r>
            <w:r w:rsidR="00E71ADC">
              <w:rPr>
                <w:color w:val="000000"/>
                <w:sz w:val="18"/>
                <w:lang w:val="en-US"/>
              </w:rPr>
              <w:t>[40]</w:t>
            </w:r>
            <w:r>
              <w:rPr>
                <w:color w:val="000000"/>
                <w:sz w:val="18"/>
                <w:szCs w:val="18"/>
              </w:rPr>
              <w:fldChar w:fldCharType="end"/>
            </w:r>
          </w:p>
        </w:tc>
        <w:tc>
          <w:tcPr>
            <w:tcW w:w="8363" w:type="dxa"/>
          </w:tcPr>
          <w:p w14:paraId="3162E501" w14:textId="3B045203" w:rsidR="00EC589C" w:rsidRPr="00A57968" w:rsidRDefault="00A57968" w:rsidP="00EC589C">
            <w:pPr>
              <w:rPr>
                <w:color w:val="000000"/>
                <w:sz w:val="18"/>
                <w:szCs w:val="18"/>
              </w:rPr>
            </w:pPr>
            <w:r w:rsidRPr="00A57968">
              <w:rPr>
                <w:b/>
                <w:bCs/>
                <w:color w:val="000000"/>
                <w:sz w:val="18"/>
                <w:szCs w:val="18"/>
              </w:rPr>
              <w:t>Value stream mapping</w:t>
            </w:r>
            <w:r w:rsidRPr="00A57968">
              <w:rPr>
                <w:color w:val="000000"/>
                <w:sz w:val="18"/>
                <w:szCs w:val="18"/>
              </w:rPr>
              <w:t> starts at the app production team level. It assesses the way elements within a complex project interact to achieve an operational objective</w:t>
            </w:r>
          </w:p>
        </w:tc>
      </w:tr>
      <w:tr w:rsidR="00EC589C" w:rsidRPr="00EC589C" w14:paraId="422A38D2" w14:textId="77777777" w:rsidTr="00515547">
        <w:tc>
          <w:tcPr>
            <w:tcW w:w="704" w:type="dxa"/>
          </w:tcPr>
          <w:p w14:paraId="7E9ECAED" w14:textId="043F1B49"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0</w:t>
            </w:r>
          </w:p>
        </w:tc>
        <w:tc>
          <w:tcPr>
            <w:tcW w:w="567" w:type="dxa"/>
          </w:tcPr>
          <w:p w14:paraId="2CDBDAEA" w14:textId="6D249532"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color w:val="000000"/>
                <w:sz w:val="18"/>
                <w:lang w:val="en-US"/>
              </w:rPr>
              <w:t>[17]</w:t>
            </w:r>
            <w:r>
              <w:rPr>
                <w:color w:val="000000"/>
                <w:sz w:val="18"/>
                <w:szCs w:val="18"/>
              </w:rPr>
              <w:fldChar w:fldCharType="end"/>
            </w:r>
          </w:p>
        </w:tc>
        <w:tc>
          <w:tcPr>
            <w:tcW w:w="8363" w:type="dxa"/>
          </w:tcPr>
          <w:p w14:paraId="0969FD61" w14:textId="7573DC6A" w:rsidR="00EC589C" w:rsidRPr="00A57968" w:rsidRDefault="00A57968" w:rsidP="00EC589C">
            <w:pPr>
              <w:rPr>
                <w:color w:val="000000"/>
                <w:sz w:val="18"/>
                <w:szCs w:val="18"/>
              </w:rPr>
            </w:pPr>
            <w:r w:rsidRPr="00A57968">
              <w:rPr>
                <w:color w:val="000000"/>
                <w:sz w:val="18"/>
                <w:szCs w:val="18"/>
              </w:rPr>
              <w:t xml:space="preserve">This approach starts with </w:t>
            </w:r>
            <w:r w:rsidRPr="00A57968">
              <w:rPr>
                <w:b/>
                <w:bCs/>
                <w:color w:val="000000"/>
                <w:sz w:val="18"/>
                <w:szCs w:val="18"/>
              </w:rPr>
              <w:t>value stream mapping</w:t>
            </w:r>
            <w:r w:rsidRPr="00A57968">
              <w:rPr>
                <w:color w:val="000000"/>
                <w:sz w:val="18"/>
                <w:szCs w:val="18"/>
              </w:rPr>
              <w:t xml:space="preserve"> of each business capability, and it provides an opportunity to identify white spaces that require greenfield products to optimize the value stream </w:t>
            </w:r>
          </w:p>
        </w:tc>
      </w:tr>
      <w:tr w:rsidR="00EC589C" w:rsidRPr="00EC589C" w14:paraId="6E804144" w14:textId="77777777" w:rsidTr="00515547">
        <w:tc>
          <w:tcPr>
            <w:tcW w:w="704" w:type="dxa"/>
          </w:tcPr>
          <w:p w14:paraId="68D2AE2C" w14:textId="040671BA"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1</w:t>
            </w:r>
          </w:p>
        </w:tc>
        <w:tc>
          <w:tcPr>
            <w:tcW w:w="567" w:type="dxa"/>
          </w:tcPr>
          <w:p w14:paraId="7570BEAC" w14:textId="4CB3193A"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014FD3E2" w14:textId="7C7C2A25" w:rsidR="00EC589C" w:rsidRPr="00EC589C" w:rsidRDefault="00EC589C" w:rsidP="00EC589C">
            <w:pPr>
              <w:rPr>
                <w:sz w:val="18"/>
                <w:szCs w:val="18"/>
              </w:rPr>
            </w:pPr>
            <w:r w:rsidRPr="00EC589C">
              <w:rPr>
                <w:color w:val="000000"/>
                <w:sz w:val="18"/>
                <w:szCs w:val="18"/>
              </w:rPr>
              <w:t>All sign-offs from development leads, test leads, security leads and operations leads are now implemented as executable policies and embedded into the pipeline</w:t>
            </w:r>
          </w:p>
        </w:tc>
      </w:tr>
      <w:tr w:rsidR="00EC589C" w:rsidRPr="00EC589C" w14:paraId="0183557F" w14:textId="77777777" w:rsidTr="00515547">
        <w:tc>
          <w:tcPr>
            <w:tcW w:w="704" w:type="dxa"/>
          </w:tcPr>
          <w:p w14:paraId="4954C870" w14:textId="78405F21"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2</w:t>
            </w:r>
          </w:p>
        </w:tc>
        <w:tc>
          <w:tcPr>
            <w:tcW w:w="567" w:type="dxa"/>
          </w:tcPr>
          <w:p w14:paraId="549A43EF" w14:textId="6902E15B"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3D2CFA19" w14:textId="4269D477" w:rsidR="00EC589C" w:rsidRPr="00EC589C" w:rsidRDefault="00EC589C" w:rsidP="00EC589C">
            <w:pPr>
              <w:rPr>
                <w:sz w:val="18"/>
                <w:szCs w:val="18"/>
              </w:rPr>
            </w:pPr>
            <w:r w:rsidRPr="00EC589C">
              <w:rPr>
                <w:color w:val="000000"/>
                <w:sz w:val="18"/>
                <w:szCs w:val="18"/>
              </w:rPr>
              <w:t xml:space="preserve">As business people integrated into the development lifecycle, they need the ability to make changes. </w:t>
            </w:r>
            <w:r w:rsidRPr="00A57968">
              <w:rPr>
                <w:b/>
                <w:bCs/>
                <w:color w:val="000000"/>
                <w:sz w:val="18"/>
                <w:szCs w:val="18"/>
              </w:rPr>
              <w:t>Low-code</w:t>
            </w:r>
            <w:r w:rsidRPr="00EC589C">
              <w:rPr>
                <w:color w:val="000000"/>
                <w:sz w:val="18"/>
                <w:szCs w:val="18"/>
              </w:rPr>
              <w:t xml:space="preserve"> platforms help a company build custom applications for a fraction of the time and money</w:t>
            </w:r>
          </w:p>
        </w:tc>
      </w:tr>
      <w:tr w:rsidR="00EC589C" w:rsidRPr="00EC589C" w14:paraId="4A2C2DF3" w14:textId="77777777" w:rsidTr="00515547">
        <w:tc>
          <w:tcPr>
            <w:tcW w:w="704" w:type="dxa"/>
          </w:tcPr>
          <w:p w14:paraId="26739665" w14:textId="0FC4F7DD" w:rsidR="00EC589C" w:rsidRPr="00EC589C" w:rsidRDefault="00E71ADC" w:rsidP="002B6645">
            <w:pPr>
              <w:jc w:val="center"/>
              <w:rPr>
                <w:sz w:val="18"/>
                <w:szCs w:val="18"/>
              </w:rPr>
            </w:pPr>
            <w:r>
              <w:rPr>
                <w:color w:val="000000"/>
                <w:sz w:val="18"/>
                <w:szCs w:val="18"/>
                <w:lang w:val="pt-PT"/>
              </w:rPr>
              <w:lastRenderedPageBreak/>
              <w:t>TO</w:t>
            </w:r>
            <w:r w:rsidR="00EC589C" w:rsidRPr="00EC589C">
              <w:rPr>
                <w:color w:val="000000"/>
                <w:sz w:val="18"/>
                <w:szCs w:val="18"/>
              </w:rPr>
              <w:t>13</w:t>
            </w:r>
          </w:p>
        </w:tc>
        <w:tc>
          <w:tcPr>
            <w:tcW w:w="567" w:type="dxa"/>
          </w:tcPr>
          <w:p w14:paraId="3B5D6F71" w14:textId="6828AE90"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color w:val="000000"/>
                <w:sz w:val="18"/>
                <w:lang w:val="en-US"/>
              </w:rPr>
              <w:t>[17]</w:t>
            </w:r>
            <w:r>
              <w:rPr>
                <w:color w:val="000000"/>
                <w:sz w:val="18"/>
                <w:szCs w:val="18"/>
              </w:rPr>
              <w:fldChar w:fldCharType="end"/>
            </w:r>
          </w:p>
        </w:tc>
        <w:tc>
          <w:tcPr>
            <w:tcW w:w="8363" w:type="dxa"/>
          </w:tcPr>
          <w:p w14:paraId="0A8923B9" w14:textId="2023EC9B" w:rsidR="00EC589C" w:rsidRPr="00E8300E" w:rsidRDefault="00E8300E" w:rsidP="00EC589C">
            <w:pPr>
              <w:rPr>
                <w:color w:val="000000"/>
                <w:sz w:val="18"/>
                <w:szCs w:val="18"/>
              </w:rPr>
            </w:pPr>
            <w:r w:rsidRPr="00E8300E">
              <w:rPr>
                <w:color w:val="000000"/>
                <w:sz w:val="18"/>
                <w:szCs w:val="18"/>
              </w:rPr>
              <w:t xml:space="preserve">using </w:t>
            </w:r>
            <w:r w:rsidRPr="00E8300E">
              <w:rPr>
                <w:b/>
                <w:bCs/>
                <w:color w:val="000000"/>
                <w:sz w:val="18"/>
                <w:szCs w:val="18"/>
              </w:rPr>
              <w:t>application portfolio rationalization</w:t>
            </w:r>
            <w:r w:rsidRPr="00E8300E">
              <w:rPr>
                <w:color w:val="000000"/>
                <w:sz w:val="18"/>
                <w:szCs w:val="18"/>
              </w:rPr>
              <w:t xml:space="preserve"> (APR) techniques </w:t>
            </w:r>
          </w:p>
        </w:tc>
      </w:tr>
      <w:tr w:rsidR="00EC589C" w:rsidRPr="00EC589C" w14:paraId="322C1B1F" w14:textId="77777777" w:rsidTr="00515547">
        <w:tc>
          <w:tcPr>
            <w:tcW w:w="704" w:type="dxa"/>
          </w:tcPr>
          <w:p w14:paraId="1BEB9088" w14:textId="2FD4BF8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4</w:t>
            </w:r>
          </w:p>
        </w:tc>
        <w:tc>
          <w:tcPr>
            <w:tcW w:w="567" w:type="dxa"/>
          </w:tcPr>
          <w:p w14:paraId="37146F4C" w14:textId="15FDAE6A"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25FE91CD" w14:textId="7551D0A4" w:rsidR="00EC589C" w:rsidRPr="00EC589C" w:rsidRDefault="00EC589C" w:rsidP="00EC589C">
            <w:pPr>
              <w:rPr>
                <w:sz w:val="18"/>
                <w:szCs w:val="18"/>
              </w:rPr>
            </w:pPr>
            <w:r w:rsidRPr="00A57968">
              <w:rPr>
                <w:b/>
                <w:bCs/>
                <w:color w:val="000000"/>
                <w:sz w:val="18"/>
                <w:szCs w:val="18"/>
              </w:rPr>
              <w:t>hypothesis-driven</w:t>
            </w:r>
            <w:r w:rsidRPr="00EC589C">
              <w:rPr>
                <w:color w:val="000000"/>
                <w:sz w:val="18"/>
                <w:szCs w:val="18"/>
              </w:rPr>
              <w:t xml:space="preserve"> approach. What is the minimum product that provides the customer with a benefit?</w:t>
            </w:r>
          </w:p>
        </w:tc>
      </w:tr>
      <w:tr w:rsidR="00EC589C" w:rsidRPr="00EC589C" w14:paraId="7476D7C8" w14:textId="77777777" w:rsidTr="00515547">
        <w:tc>
          <w:tcPr>
            <w:tcW w:w="704" w:type="dxa"/>
          </w:tcPr>
          <w:p w14:paraId="61195032" w14:textId="5D010492"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5</w:t>
            </w:r>
          </w:p>
        </w:tc>
        <w:tc>
          <w:tcPr>
            <w:tcW w:w="567" w:type="dxa"/>
          </w:tcPr>
          <w:p w14:paraId="23268980" w14:textId="570029DF"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1875A63B" w14:textId="5EBE1099" w:rsidR="00EC589C" w:rsidRPr="00EC589C" w:rsidRDefault="00EC589C" w:rsidP="00EC589C">
            <w:pPr>
              <w:rPr>
                <w:sz w:val="18"/>
                <w:szCs w:val="18"/>
              </w:rPr>
            </w:pPr>
            <w:r w:rsidRPr="00EC589C">
              <w:rPr>
                <w:color w:val="000000"/>
                <w:sz w:val="18"/>
                <w:szCs w:val="18"/>
              </w:rPr>
              <w:t xml:space="preserve">Regular </w:t>
            </w:r>
            <w:r w:rsidRPr="00A57968">
              <w:rPr>
                <w:b/>
                <w:bCs/>
                <w:color w:val="000000"/>
                <w:sz w:val="18"/>
                <w:szCs w:val="18"/>
              </w:rPr>
              <w:t>retrospectives</w:t>
            </w:r>
            <w:r w:rsidRPr="00EC589C">
              <w:rPr>
                <w:color w:val="000000"/>
                <w:sz w:val="18"/>
                <w:szCs w:val="18"/>
              </w:rPr>
              <w:t xml:space="preserve"> with a focus on action items (measures) for continuous improvement show what has worked in the past – and what has not</w:t>
            </w:r>
          </w:p>
        </w:tc>
      </w:tr>
    </w:tbl>
    <w:p w14:paraId="7E9728F4" w14:textId="080B0404" w:rsidR="00EC589C" w:rsidRDefault="00EC589C" w:rsidP="00DD0C5F"/>
    <w:p w14:paraId="06E6CB4D" w14:textId="02A2E46A" w:rsidR="00E71ADC" w:rsidRPr="00EC589C" w:rsidRDefault="00E71ADC" w:rsidP="00E71ADC">
      <w:pPr>
        <w:rPr>
          <w:b/>
          <w:bCs/>
        </w:rPr>
      </w:pPr>
      <w:r w:rsidRPr="00616B47">
        <w:rPr>
          <w:b/>
          <w:bCs/>
        </w:rPr>
        <w:t xml:space="preserve">Table </w:t>
      </w:r>
      <w:r>
        <w:rPr>
          <w:b/>
          <w:bCs/>
          <w:lang w:val="en-US"/>
        </w:rPr>
        <w:t>9</w:t>
      </w:r>
      <w:r w:rsidRPr="00616B47">
        <w:rPr>
          <w:b/>
          <w:bCs/>
        </w:rPr>
        <w:t xml:space="preserve"> - </w:t>
      </w:r>
      <w:r w:rsidRPr="00E71ADC">
        <w:rPr>
          <w:b/>
          <w:bCs/>
        </w:rPr>
        <w:t>Problems and risks</w:t>
      </w:r>
    </w:p>
    <w:tbl>
      <w:tblPr>
        <w:tblStyle w:val="TableGrid"/>
        <w:tblW w:w="9634" w:type="dxa"/>
        <w:tblLayout w:type="fixed"/>
        <w:tblLook w:val="04A0" w:firstRow="1" w:lastRow="0" w:firstColumn="1" w:lastColumn="0" w:noHBand="0" w:noVBand="1"/>
      </w:tblPr>
      <w:tblGrid>
        <w:gridCol w:w="704"/>
        <w:gridCol w:w="567"/>
        <w:gridCol w:w="8363"/>
      </w:tblGrid>
      <w:tr w:rsidR="00E71ADC" w:rsidRPr="00E71ADC" w14:paraId="4D92D11B" w14:textId="77777777" w:rsidTr="00515547">
        <w:tc>
          <w:tcPr>
            <w:tcW w:w="704" w:type="dxa"/>
          </w:tcPr>
          <w:p w14:paraId="19A827CD" w14:textId="4E3C5CB7" w:rsidR="00E71ADC" w:rsidRPr="00E71ADC" w:rsidRDefault="00E71ADC" w:rsidP="00E71ADC">
            <w:pPr>
              <w:tabs>
                <w:tab w:val="center" w:pos="244"/>
              </w:tabs>
              <w:rPr>
                <w:sz w:val="18"/>
                <w:szCs w:val="18"/>
              </w:rPr>
            </w:pPr>
            <w:r>
              <w:rPr>
                <w:color w:val="000000"/>
                <w:sz w:val="18"/>
                <w:szCs w:val="18"/>
              </w:rPr>
              <w:tab/>
            </w:r>
            <w:r>
              <w:rPr>
                <w:color w:val="000000"/>
                <w:sz w:val="18"/>
                <w:szCs w:val="18"/>
                <w:lang w:val="pt-PT"/>
              </w:rPr>
              <w:t>PR</w:t>
            </w:r>
            <w:r w:rsidRPr="00E71ADC">
              <w:rPr>
                <w:color w:val="000000"/>
                <w:sz w:val="18"/>
                <w:szCs w:val="18"/>
              </w:rPr>
              <w:t>1</w:t>
            </w:r>
          </w:p>
        </w:tc>
        <w:tc>
          <w:tcPr>
            <w:tcW w:w="567" w:type="dxa"/>
          </w:tcPr>
          <w:p w14:paraId="630B96A6" w14:textId="20D34976" w:rsidR="00E71ADC" w:rsidRPr="00E71ADC" w:rsidRDefault="00E71ADC" w:rsidP="00E71ADC">
            <w:pPr>
              <w:jc w:val="center"/>
              <w:rPr>
                <w:b/>
                <w:bCs/>
                <w:color w:val="000000"/>
                <w:sz w:val="18"/>
                <w:szCs w:val="18"/>
              </w:rPr>
            </w:pPr>
            <w:r>
              <w:rPr>
                <w:b/>
                <w:bCs/>
                <w:color w:val="000000"/>
                <w:sz w:val="18"/>
                <w:szCs w:val="18"/>
              </w:rPr>
              <w:fldChar w:fldCharType="begin"/>
            </w:r>
            <w:r>
              <w:rPr>
                <w:b/>
                <w:bCs/>
                <w:color w:val="000000"/>
                <w:sz w:val="18"/>
                <w:szCs w:val="18"/>
              </w:rP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b/>
                <w:bCs/>
                <w:color w:val="000000"/>
                <w:sz w:val="18"/>
                <w:szCs w:val="18"/>
              </w:rPr>
              <w:fldChar w:fldCharType="separate"/>
            </w:r>
            <w:r w:rsidRPr="00E71ADC">
              <w:rPr>
                <w:color w:val="000000"/>
                <w:sz w:val="18"/>
                <w:lang w:val="en-US"/>
              </w:rPr>
              <w:t>[42]</w:t>
            </w:r>
            <w:r>
              <w:rPr>
                <w:b/>
                <w:bCs/>
                <w:color w:val="000000"/>
                <w:sz w:val="18"/>
                <w:szCs w:val="18"/>
              </w:rPr>
              <w:fldChar w:fldCharType="end"/>
            </w:r>
          </w:p>
        </w:tc>
        <w:tc>
          <w:tcPr>
            <w:tcW w:w="8363" w:type="dxa"/>
          </w:tcPr>
          <w:p w14:paraId="4E9F3A77" w14:textId="628133BF" w:rsidR="00E71ADC" w:rsidRPr="00E71ADC" w:rsidRDefault="00E71ADC" w:rsidP="00E71ADC">
            <w:pPr>
              <w:rPr>
                <w:sz w:val="18"/>
                <w:szCs w:val="18"/>
              </w:rPr>
            </w:pPr>
            <w:r w:rsidRPr="00E71ADC">
              <w:rPr>
                <w:color w:val="000000"/>
                <w:sz w:val="18"/>
                <w:szCs w:val="18"/>
              </w:rPr>
              <w:t xml:space="preserve">Delivery tool vendors and delivery practice thought leaders attempt to clarify BizDevOps as a set of collaborative activities and/or as an integrated pipeline, but they stop short of providing consumable and achievable implementation guidance. The overwhelming and </w:t>
            </w:r>
            <w:r w:rsidRPr="00E71ADC">
              <w:rPr>
                <w:b/>
                <w:bCs/>
                <w:color w:val="000000"/>
                <w:sz w:val="18"/>
                <w:szCs w:val="18"/>
              </w:rPr>
              <w:t>intimidating</w:t>
            </w:r>
            <w:r w:rsidRPr="00E71ADC">
              <w:rPr>
                <w:color w:val="000000"/>
                <w:sz w:val="18"/>
                <w:szCs w:val="18"/>
              </w:rPr>
              <w:t xml:space="preserve"> list of suggested initiatives (or lack thereof) create a perceived barrier to entry and confusion about where to start</w:t>
            </w:r>
          </w:p>
        </w:tc>
      </w:tr>
      <w:tr w:rsidR="00E71ADC" w:rsidRPr="00E71ADC" w14:paraId="6686355B" w14:textId="77777777" w:rsidTr="00515547">
        <w:tc>
          <w:tcPr>
            <w:tcW w:w="704" w:type="dxa"/>
          </w:tcPr>
          <w:p w14:paraId="146CC58A" w14:textId="3D1D195A"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2</w:t>
            </w:r>
          </w:p>
        </w:tc>
        <w:tc>
          <w:tcPr>
            <w:tcW w:w="567" w:type="dxa"/>
          </w:tcPr>
          <w:p w14:paraId="2BE2F29C" w14:textId="5F271672"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Pr="00E71ADC">
              <w:rPr>
                <w:color w:val="000000"/>
                <w:sz w:val="18"/>
                <w:lang w:val="en-US"/>
              </w:rPr>
              <w:t>[65]</w:t>
            </w:r>
            <w:r>
              <w:rPr>
                <w:color w:val="000000"/>
                <w:sz w:val="18"/>
                <w:szCs w:val="18"/>
              </w:rPr>
              <w:fldChar w:fldCharType="end"/>
            </w:r>
          </w:p>
        </w:tc>
        <w:tc>
          <w:tcPr>
            <w:tcW w:w="8363" w:type="dxa"/>
          </w:tcPr>
          <w:p w14:paraId="3C821C58" w14:textId="11AB0F84" w:rsidR="00E71ADC" w:rsidRPr="00E71ADC" w:rsidRDefault="00E71ADC" w:rsidP="00E71ADC">
            <w:pPr>
              <w:rPr>
                <w:sz w:val="18"/>
                <w:szCs w:val="18"/>
              </w:rPr>
            </w:pPr>
            <w:r w:rsidRPr="00E71ADC">
              <w:rPr>
                <w:b/>
                <w:bCs/>
                <w:color w:val="000000"/>
                <w:sz w:val="18"/>
                <w:szCs w:val="18"/>
              </w:rPr>
              <w:t>too many tools</w:t>
            </w:r>
            <w:r w:rsidRPr="00E71ADC">
              <w:rPr>
                <w:color w:val="000000"/>
                <w:sz w:val="18"/>
                <w:szCs w:val="18"/>
              </w:rPr>
              <w:t xml:space="preserve"> which essentially do the same job as each other</w:t>
            </w:r>
          </w:p>
        </w:tc>
      </w:tr>
      <w:tr w:rsidR="00E71ADC" w:rsidRPr="00E71ADC" w14:paraId="3527797B" w14:textId="77777777" w:rsidTr="00515547">
        <w:tc>
          <w:tcPr>
            <w:tcW w:w="704" w:type="dxa"/>
          </w:tcPr>
          <w:p w14:paraId="45B9D8A6" w14:textId="4AECE2F9"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3</w:t>
            </w:r>
          </w:p>
        </w:tc>
        <w:tc>
          <w:tcPr>
            <w:tcW w:w="567" w:type="dxa"/>
          </w:tcPr>
          <w:p w14:paraId="05B92410" w14:textId="7258AD49"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Pr="00E71ADC">
              <w:rPr>
                <w:color w:val="000000"/>
                <w:sz w:val="18"/>
                <w:lang w:val="en-US"/>
              </w:rPr>
              <w:t>[72]</w:t>
            </w:r>
            <w:r>
              <w:rPr>
                <w:color w:val="000000"/>
                <w:sz w:val="18"/>
                <w:szCs w:val="18"/>
              </w:rPr>
              <w:fldChar w:fldCharType="end"/>
            </w:r>
          </w:p>
        </w:tc>
        <w:tc>
          <w:tcPr>
            <w:tcW w:w="8363" w:type="dxa"/>
          </w:tcPr>
          <w:p w14:paraId="2AA91F6E" w14:textId="6A7EE85B" w:rsidR="00E71ADC" w:rsidRPr="00E71ADC" w:rsidRDefault="00E71ADC" w:rsidP="00E71ADC">
            <w:pPr>
              <w:rPr>
                <w:sz w:val="18"/>
                <w:szCs w:val="18"/>
              </w:rPr>
            </w:pPr>
            <w:r w:rsidRPr="00E71ADC">
              <w:rPr>
                <w:b/>
                <w:bCs/>
                <w:color w:val="000000"/>
                <w:sz w:val="18"/>
                <w:szCs w:val="18"/>
              </w:rPr>
              <w:t>Cognitive load</w:t>
            </w:r>
            <w:r w:rsidRPr="00E71ADC">
              <w:rPr>
                <w:color w:val="000000"/>
                <w:sz w:val="18"/>
                <w:szCs w:val="18"/>
              </w:rPr>
              <w:t>. the product became too complex to be owned by the team (i.e.: team is reaching its maximal cognitive load)</w:t>
            </w:r>
          </w:p>
        </w:tc>
      </w:tr>
      <w:tr w:rsidR="00E71ADC" w:rsidRPr="00E71ADC" w14:paraId="59A2E0D2" w14:textId="77777777" w:rsidTr="00515547">
        <w:tc>
          <w:tcPr>
            <w:tcW w:w="704" w:type="dxa"/>
          </w:tcPr>
          <w:p w14:paraId="466C3834" w14:textId="294A6FE5"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4</w:t>
            </w:r>
          </w:p>
        </w:tc>
        <w:tc>
          <w:tcPr>
            <w:tcW w:w="567" w:type="dxa"/>
          </w:tcPr>
          <w:p w14:paraId="40B4F889" w14:textId="6F2B1CB8"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Pr="00E71ADC">
              <w:rPr>
                <w:color w:val="000000"/>
                <w:sz w:val="18"/>
                <w:lang w:val="en-US"/>
              </w:rPr>
              <w:t>[37]</w:t>
            </w:r>
            <w:r>
              <w:rPr>
                <w:color w:val="000000"/>
                <w:sz w:val="18"/>
                <w:szCs w:val="18"/>
              </w:rPr>
              <w:fldChar w:fldCharType="end"/>
            </w:r>
          </w:p>
        </w:tc>
        <w:tc>
          <w:tcPr>
            <w:tcW w:w="8363" w:type="dxa"/>
          </w:tcPr>
          <w:p w14:paraId="79AF6AD8" w14:textId="21A4EE1C" w:rsidR="00E71ADC" w:rsidRPr="00E71ADC" w:rsidRDefault="00E71ADC" w:rsidP="00E71ADC">
            <w:pPr>
              <w:rPr>
                <w:sz w:val="18"/>
                <w:szCs w:val="18"/>
              </w:rPr>
            </w:pPr>
            <w:r w:rsidRPr="00E71ADC">
              <w:rPr>
                <w:color w:val="000000"/>
                <w:sz w:val="18"/>
                <w:szCs w:val="18"/>
              </w:rPr>
              <w:t xml:space="preserve">But what if you are a </w:t>
            </w:r>
            <w:r w:rsidRPr="00E71ADC">
              <w:rPr>
                <w:b/>
                <w:bCs/>
                <w:color w:val="000000"/>
                <w:sz w:val="18"/>
                <w:szCs w:val="18"/>
              </w:rPr>
              <w:t>large company</w:t>
            </w:r>
            <w:r w:rsidRPr="00E71ADC">
              <w:rPr>
                <w:color w:val="000000"/>
                <w:sz w:val="18"/>
                <w:szCs w:val="18"/>
              </w:rPr>
              <w:t xml:space="preserve"> running dozens, even hundreds of applications? What if you leverage an increasing number of cloud-based packaged applications, where you can’t control when and how these applications change?</w:t>
            </w:r>
          </w:p>
        </w:tc>
      </w:tr>
      <w:tr w:rsidR="00E71ADC" w:rsidRPr="00E71ADC" w14:paraId="72C0EE0F" w14:textId="77777777" w:rsidTr="00515547">
        <w:tc>
          <w:tcPr>
            <w:tcW w:w="704" w:type="dxa"/>
          </w:tcPr>
          <w:p w14:paraId="5897B7F9" w14:textId="031B7430"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5</w:t>
            </w:r>
          </w:p>
        </w:tc>
        <w:tc>
          <w:tcPr>
            <w:tcW w:w="567" w:type="dxa"/>
          </w:tcPr>
          <w:p w14:paraId="4F79A392" w14:textId="707BF5C6"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rPr>
                <w:color w:val="000000"/>
                <w:sz w:val="18"/>
                <w:szCs w:val="18"/>
              </w:rPr>
              <w:fldChar w:fldCharType="separate"/>
            </w:r>
            <w:r w:rsidRPr="00E71ADC">
              <w:rPr>
                <w:color w:val="000000"/>
                <w:sz w:val="18"/>
                <w:lang w:val="en-US"/>
              </w:rPr>
              <w:t>[10]</w:t>
            </w:r>
            <w:r>
              <w:rPr>
                <w:color w:val="000000"/>
                <w:sz w:val="18"/>
                <w:szCs w:val="18"/>
              </w:rPr>
              <w:fldChar w:fldCharType="end"/>
            </w:r>
          </w:p>
        </w:tc>
        <w:tc>
          <w:tcPr>
            <w:tcW w:w="8363" w:type="dxa"/>
          </w:tcPr>
          <w:p w14:paraId="08850942" w14:textId="4F4F7619" w:rsidR="00E71ADC" w:rsidRPr="00E71ADC" w:rsidRDefault="00E71ADC" w:rsidP="00E71ADC">
            <w:pPr>
              <w:rPr>
                <w:sz w:val="18"/>
                <w:szCs w:val="18"/>
              </w:rPr>
            </w:pPr>
            <w:r w:rsidRPr="00E71ADC">
              <w:rPr>
                <w:color w:val="000000"/>
                <w:sz w:val="18"/>
                <w:szCs w:val="18"/>
              </w:rPr>
              <w:t xml:space="preserve">The upfront </w:t>
            </w:r>
            <w:r w:rsidRPr="00E71ADC">
              <w:rPr>
                <w:b/>
                <w:bCs/>
                <w:color w:val="000000"/>
                <w:sz w:val="18"/>
                <w:szCs w:val="18"/>
              </w:rPr>
              <w:t>planning</w:t>
            </w:r>
            <w:r w:rsidRPr="00E71ADC">
              <w:rPr>
                <w:color w:val="000000"/>
                <w:sz w:val="18"/>
                <w:szCs w:val="18"/>
              </w:rPr>
              <w:t xml:space="preserve"> aspects of the workflow continue to exist in a vacuum, with limited ability to pivot based on ongoing market trends</w:t>
            </w:r>
          </w:p>
        </w:tc>
      </w:tr>
      <w:tr w:rsidR="00E71ADC" w:rsidRPr="00E71ADC" w14:paraId="14E9F2E1" w14:textId="77777777" w:rsidTr="00515547">
        <w:tc>
          <w:tcPr>
            <w:tcW w:w="704" w:type="dxa"/>
          </w:tcPr>
          <w:p w14:paraId="6E79A16B" w14:textId="255F4203"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6</w:t>
            </w:r>
          </w:p>
        </w:tc>
        <w:tc>
          <w:tcPr>
            <w:tcW w:w="567" w:type="dxa"/>
          </w:tcPr>
          <w:p w14:paraId="4B327C55" w14:textId="277433AE"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Pr="00E71ADC">
              <w:rPr>
                <w:color w:val="000000"/>
                <w:sz w:val="18"/>
                <w:lang w:val="en-US"/>
              </w:rPr>
              <w:t>[38]</w:t>
            </w:r>
            <w:r>
              <w:rPr>
                <w:color w:val="000000"/>
                <w:sz w:val="18"/>
                <w:szCs w:val="18"/>
              </w:rPr>
              <w:fldChar w:fldCharType="end"/>
            </w:r>
          </w:p>
        </w:tc>
        <w:tc>
          <w:tcPr>
            <w:tcW w:w="8363" w:type="dxa"/>
          </w:tcPr>
          <w:p w14:paraId="6AD8A976" w14:textId="36727353" w:rsidR="00E71ADC" w:rsidRPr="00E71ADC" w:rsidRDefault="00E71ADC" w:rsidP="00E71ADC">
            <w:pPr>
              <w:rPr>
                <w:sz w:val="18"/>
                <w:szCs w:val="18"/>
              </w:rPr>
            </w:pPr>
            <w:r w:rsidRPr="00E71ADC">
              <w:rPr>
                <w:color w:val="000000"/>
                <w:sz w:val="18"/>
                <w:szCs w:val="18"/>
              </w:rPr>
              <w:t xml:space="preserve">You may have stringent compliance requirements and extremely low tolerance to risk. You will need to know how to manage the needs of a </w:t>
            </w:r>
            <w:r w:rsidRPr="009903D1">
              <w:rPr>
                <w:b/>
                <w:bCs/>
                <w:color w:val="000000"/>
                <w:sz w:val="18"/>
                <w:szCs w:val="18"/>
              </w:rPr>
              <w:t>complex set of stakeholders</w:t>
            </w:r>
            <w:r w:rsidRPr="00E71ADC">
              <w:rPr>
                <w:color w:val="000000"/>
                <w:sz w:val="18"/>
                <w:szCs w:val="18"/>
              </w:rPr>
              <w:t>, including end users, business analysts, project and program manager, enterprise architects, and more</w:t>
            </w:r>
          </w:p>
        </w:tc>
      </w:tr>
      <w:tr w:rsidR="00E71ADC" w:rsidRPr="00E71ADC" w14:paraId="2472FEAC" w14:textId="77777777" w:rsidTr="00515547">
        <w:tc>
          <w:tcPr>
            <w:tcW w:w="704" w:type="dxa"/>
          </w:tcPr>
          <w:p w14:paraId="6E176180" w14:textId="08E58235"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7</w:t>
            </w:r>
          </w:p>
        </w:tc>
        <w:tc>
          <w:tcPr>
            <w:tcW w:w="567" w:type="dxa"/>
          </w:tcPr>
          <w:p w14:paraId="12045B72" w14:textId="4495B947" w:rsidR="00E71ADC" w:rsidRPr="00E71ADC" w:rsidRDefault="00E71ADC" w:rsidP="00E71ADC">
            <w:pPr>
              <w:jc w:val="center"/>
              <w:rPr>
                <w:color w:val="000000"/>
                <w:sz w:val="18"/>
                <w:szCs w:val="18"/>
                <w:lang w:val="pt-PT"/>
              </w:rPr>
            </w:pPr>
            <w:r>
              <w:rPr>
                <w:color w:val="000000"/>
                <w:sz w:val="18"/>
                <w:szCs w:val="18"/>
                <w:lang w:val="pt-PT"/>
              </w:rPr>
              <w:fldChar w:fldCharType="begin"/>
            </w:r>
            <w:r>
              <w:rPr>
                <w:color w:val="000000"/>
                <w:sz w:val="18"/>
                <w:szCs w:val="18"/>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lang w:val="pt-PT"/>
              </w:rPr>
              <w:fldChar w:fldCharType="separate"/>
            </w:r>
            <w:r w:rsidRPr="00E71ADC">
              <w:rPr>
                <w:color w:val="000000"/>
                <w:sz w:val="18"/>
                <w:lang w:val="en-US"/>
              </w:rPr>
              <w:t>[72]</w:t>
            </w:r>
            <w:r>
              <w:rPr>
                <w:color w:val="000000"/>
                <w:sz w:val="18"/>
                <w:szCs w:val="18"/>
                <w:lang w:val="pt-PT"/>
              </w:rPr>
              <w:fldChar w:fldCharType="end"/>
            </w:r>
          </w:p>
        </w:tc>
        <w:tc>
          <w:tcPr>
            <w:tcW w:w="8363" w:type="dxa"/>
          </w:tcPr>
          <w:p w14:paraId="4C34E647" w14:textId="5FBF139D" w:rsidR="00E71ADC" w:rsidRPr="00E71ADC" w:rsidRDefault="00E71ADC" w:rsidP="00E71ADC">
            <w:pPr>
              <w:rPr>
                <w:sz w:val="18"/>
                <w:szCs w:val="18"/>
              </w:rPr>
            </w:pPr>
            <w:r w:rsidRPr="00E71ADC">
              <w:rPr>
                <w:color w:val="000000"/>
                <w:sz w:val="18"/>
                <w:szCs w:val="18"/>
              </w:rPr>
              <w:t>When you combine that with another common trait of striving for "</w:t>
            </w:r>
            <w:r w:rsidRPr="00E71ADC">
              <w:rPr>
                <w:b/>
                <w:bCs/>
                <w:color w:val="000000"/>
                <w:sz w:val="18"/>
                <w:szCs w:val="18"/>
              </w:rPr>
              <w:t>fixed org structures</w:t>
            </w:r>
            <w:r w:rsidRPr="00E71ADC">
              <w:rPr>
                <w:color w:val="000000"/>
                <w:sz w:val="18"/>
                <w:szCs w:val="18"/>
              </w:rPr>
              <w:t>", i.e.: neglecting that sociotechnical systems are in continuous change, this becomes an even bigger challenge</w:t>
            </w:r>
          </w:p>
        </w:tc>
      </w:tr>
      <w:tr w:rsidR="00E71ADC" w:rsidRPr="00E71ADC" w14:paraId="267D711F" w14:textId="77777777" w:rsidTr="00515547">
        <w:tc>
          <w:tcPr>
            <w:tcW w:w="704" w:type="dxa"/>
          </w:tcPr>
          <w:p w14:paraId="6AA0CDE5" w14:textId="7B1C459A"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9</w:t>
            </w:r>
          </w:p>
        </w:tc>
        <w:tc>
          <w:tcPr>
            <w:tcW w:w="567" w:type="dxa"/>
          </w:tcPr>
          <w:p w14:paraId="3607B9FC" w14:textId="6456A069"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rPr>
                <w:color w:val="000000"/>
                <w:sz w:val="18"/>
                <w:szCs w:val="18"/>
              </w:rPr>
              <w:fldChar w:fldCharType="separate"/>
            </w:r>
            <w:r w:rsidRPr="00E71ADC">
              <w:rPr>
                <w:color w:val="000000"/>
                <w:sz w:val="18"/>
                <w:lang w:val="en-US"/>
              </w:rPr>
              <w:t>[3]</w:t>
            </w:r>
            <w:r>
              <w:rPr>
                <w:color w:val="000000"/>
                <w:sz w:val="18"/>
                <w:szCs w:val="18"/>
              </w:rPr>
              <w:fldChar w:fldCharType="end"/>
            </w:r>
          </w:p>
        </w:tc>
        <w:tc>
          <w:tcPr>
            <w:tcW w:w="8363" w:type="dxa"/>
          </w:tcPr>
          <w:p w14:paraId="6176D2AF" w14:textId="40604D6B" w:rsidR="00E71ADC" w:rsidRPr="00E71ADC" w:rsidRDefault="00E71ADC" w:rsidP="00E71ADC">
            <w:pPr>
              <w:rPr>
                <w:sz w:val="18"/>
                <w:szCs w:val="18"/>
              </w:rPr>
            </w:pPr>
            <w:r w:rsidRPr="00E71ADC">
              <w:rPr>
                <w:color w:val="000000"/>
                <w:sz w:val="18"/>
                <w:szCs w:val="18"/>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9903D1">
              <w:rPr>
                <w:b/>
                <w:bCs/>
                <w:color w:val="000000"/>
                <w:sz w:val="18"/>
                <w:szCs w:val="18"/>
              </w:rPr>
              <w:t>it does not even bridge the gap</w:t>
            </w:r>
            <w:r w:rsidRPr="00E71ADC">
              <w:rPr>
                <w:color w:val="000000"/>
                <w:sz w:val="18"/>
                <w:szCs w:val="18"/>
              </w:rPr>
              <w:t xml:space="preserve"> between Business and IT and therefore does not improve the alignment between Business and IT either</w:t>
            </w:r>
          </w:p>
        </w:tc>
      </w:tr>
      <w:tr w:rsidR="00E71ADC" w:rsidRPr="00E71ADC" w14:paraId="1EC07A49" w14:textId="77777777" w:rsidTr="00515547">
        <w:tc>
          <w:tcPr>
            <w:tcW w:w="704" w:type="dxa"/>
          </w:tcPr>
          <w:p w14:paraId="35697B2B" w14:textId="130BFD3D"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10</w:t>
            </w:r>
          </w:p>
        </w:tc>
        <w:tc>
          <w:tcPr>
            <w:tcW w:w="567" w:type="dxa"/>
          </w:tcPr>
          <w:p w14:paraId="2AA6F059" w14:textId="365427C5" w:rsidR="00E71ADC" w:rsidRPr="00E71ADC" w:rsidRDefault="00E71ADC" w:rsidP="00E71ADC">
            <w:pPr>
              <w:jc w:val="center"/>
              <w:rPr>
                <w:color w:val="000000"/>
                <w:sz w:val="18"/>
                <w:szCs w:val="18"/>
              </w:rPr>
            </w:pPr>
            <w:r>
              <w:rPr>
                <w:color w:val="000000"/>
                <w:sz w:val="18"/>
                <w:szCs w:val="18"/>
              </w:rPr>
              <w:fldChar w:fldCharType="begin"/>
            </w:r>
            <w:r w:rsidR="000B2FDB">
              <w:rPr>
                <w:color w:val="000000"/>
                <w:sz w:val="18"/>
                <w:szCs w:val="18"/>
              </w:rP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rPr>
                <w:color w:val="000000"/>
                <w:sz w:val="18"/>
                <w:szCs w:val="18"/>
              </w:rPr>
              <w:fldChar w:fldCharType="separate"/>
            </w:r>
            <w:r w:rsidRPr="00E71ADC">
              <w:rPr>
                <w:color w:val="000000"/>
                <w:sz w:val="18"/>
                <w:lang w:val="en-US"/>
              </w:rPr>
              <w:t>[31]</w:t>
            </w:r>
            <w:r>
              <w:rPr>
                <w:color w:val="000000"/>
                <w:sz w:val="18"/>
                <w:szCs w:val="18"/>
              </w:rPr>
              <w:fldChar w:fldCharType="end"/>
            </w:r>
          </w:p>
        </w:tc>
        <w:tc>
          <w:tcPr>
            <w:tcW w:w="8363" w:type="dxa"/>
          </w:tcPr>
          <w:p w14:paraId="615F43FF" w14:textId="4986E47A" w:rsidR="00E71ADC" w:rsidRPr="00E71ADC" w:rsidRDefault="00E71ADC" w:rsidP="00E71ADC">
            <w:pPr>
              <w:rPr>
                <w:color w:val="000000"/>
                <w:sz w:val="18"/>
                <w:szCs w:val="18"/>
              </w:rPr>
            </w:pPr>
            <w:r w:rsidRPr="009903D1">
              <w:rPr>
                <w:b/>
                <w:bCs/>
                <w:color w:val="000000"/>
                <w:sz w:val="18"/>
                <w:szCs w:val="18"/>
              </w:rPr>
              <w:t>Doing DevOps the wrong way</w:t>
            </w:r>
            <w:r w:rsidRPr="00E71ADC">
              <w:rPr>
                <w:color w:val="000000"/>
                <w:sz w:val="18"/>
                <w:szCs w:val="18"/>
              </w:rPr>
              <w:t xml:space="preserve"> has become industry standard, which means of course the reality of devops is divorced from the theory of devops, meaning all of our jobs are that much harder</w:t>
            </w:r>
          </w:p>
        </w:tc>
      </w:tr>
    </w:tbl>
    <w:p w14:paraId="29A5CC2B" w14:textId="77777777" w:rsidR="00EC589C" w:rsidRDefault="00EC589C" w:rsidP="00DD0C5F"/>
    <w:p w14:paraId="403AAEF9" w14:textId="02E6F847" w:rsidR="007A2C7F" w:rsidRDefault="007A2C7F" w:rsidP="00DD0C5F"/>
    <w:p w14:paraId="71CF6929" w14:textId="3D023648" w:rsidR="007A2C7F" w:rsidRDefault="007A2C7F" w:rsidP="00DD0C5F"/>
    <w:p w14:paraId="18E93C01" w14:textId="4D07F0D3" w:rsidR="007A2C7F" w:rsidRPr="007A2C7F" w:rsidRDefault="007A2C7F" w:rsidP="00DD0C5F">
      <w:pPr>
        <w:rPr>
          <w:b/>
          <w:bCs/>
        </w:rPr>
      </w:pPr>
      <w:r w:rsidRPr="007A2C7F">
        <w:rPr>
          <w:b/>
          <w:bCs/>
        </w:rPr>
        <w:t>References</w:t>
      </w:r>
    </w:p>
    <w:p w14:paraId="142FDCA3" w14:textId="77777777" w:rsidR="000B2FDB" w:rsidRPr="000B2FDB" w:rsidRDefault="007A2C7F" w:rsidP="000B2FDB">
      <w:pPr>
        <w:pStyle w:val="Bibliography"/>
      </w:pPr>
      <w:r>
        <w:fldChar w:fldCharType="begin"/>
      </w:r>
      <w:r w:rsidR="000B2FDB">
        <w:instrText xml:space="preserve"> ADDIN ZOTERO_BIBL {"uncited":[],"omitted":[],"custom":[]} CSL_BIBLIOGRAPHY </w:instrText>
      </w:r>
      <w:r>
        <w:fldChar w:fldCharType="separate"/>
      </w:r>
      <w:r w:rsidR="000B2FDB" w:rsidRPr="000B2FDB">
        <w:t>[1]</w:t>
      </w:r>
      <w:r w:rsidR="000B2FDB" w:rsidRPr="000B2FDB">
        <w:tab/>
        <w:t xml:space="preserve">8ersgonna8. 2022. Starting career in DevOps with no professional tech exp?. I think it will be d…. </w:t>
      </w:r>
      <w:r w:rsidR="000B2FDB" w:rsidRPr="000B2FDB">
        <w:rPr>
          <w:i/>
          <w:iCs/>
        </w:rPr>
        <w:t>r/devops</w:t>
      </w:r>
      <w:r w:rsidR="000B2FDB" w:rsidRPr="000B2FDB">
        <w:t>. Retrieved January 17, 2023 from www.reddit.com/r/devops/comments/tah72r/starting_career_in_devops_with_no_professional/i0125u6/</w:t>
      </w:r>
    </w:p>
    <w:p w14:paraId="0B3025CC" w14:textId="77777777" w:rsidR="000B2FDB" w:rsidRPr="000B2FDB" w:rsidRDefault="000B2FDB" w:rsidP="000B2FDB">
      <w:pPr>
        <w:pStyle w:val="Bibliography"/>
      </w:pPr>
      <w:r w:rsidRPr="000B2FDB">
        <w:t>[2]</w:t>
      </w:r>
      <w:r w:rsidRPr="000B2FDB">
        <w:tab/>
        <w:t xml:space="preserve">Shaaron Alvares. 2019. DOES 2019: BMW Journey to 100% Agile and BizDevOps Product Portfolio. </w:t>
      </w:r>
      <w:r w:rsidRPr="000B2FDB">
        <w:rPr>
          <w:i/>
          <w:iCs/>
        </w:rPr>
        <w:t>InfoQ</w:t>
      </w:r>
      <w:r w:rsidRPr="000B2FDB">
        <w:t>. Retrieved January 17, 2023 from https://www.infoq.com/news/2019/11/bmw-devops/</w:t>
      </w:r>
    </w:p>
    <w:p w14:paraId="5126A8A6" w14:textId="77777777" w:rsidR="000B2FDB" w:rsidRPr="000B2FDB" w:rsidRDefault="000B2FDB" w:rsidP="000B2FDB">
      <w:pPr>
        <w:pStyle w:val="Bibliography"/>
      </w:pPr>
      <w:r w:rsidRPr="000B2FDB">
        <w:t>[3]</w:t>
      </w:r>
      <w:r w:rsidRPr="000B2FDB">
        <w:tab/>
        <w:t xml:space="preserve">Arc-E-Tect. 2021. BizDevSecOps. </w:t>
      </w:r>
      <w:r w:rsidRPr="000B2FDB">
        <w:rPr>
          <w:i/>
          <w:iCs/>
        </w:rPr>
        <w:t>Medium</w:t>
      </w:r>
      <w:r w:rsidRPr="000B2FDB">
        <w:t>. Retrieved January 17, 2023 from https://medium.datadriveninvestor.com/bizdevsecops-did-i-miss-somebody-6948433847c3</w:t>
      </w:r>
    </w:p>
    <w:p w14:paraId="5320C238" w14:textId="77777777" w:rsidR="000B2FDB" w:rsidRPr="000B2FDB" w:rsidRDefault="000B2FDB" w:rsidP="000B2FDB">
      <w:pPr>
        <w:pStyle w:val="Bibliography"/>
      </w:pPr>
      <w:r w:rsidRPr="000B2FDB">
        <w:t>[4]</w:t>
      </w:r>
      <w:r w:rsidRPr="000B2FDB">
        <w:tab/>
        <w:t xml:space="preserve">AZUR Group. 2018. Using BizDevOps and Microsoft Tools to Develop Cloud Solutions More Efficiently. </w:t>
      </w:r>
      <w:r w:rsidRPr="000B2FDB">
        <w:rPr>
          <w:i/>
          <w:iCs/>
        </w:rPr>
        <w:t>AZUR Group</w:t>
      </w:r>
      <w:r w:rsidRPr="000B2FDB">
        <w:t>. Retrieved January 16, 2023 from https://www.groupeazur.ca/utiliser-les-outils-bizdevops-et-microsoft-pour-developper-des-solutions-cloud-plus-efficacement/</w:t>
      </w:r>
    </w:p>
    <w:p w14:paraId="2AC7B6FC" w14:textId="77777777" w:rsidR="000B2FDB" w:rsidRPr="000B2FDB" w:rsidRDefault="000B2FDB" w:rsidP="000B2FDB">
      <w:pPr>
        <w:pStyle w:val="Bibliography"/>
      </w:pPr>
      <w:r w:rsidRPr="000B2FDB">
        <w:t>[5]</w:t>
      </w:r>
      <w:r w:rsidRPr="000B2FDB">
        <w:tab/>
        <w:t xml:space="preserve">Justin Baker. 2016. DevOps 2.0. </w:t>
      </w:r>
      <w:r w:rsidRPr="000B2FDB">
        <w:rPr>
          <w:i/>
          <w:iCs/>
        </w:rPr>
        <w:t>LaunchDarkly</w:t>
      </w:r>
      <w:r w:rsidRPr="000B2FDB">
        <w:t>. Retrieved January 17, 2023 from https://launchdarkly.com/blog/devops2/</w:t>
      </w:r>
    </w:p>
    <w:p w14:paraId="4AC3B6D1" w14:textId="77777777" w:rsidR="000B2FDB" w:rsidRPr="000B2FDB" w:rsidRDefault="000B2FDB" w:rsidP="000B2FDB">
      <w:pPr>
        <w:pStyle w:val="Bibliography"/>
      </w:pPr>
      <w:r w:rsidRPr="000B2FDB">
        <w:t>[6]</w:t>
      </w:r>
      <w:r w:rsidRPr="000B2FDB">
        <w:tab/>
        <w:t xml:space="preserve">Pavan Belagatti. 2021. DevOps Trends to Anticipate in 2021. </w:t>
      </w:r>
      <w:r w:rsidRPr="000B2FDB">
        <w:rPr>
          <w:i/>
          <w:iCs/>
        </w:rPr>
        <w:t>DEV Community</w:t>
      </w:r>
      <w:r w:rsidRPr="000B2FDB">
        <w:t>. Retrieved January 16, 2023 from https://dev.to/pavanbelagatti/devops-trends-to-anticipate-in-2021-4cfd</w:t>
      </w:r>
    </w:p>
    <w:p w14:paraId="51493E86" w14:textId="77777777" w:rsidR="000B2FDB" w:rsidRPr="000B2FDB" w:rsidRDefault="000B2FDB" w:rsidP="000B2FDB">
      <w:pPr>
        <w:pStyle w:val="Bibliography"/>
      </w:pPr>
      <w:r w:rsidRPr="000B2FDB">
        <w:t>[7]</w:t>
      </w:r>
      <w:r w:rsidRPr="000B2FDB">
        <w:tab/>
        <w:t xml:space="preserve">Sreejani Bhattacharyya. 2022. XOps has emerged as a popular term–what is it? </w:t>
      </w:r>
      <w:r w:rsidRPr="000B2FDB">
        <w:rPr>
          <w:i/>
          <w:iCs/>
        </w:rPr>
        <w:t>Analytics India Magazine</w:t>
      </w:r>
      <w:r w:rsidRPr="000B2FDB">
        <w:t>. Retrieved January 16, 2023 from https://analyticsindiamag.com/xops-has-emerged-as-a-popular-term-what-is-it/</w:t>
      </w:r>
    </w:p>
    <w:p w14:paraId="01F08947" w14:textId="77777777" w:rsidR="000B2FDB" w:rsidRPr="000B2FDB" w:rsidRDefault="000B2FDB" w:rsidP="000B2FDB">
      <w:pPr>
        <w:pStyle w:val="Bibliography"/>
      </w:pPr>
      <w:r w:rsidRPr="000B2FDB">
        <w:t>[8]</w:t>
      </w:r>
      <w:r w:rsidRPr="000B2FDB">
        <w:tab/>
        <w:t xml:space="preserve">BizDevOps. 2021. Supercharge Your Business Efforts with Smooth Development and Operations. </w:t>
      </w:r>
      <w:r w:rsidRPr="000B2FDB">
        <w:rPr>
          <w:i/>
          <w:iCs/>
        </w:rPr>
        <w:t>BizDevOps</w:t>
      </w:r>
      <w:r w:rsidRPr="000B2FDB">
        <w:t>. Retrieved January 16, 2023 from https://bizdevops.com/about/</w:t>
      </w:r>
    </w:p>
    <w:p w14:paraId="03CF202B" w14:textId="77777777" w:rsidR="000B2FDB" w:rsidRPr="000B2FDB" w:rsidRDefault="000B2FDB" w:rsidP="000B2FDB">
      <w:pPr>
        <w:pStyle w:val="Bibliography"/>
      </w:pPr>
      <w:r w:rsidRPr="000B2FDB">
        <w:t>[9]</w:t>
      </w:r>
      <w:r w:rsidRPr="000B2FDB">
        <w:tab/>
        <w:t xml:space="preserve">T. Blogumas. 2020. Differences Between Junior DevOps and Senior DevOps Engineers. </w:t>
      </w:r>
      <w:r w:rsidRPr="000B2FDB">
        <w:rPr>
          <w:i/>
          <w:iCs/>
        </w:rPr>
        <w:t>DevOps Dudes</w:t>
      </w:r>
      <w:r w:rsidRPr="000B2FDB">
        <w:t>. Retrieved January 17, 2023 from https://medium.com/devops-dudes/differences-between-junior-devops-and-senior-devops-engineers-8d0f28b8b30b</w:t>
      </w:r>
    </w:p>
    <w:p w14:paraId="3C11CE04" w14:textId="77777777" w:rsidR="000B2FDB" w:rsidRPr="000B2FDB" w:rsidRDefault="000B2FDB" w:rsidP="000B2FDB">
      <w:pPr>
        <w:pStyle w:val="Bibliography"/>
      </w:pPr>
      <w:r w:rsidRPr="000B2FDB">
        <w:t>[10]</w:t>
      </w:r>
      <w:r w:rsidRPr="000B2FDB">
        <w:tab/>
        <w:t xml:space="preserve">blueprint. 2017. BizDevOps Enabling Digital Transformation. </w:t>
      </w:r>
      <w:r w:rsidRPr="000B2FDB">
        <w:rPr>
          <w:i/>
          <w:iCs/>
        </w:rPr>
        <w:t>blueprint</w:t>
      </w:r>
      <w:r w:rsidRPr="000B2FDB">
        <w:t>. Retrieved January 17, 2023 from https://www.blueprintsys.com/blog/bizdevops-digital-transformation</w:t>
      </w:r>
    </w:p>
    <w:p w14:paraId="1219495C" w14:textId="77777777" w:rsidR="000B2FDB" w:rsidRPr="000B2FDB" w:rsidRDefault="000B2FDB" w:rsidP="000B2FDB">
      <w:pPr>
        <w:pStyle w:val="Bibliography"/>
      </w:pPr>
      <w:r w:rsidRPr="000B2FDB">
        <w:t>[11]</w:t>
      </w:r>
      <w:r w:rsidRPr="000B2FDB">
        <w:tab/>
        <w:t xml:space="preserve">Brainhub. 2022. BizDevOps (DevOps 2.0) Is the New Iteration of DevOps. </w:t>
      </w:r>
      <w:r w:rsidRPr="000B2FDB">
        <w:rPr>
          <w:i/>
          <w:iCs/>
        </w:rPr>
        <w:t>HackerNoon</w:t>
      </w:r>
      <w:r w:rsidRPr="000B2FDB">
        <w:t>. Retrieved January 16, 2023 from https://hackernoon.com/bizdevops-devops-20-is-the-new-iteration-of-devops</w:t>
      </w:r>
    </w:p>
    <w:p w14:paraId="6F2017C6" w14:textId="77777777" w:rsidR="000B2FDB" w:rsidRPr="000B2FDB" w:rsidRDefault="000B2FDB" w:rsidP="000B2FDB">
      <w:pPr>
        <w:pStyle w:val="Bibliography"/>
      </w:pPr>
      <w:r w:rsidRPr="000B2FDB">
        <w:t>[12]</w:t>
      </w:r>
      <w:r w:rsidRPr="000B2FDB">
        <w:tab/>
        <w:t>Brainhub. BizDevOps - a Bridge Between Business and Tech. Retrieved January 16, 2023 from https://brainhub.eu/library/bizdevops-in-nutshell</w:t>
      </w:r>
    </w:p>
    <w:p w14:paraId="3D3D0077" w14:textId="77777777" w:rsidR="000B2FDB" w:rsidRPr="000B2FDB" w:rsidRDefault="000B2FDB" w:rsidP="000B2FDB">
      <w:pPr>
        <w:pStyle w:val="Bibliography"/>
      </w:pPr>
      <w:r w:rsidRPr="000B2FDB">
        <w:t>[13]</w:t>
      </w:r>
      <w:r w:rsidRPr="000B2FDB">
        <w:tab/>
        <w:t xml:space="preserve">BuddahsThumb. 2022. DevOps is dead, long live DevOps. </w:t>
      </w:r>
      <w:r w:rsidRPr="000B2FDB">
        <w:rPr>
          <w:i/>
          <w:iCs/>
        </w:rPr>
        <w:t>r/devops</w:t>
      </w:r>
      <w:r w:rsidRPr="000B2FDB">
        <w:t>. Retrieved January 16, 2023 from www.reddit.com/r/devops/comments/u0yo1h/devops_is_dead_long_live_devops/</w:t>
      </w:r>
    </w:p>
    <w:p w14:paraId="6847A0AE" w14:textId="77777777" w:rsidR="000B2FDB" w:rsidRPr="000B2FDB" w:rsidRDefault="000B2FDB" w:rsidP="000B2FDB">
      <w:pPr>
        <w:pStyle w:val="Bibliography"/>
      </w:pPr>
      <w:r w:rsidRPr="000B2FDB">
        <w:lastRenderedPageBreak/>
        <w:t>[14]</w:t>
      </w:r>
      <w:r w:rsidRPr="000B2FDB">
        <w:tab/>
        <w:t xml:space="preserve">Lampros Chortarias. 2016. ING’s new way of working through BizDevOps. </w:t>
      </w:r>
      <w:r w:rsidRPr="000B2FDB">
        <w:rPr>
          <w:i/>
          <w:iCs/>
        </w:rPr>
        <w:t>Business Architecture &amp; Consultancy BAC</w:t>
      </w:r>
      <w:r w:rsidRPr="000B2FDB">
        <w:t>. Retrieved January 17, 2023 from http://www.digitalsocialstrategy.org/bac/2016/12/07/ings-new-way-of-working-through-bizdevops/</w:t>
      </w:r>
    </w:p>
    <w:p w14:paraId="1EEC300B" w14:textId="77777777" w:rsidR="000B2FDB" w:rsidRPr="000B2FDB" w:rsidRDefault="000B2FDB" w:rsidP="000B2FDB">
      <w:pPr>
        <w:pStyle w:val="Bibliography"/>
      </w:pPr>
      <w:r w:rsidRPr="000B2FDB">
        <w:t>[15]</w:t>
      </w:r>
      <w:r w:rsidRPr="000B2FDB">
        <w:tab/>
        <w:t xml:space="preserve">Karalee Close, Antoine Gourévitch, Marc Schuuring, Marc Sterman, Lucas Quarta, and Aziz Sawadogo. 2020. Digital Acceleration Is Just a Dream Without a New Approach to Tech. </w:t>
      </w:r>
      <w:r w:rsidRPr="000B2FDB">
        <w:rPr>
          <w:i/>
          <w:iCs/>
        </w:rPr>
        <w:t>BCG Global</w:t>
      </w:r>
      <w:r w:rsidRPr="000B2FDB">
        <w:t>. Retrieved January 17, 2023 from https://www.bcg.com/publications/2020/how-to-successfully-accelerate-digital-transformation</w:t>
      </w:r>
    </w:p>
    <w:p w14:paraId="65FBE0FF" w14:textId="77777777" w:rsidR="000B2FDB" w:rsidRPr="000B2FDB" w:rsidRDefault="000B2FDB" w:rsidP="000B2FDB">
      <w:pPr>
        <w:pStyle w:val="Bibliography"/>
      </w:pPr>
      <w:r w:rsidRPr="000B2FDB">
        <w:t>[16]</w:t>
      </w:r>
      <w:r w:rsidRPr="000B2FDB">
        <w:tab/>
        <w:t xml:space="preserve">CloudOps. 2019. Everything You Need to Know About BizDevOps. </w:t>
      </w:r>
      <w:r w:rsidRPr="000B2FDB">
        <w:rPr>
          <w:i/>
          <w:iCs/>
        </w:rPr>
        <w:t>CloudOps</w:t>
      </w:r>
      <w:r w:rsidRPr="000B2FDB">
        <w:t>. Retrieved January 17, 2023 from https://www.cloudops.com/blog/everything-you-need-to-know-about-bizdevops/</w:t>
      </w:r>
    </w:p>
    <w:p w14:paraId="0AF39006" w14:textId="77777777" w:rsidR="000B2FDB" w:rsidRPr="000B2FDB" w:rsidRDefault="000B2FDB" w:rsidP="000B2FDB">
      <w:pPr>
        <w:pStyle w:val="Bibliography"/>
      </w:pPr>
      <w:r w:rsidRPr="000B2FDB">
        <w:t>[17]</w:t>
      </w:r>
      <w:r w:rsidRPr="000B2FDB">
        <w:tab/>
        <w:t xml:space="preserve">Cognizant. 2019. </w:t>
      </w:r>
      <w:r w:rsidRPr="000B2FDB">
        <w:rPr>
          <w:i/>
          <w:iCs/>
        </w:rPr>
        <w:t>17 Must-Do’s to Create a Product-Centric IT Organization</w:t>
      </w:r>
      <w:r w:rsidRPr="000B2FDB">
        <w:t>. Cognizant.</w:t>
      </w:r>
    </w:p>
    <w:p w14:paraId="3CE8F38C" w14:textId="77777777" w:rsidR="000B2FDB" w:rsidRPr="000B2FDB" w:rsidRDefault="000B2FDB" w:rsidP="000B2FDB">
      <w:pPr>
        <w:pStyle w:val="Bibliography"/>
      </w:pPr>
      <w:r w:rsidRPr="000B2FDB">
        <w:t>[18]</w:t>
      </w:r>
      <w:r w:rsidRPr="000B2FDB">
        <w:tab/>
        <w:t xml:space="preserve">contributor. 2016. Putting the “Biz” in DevOps. </w:t>
      </w:r>
      <w:r w:rsidRPr="000B2FDB">
        <w:rPr>
          <w:i/>
          <w:iCs/>
        </w:rPr>
        <w:t>DevOps.com</w:t>
      </w:r>
      <w:r w:rsidRPr="000B2FDB">
        <w:t>. Retrieved January 17, 2023 from https://devops.com/putting-biz-devops/</w:t>
      </w:r>
    </w:p>
    <w:p w14:paraId="4FD412A2" w14:textId="77777777" w:rsidR="000B2FDB" w:rsidRPr="000B2FDB" w:rsidRDefault="000B2FDB" w:rsidP="000B2FDB">
      <w:pPr>
        <w:pStyle w:val="Bibliography"/>
      </w:pPr>
      <w:r w:rsidRPr="000B2FDB">
        <w:t>[19]</w:t>
      </w:r>
      <w:r w:rsidRPr="000B2FDB">
        <w:tab/>
        <w:t xml:space="preserve">contributor. 2017. DevOps 2.0 for Digital Transformation. </w:t>
      </w:r>
      <w:r w:rsidRPr="000B2FDB">
        <w:rPr>
          <w:i/>
          <w:iCs/>
        </w:rPr>
        <w:t>DevOps.com</w:t>
      </w:r>
      <w:r w:rsidRPr="000B2FDB">
        <w:t>. Retrieved January 16, 2023 from https://devops.com/devops-2-0-digital-transformation/</w:t>
      </w:r>
    </w:p>
    <w:p w14:paraId="15DBA35A" w14:textId="77777777" w:rsidR="000B2FDB" w:rsidRPr="000B2FDB" w:rsidRDefault="000B2FDB" w:rsidP="000B2FDB">
      <w:pPr>
        <w:pStyle w:val="Bibliography"/>
      </w:pPr>
      <w:r w:rsidRPr="000B2FDB">
        <w:t>[20]</w:t>
      </w:r>
      <w:r w:rsidRPr="000B2FDB">
        <w:tab/>
        <w:t xml:space="preserve">deleted. 2022. DevOps is dead, long live DevOps. </w:t>
      </w:r>
      <w:r w:rsidRPr="000B2FDB">
        <w:rPr>
          <w:i/>
          <w:iCs/>
        </w:rPr>
        <w:t>r/devops</w:t>
      </w:r>
      <w:r w:rsidRPr="000B2FDB">
        <w:t>. Retrieved January 17, 2023 from www.reddit.com/r/devops/comments/u0yo1h/devops_is_dead_long_live_devops/</w:t>
      </w:r>
    </w:p>
    <w:p w14:paraId="261666A6" w14:textId="77777777" w:rsidR="000B2FDB" w:rsidRPr="000B2FDB" w:rsidRDefault="000B2FDB" w:rsidP="000B2FDB">
      <w:pPr>
        <w:pStyle w:val="Bibliography"/>
      </w:pPr>
      <w:r w:rsidRPr="000B2FDB">
        <w:t>[21]</w:t>
      </w:r>
      <w:r w:rsidRPr="000B2FDB">
        <w:tab/>
        <w:t xml:space="preserve">deleted. 2022. DevOps is dead, long live DevOps. Honestly this ship has sailed. </w:t>
      </w:r>
      <w:r w:rsidRPr="000B2FDB">
        <w:rPr>
          <w:i/>
          <w:iCs/>
        </w:rPr>
        <w:t>r/devops</w:t>
      </w:r>
      <w:r w:rsidRPr="000B2FDB">
        <w:t>. Retrieved January 17, 2023 from www.reddit.com/r/devops/comments/u0yo1h/devops_is_dead_long_live_devops/i4aeo5q/</w:t>
      </w:r>
    </w:p>
    <w:p w14:paraId="446CB590" w14:textId="77777777" w:rsidR="000B2FDB" w:rsidRPr="000B2FDB" w:rsidRDefault="000B2FDB" w:rsidP="000B2FDB">
      <w:pPr>
        <w:pStyle w:val="Bibliography"/>
      </w:pPr>
      <w:r w:rsidRPr="000B2FDB">
        <w:t>[22]</w:t>
      </w:r>
      <w:r w:rsidRPr="000B2FDB">
        <w:tab/>
        <w:t xml:space="preserve">Allan Denot. 2017. When should you not use DevOps? </w:t>
      </w:r>
      <w:r w:rsidRPr="000B2FDB">
        <w:rPr>
          <w:i/>
          <w:iCs/>
        </w:rPr>
        <w:t>Quora</w:t>
      </w:r>
      <w:r w:rsidRPr="000B2FDB">
        <w:t>. Retrieved January 17, 2023 from https://www.quora.com/What-is-DevOps-2-0</w:t>
      </w:r>
    </w:p>
    <w:p w14:paraId="197E2530" w14:textId="77777777" w:rsidR="000B2FDB" w:rsidRPr="000B2FDB" w:rsidRDefault="000B2FDB" w:rsidP="000B2FDB">
      <w:pPr>
        <w:pStyle w:val="Bibliography"/>
      </w:pPr>
      <w:r w:rsidRPr="000B2FDB">
        <w:t>[23]</w:t>
      </w:r>
      <w:r w:rsidRPr="000B2FDB">
        <w:tab/>
        <w:t xml:space="preserve">Bill Doerrfeld. 2022. How Does IT Management Govern EverythingOps? </w:t>
      </w:r>
      <w:r w:rsidRPr="000B2FDB">
        <w:rPr>
          <w:i/>
          <w:iCs/>
        </w:rPr>
        <w:t>DevOps.com</w:t>
      </w:r>
      <w:r w:rsidRPr="000B2FDB">
        <w:t>. Retrieved January 17, 2023 from https://devops.com/how-does-it-management-govern-everythingops/</w:t>
      </w:r>
    </w:p>
    <w:p w14:paraId="17656E0B" w14:textId="77777777" w:rsidR="000B2FDB" w:rsidRPr="000B2FDB" w:rsidRDefault="000B2FDB" w:rsidP="000B2FDB">
      <w:pPr>
        <w:pStyle w:val="Bibliography"/>
      </w:pPr>
      <w:r w:rsidRPr="000B2FDB">
        <w:t>[24]</w:t>
      </w:r>
      <w:r w:rsidRPr="000B2FDB">
        <w:tab/>
        <w:t xml:space="preserve">EFS Consulting. 2023. BizDevOps. </w:t>
      </w:r>
      <w:r w:rsidRPr="000B2FDB">
        <w:rPr>
          <w:i/>
          <w:iCs/>
        </w:rPr>
        <w:t>EFS Consulting</w:t>
      </w:r>
      <w:r w:rsidRPr="000B2FDB">
        <w:t>. Retrieved January 16, 2023 from https://efs.consulting/en/bizdevops/</w:t>
      </w:r>
    </w:p>
    <w:p w14:paraId="293B5A0A" w14:textId="77777777" w:rsidR="000B2FDB" w:rsidRPr="000B2FDB" w:rsidRDefault="000B2FDB" w:rsidP="000B2FDB">
      <w:pPr>
        <w:pStyle w:val="Bibliography"/>
      </w:pPr>
      <w:r w:rsidRPr="000B2FDB">
        <w:t>[25]</w:t>
      </w:r>
      <w:r w:rsidRPr="000B2FDB">
        <w:tab/>
        <w:t xml:space="preserve">Silvia Fregoni. 2020. BizDevOps: Gaining a competitive advantage in an app-centric world. </w:t>
      </w:r>
      <w:r w:rsidRPr="000B2FDB">
        <w:rPr>
          <w:i/>
          <w:iCs/>
        </w:rPr>
        <w:t>SiliconANGLE</w:t>
      </w:r>
      <w:r w:rsidRPr="000B2FDB">
        <w:t>. Retrieved January 17, 2023 from https://siliconangle.com/2020/01/29/bizdevops-gaining-competitive-advantage-app-centric-world-cleur/</w:t>
      </w:r>
    </w:p>
    <w:p w14:paraId="64F9F464" w14:textId="77777777" w:rsidR="000B2FDB" w:rsidRPr="000B2FDB" w:rsidRDefault="000B2FDB" w:rsidP="000B2FDB">
      <w:pPr>
        <w:pStyle w:val="Bibliography"/>
      </w:pPr>
      <w:r w:rsidRPr="000B2FDB">
        <w:t>[26]</w:t>
      </w:r>
      <w:r w:rsidRPr="000B2FDB">
        <w:tab/>
        <w:t xml:space="preserve">Grant Fritchey. 2021. What makes DevOps so efficient and fast?. DevOps is not magic. </w:t>
      </w:r>
      <w:r w:rsidRPr="000B2FDB">
        <w:rPr>
          <w:i/>
          <w:iCs/>
        </w:rPr>
        <w:t>Quora</w:t>
      </w:r>
      <w:r w:rsidRPr="000B2FDB">
        <w:t>. Retrieved January 17, 2023 from https://www.quora.com/What-makes-DevOps-so-efficient-and-fast/answer/Grant-Fritchey</w:t>
      </w:r>
    </w:p>
    <w:p w14:paraId="64219A76" w14:textId="77777777" w:rsidR="000B2FDB" w:rsidRPr="000B2FDB" w:rsidRDefault="000B2FDB" w:rsidP="000B2FDB">
      <w:pPr>
        <w:pStyle w:val="Bibliography"/>
      </w:pPr>
      <w:r w:rsidRPr="000B2FDB">
        <w:t>[27]</w:t>
      </w:r>
      <w:r w:rsidRPr="000B2FDB">
        <w:tab/>
        <w:t xml:space="preserve">Navdeep Gill. 2020. BizDevOps – The Evolution from Agile and DevOps. </w:t>
      </w:r>
      <w:r w:rsidRPr="000B2FDB">
        <w:rPr>
          <w:i/>
          <w:iCs/>
        </w:rPr>
        <w:t>XENONSTACK</w:t>
      </w:r>
      <w:r w:rsidRPr="000B2FDB">
        <w:t>. Retrieved January 17, 2023 from https://www.xenonstack.com/insights/bizdevops</w:t>
      </w:r>
    </w:p>
    <w:p w14:paraId="782F7D8D" w14:textId="77777777" w:rsidR="000B2FDB" w:rsidRPr="000B2FDB" w:rsidRDefault="000B2FDB" w:rsidP="000B2FDB">
      <w:pPr>
        <w:pStyle w:val="Bibliography"/>
      </w:pPr>
      <w:r w:rsidRPr="000B2FDB">
        <w:t>[28]</w:t>
      </w:r>
      <w:r w:rsidRPr="000B2FDB">
        <w:tab/>
        <w:t xml:space="preserve">Ad van der Graaff, Vanessa Sequeira, and Andrea Gatti. 2019. Working together: BizDevOps for competitive advantage. </w:t>
      </w:r>
      <w:r w:rsidRPr="000B2FDB">
        <w:rPr>
          <w:i/>
          <w:iCs/>
        </w:rPr>
        <w:t>PwC</w:t>
      </w:r>
      <w:r w:rsidRPr="000B2FDB">
        <w:t>. Retrieved January 16, 2023 from https://www.pwc.com.au/digitalpulse/bizdevops-competitive-advantage.html</w:t>
      </w:r>
    </w:p>
    <w:p w14:paraId="50F07E83" w14:textId="77777777" w:rsidR="000B2FDB" w:rsidRPr="000B2FDB" w:rsidRDefault="000B2FDB" w:rsidP="000B2FDB">
      <w:pPr>
        <w:pStyle w:val="Bibliography"/>
      </w:pPr>
      <w:r w:rsidRPr="000B2FDB">
        <w:t>[29]</w:t>
      </w:r>
      <w:r w:rsidRPr="000B2FDB">
        <w:tab/>
        <w:t xml:space="preserve">Andreas Grabner. 2020. Digital Transformation Is More About a BizDevOps Culture than Tech. </w:t>
      </w:r>
      <w:r w:rsidRPr="000B2FDB">
        <w:rPr>
          <w:i/>
          <w:iCs/>
        </w:rPr>
        <w:t>DevOps.com</w:t>
      </w:r>
      <w:r w:rsidRPr="000B2FDB">
        <w:t>. Retrieved January 17, 2023 from https://devops.com/digital-transformation-is-more-about-a-bizdevops-culture-than-tech/</w:t>
      </w:r>
    </w:p>
    <w:p w14:paraId="35323DD5" w14:textId="77777777" w:rsidR="000B2FDB" w:rsidRPr="000B2FDB" w:rsidRDefault="000B2FDB" w:rsidP="000B2FDB">
      <w:pPr>
        <w:pStyle w:val="Bibliography"/>
      </w:pPr>
      <w:r w:rsidRPr="000B2FDB">
        <w:t>[30]</w:t>
      </w:r>
      <w:r w:rsidRPr="000B2FDB">
        <w:tab/>
        <w:t xml:space="preserve">Andreas Grabner. 2021. Empowering BizDevOps Teams With SLOs. </w:t>
      </w:r>
      <w:r w:rsidRPr="000B2FDB">
        <w:rPr>
          <w:i/>
          <w:iCs/>
        </w:rPr>
        <w:t>DevOps.com</w:t>
      </w:r>
      <w:r w:rsidRPr="000B2FDB">
        <w:t>. Retrieved January 17, 2023 from https://devops.com/empowering-bizdevops-teams-with-slos/</w:t>
      </w:r>
    </w:p>
    <w:p w14:paraId="637AF0D7" w14:textId="77777777" w:rsidR="000B2FDB" w:rsidRPr="000B2FDB" w:rsidRDefault="000B2FDB" w:rsidP="000B2FDB">
      <w:pPr>
        <w:pStyle w:val="Bibliography"/>
      </w:pPr>
      <w:r w:rsidRPr="000B2FDB">
        <w:t>[31]</w:t>
      </w:r>
      <w:r w:rsidRPr="000B2FDB">
        <w:tab/>
        <w:t xml:space="preserve">heavyrain123. 2022. DevOps is dead, long live DevOps. I agree with you. </w:t>
      </w:r>
      <w:r w:rsidRPr="000B2FDB">
        <w:rPr>
          <w:i/>
          <w:iCs/>
        </w:rPr>
        <w:t>r/devops</w:t>
      </w:r>
      <w:r w:rsidRPr="000B2FDB">
        <w:t>. Retrieved January 17, 2023 from www.reddit.com/r/devops/comments/u0yo1h/devops_is_dead_long_live_devops/i4aucjm/</w:t>
      </w:r>
    </w:p>
    <w:p w14:paraId="7E76477C" w14:textId="77777777" w:rsidR="000B2FDB" w:rsidRPr="000B2FDB" w:rsidRDefault="000B2FDB" w:rsidP="000B2FDB">
      <w:pPr>
        <w:pStyle w:val="Bibliography"/>
      </w:pPr>
      <w:r w:rsidRPr="000B2FDB">
        <w:t>[32]</w:t>
      </w:r>
      <w:r w:rsidRPr="000B2FDB">
        <w:tab/>
        <w:t xml:space="preserve">INDVSTRVS. 2019. BizDevOps Breaks Down Silos, Improves User Experience. </w:t>
      </w:r>
      <w:r w:rsidRPr="000B2FDB">
        <w:rPr>
          <w:i/>
          <w:iCs/>
        </w:rPr>
        <w:t>INDVSTRVS</w:t>
      </w:r>
      <w:r w:rsidRPr="000B2FDB">
        <w:t>. Retrieved January 16, 2023 from https://indvstrvs.org/bizdevops-breaks-down-silos-improves-user-experience/</w:t>
      </w:r>
    </w:p>
    <w:p w14:paraId="1AA16905" w14:textId="77777777" w:rsidR="000B2FDB" w:rsidRPr="000B2FDB" w:rsidRDefault="000B2FDB" w:rsidP="000B2FDB">
      <w:pPr>
        <w:pStyle w:val="Bibliography"/>
      </w:pPr>
      <w:r w:rsidRPr="000B2FDB">
        <w:t>[33]</w:t>
      </w:r>
      <w:r w:rsidRPr="000B2FDB">
        <w:tab/>
        <w:t xml:space="preserve">ING Belgium. (33) Feature Engineer Payments - BizDevOps Engineer. </w:t>
      </w:r>
      <w:r w:rsidRPr="000B2FDB">
        <w:rPr>
          <w:i/>
          <w:iCs/>
        </w:rPr>
        <w:t>LinkedIn</w:t>
      </w:r>
      <w:r w:rsidRPr="000B2FDB">
        <w:t>. Retrieved January 17, 2023 from https://www.linkedin.com/jobs/view/feature-engineer-payments-bizdevops-engineer-at-ing-belgium-3206787770/?originalSubdomain=be</w:t>
      </w:r>
    </w:p>
    <w:p w14:paraId="3D4699CB" w14:textId="77777777" w:rsidR="000B2FDB" w:rsidRPr="000B2FDB" w:rsidRDefault="000B2FDB" w:rsidP="000B2FDB">
      <w:pPr>
        <w:pStyle w:val="Bibliography"/>
      </w:pPr>
      <w:r w:rsidRPr="000B2FDB">
        <w:t>[34]</w:t>
      </w:r>
      <w:r w:rsidRPr="000B2FDB">
        <w:tab/>
        <w:t xml:space="preserve">Nick Ismail. 2018. BizDevOps for business and IT collaboration. </w:t>
      </w:r>
      <w:r w:rsidRPr="000B2FDB">
        <w:rPr>
          <w:i/>
          <w:iCs/>
        </w:rPr>
        <w:t>Information Age</w:t>
      </w:r>
      <w:r w:rsidRPr="000B2FDB">
        <w:t>. Retrieved January 16, 2023 from https://www.information-age.com/devops-bizdevops-business-10116/</w:t>
      </w:r>
    </w:p>
    <w:p w14:paraId="5886C455" w14:textId="77777777" w:rsidR="000B2FDB" w:rsidRPr="000B2FDB" w:rsidRDefault="000B2FDB" w:rsidP="000B2FDB">
      <w:pPr>
        <w:pStyle w:val="Bibliography"/>
      </w:pPr>
      <w:r w:rsidRPr="000B2FDB">
        <w:t>[35]</w:t>
      </w:r>
      <w:r w:rsidRPr="000B2FDB">
        <w:tab/>
        <w:t xml:space="preserve">Quentin Jadoul, Dániel Róna, and Alexander Sukharevsky. 2021. The five core IT shifts of scaled agile organizations. </w:t>
      </w:r>
      <w:r w:rsidRPr="000B2FDB">
        <w:rPr>
          <w:i/>
          <w:iCs/>
        </w:rPr>
        <w:t>McKinsey</w:t>
      </w:r>
      <w:r w:rsidRPr="000B2FDB">
        <w:t>. Retrieved January 16, 2023 from https://www.mckinsey.com/capabilities/people-and-organizational-performance/our-insights/the-five-core-it-shifts-of-scaled-agile-organizations</w:t>
      </w:r>
    </w:p>
    <w:p w14:paraId="4526C493" w14:textId="77777777" w:rsidR="000B2FDB" w:rsidRPr="000B2FDB" w:rsidRDefault="000B2FDB" w:rsidP="000B2FDB">
      <w:pPr>
        <w:pStyle w:val="Bibliography"/>
      </w:pPr>
      <w:r w:rsidRPr="000B2FDB">
        <w:t>[36]</w:t>
      </w:r>
      <w:r w:rsidRPr="000B2FDB">
        <w:tab/>
        <w:t xml:space="preserve">jameswanbook. 2018. What Is The Future Of DevOps?. Based on the market. </w:t>
      </w:r>
      <w:r w:rsidRPr="000B2FDB">
        <w:rPr>
          <w:i/>
          <w:iCs/>
        </w:rPr>
        <w:t>TechRepublic</w:t>
      </w:r>
      <w:r w:rsidRPr="000B2FDB">
        <w:t>. Retrieved January 17, 2023 from https://www.techrepublic.com/forums/discussions/what-is-the-future-of-devops/</w:t>
      </w:r>
    </w:p>
    <w:p w14:paraId="7B50111E" w14:textId="77777777" w:rsidR="000B2FDB" w:rsidRPr="000B2FDB" w:rsidRDefault="000B2FDB" w:rsidP="000B2FDB">
      <w:pPr>
        <w:pStyle w:val="Bibliography"/>
      </w:pPr>
      <w:r w:rsidRPr="000B2FDB">
        <w:t>[37]</w:t>
      </w:r>
      <w:r w:rsidRPr="000B2FDB">
        <w:tab/>
        <w:t xml:space="preserve">Shoeb Javed. 2020. Why DevOps Doesn’t Work for Enterprise Applications. </w:t>
      </w:r>
      <w:r w:rsidRPr="000B2FDB">
        <w:rPr>
          <w:i/>
          <w:iCs/>
        </w:rPr>
        <w:t>dzone.com</w:t>
      </w:r>
      <w:r w:rsidRPr="000B2FDB">
        <w:t>. Retrieved January 17, 2023 from https://dzone.com/articles/why-devops-doesnt-work-for-enterprise-applications</w:t>
      </w:r>
    </w:p>
    <w:p w14:paraId="49ADA44F" w14:textId="77777777" w:rsidR="000B2FDB" w:rsidRPr="000B2FDB" w:rsidRDefault="000B2FDB" w:rsidP="000B2FDB">
      <w:pPr>
        <w:pStyle w:val="Bibliography"/>
      </w:pPr>
      <w:r w:rsidRPr="000B2FDB">
        <w:t>[38]</w:t>
      </w:r>
      <w:r w:rsidRPr="000B2FDB">
        <w:tab/>
        <w:t>Shoeb Javed. Introducing BizDevOps- Why DevOps doesn’t work for enterprise applications. Retrieved January 16, 2023 from https://www.worksoft.com/corporate-blog/introducing-bizdevops-why-devops-doesnt-work-for-enterprise-applications</w:t>
      </w:r>
    </w:p>
    <w:p w14:paraId="258540A5" w14:textId="77777777" w:rsidR="000B2FDB" w:rsidRPr="000B2FDB" w:rsidRDefault="000B2FDB" w:rsidP="000B2FDB">
      <w:pPr>
        <w:pStyle w:val="Bibliography"/>
      </w:pPr>
      <w:r w:rsidRPr="000B2FDB">
        <w:t>[39]</w:t>
      </w:r>
      <w:r w:rsidRPr="000B2FDB">
        <w:tab/>
        <w:t xml:space="preserve">Tim Johnson. 2022. DevOps Has Evolved Beyond Shift Left. </w:t>
      </w:r>
      <w:r w:rsidRPr="000B2FDB">
        <w:rPr>
          <w:i/>
          <w:iCs/>
        </w:rPr>
        <w:t>CloudBees</w:t>
      </w:r>
      <w:r w:rsidRPr="000B2FDB">
        <w:t>. Retrieved January 17, 2023 from https://www.cloudbees.com/blog/shift-left-done-right</w:t>
      </w:r>
    </w:p>
    <w:p w14:paraId="040DBA89" w14:textId="77777777" w:rsidR="000B2FDB" w:rsidRPr="000B2FDB" w:rsidRDefault="000B2FDB" w:rsidP="000B2FDB">
      <w:pPr>
        <w:pStyle w:val="Bibliography"/>
      </w:pPr>
      <w:r w:rsidRPr="000B2FDB">
        <w:t>[40]</w:t>
      </w:r>
      <w:r w:rsidRPr="000B2FDB">
        <w:tab/>
        <w:t xml:space="preserve">Vernon Keenan. 2021. Devops 3.0 Puts Management into Focus. </w:t>
      </w:r>
      <w:r w:rsidRPr="000B2FDB">
        <w:rPr>
          <w:i/>
          <w:iCs/>
        </w:rPr>
        <w:t>SalesforceDevops.net</w:t>
      </w:r>
      <w:r w:rsidRPr="000B2FDB">
        <w:t>. Retrieved January 16, 2023 from https://salesforcedevops.net/index.php/2021/09/08/devops-3-0-puts-management-into-focus/</w:t>
      </w:r>
    </w:p>
    <w:p w14:paraId="1DB9BCEA" w14:textId="77777777" w:rsidR="000B2FDB" w:rsidRPr="000B2FDB" w:rsidRDefault="000B2FDB" w:rsidP="000B2FDB">
      <w:pPr>
        <w:pStyle w:val="Bibliography"/>
      </w:pPr>
      <w:r w:rsidRPr="000B2FDB">
        <w:lastRenderedPageBreak/>
        <w:t>[41]</w:t>
      </w:r>
      <w:r w:rsidRPr="000B2FDB">
        <w:tab/>
        <w:t xml:space="preserve">Charlotte Kummer. 2018. Automation for BizDevOps as a Whole. Are you fully ready for the Agile Enterprise? </w:t>
      </w:r>
      <w:r w:rsidRPr="000B2FDB">
        <w:rPr>
          <w:i/>
          <w:iCs/>
        </w:rPr>
        <w:t>Robotic automation solutions</w:t>
      </w:r>
      <w:r w:rsidRPr="000B2FDB">
        <w:t>. Retrieved January 16, 2023 from https://www.automai.com/automation-for-bizdevops-as-a-whole-are-you-fully-ready-for-the-agile-enterprise-1/</w:t>
      </w:r>
    </w:p>
    <w:p w14:paraId="799117C0" w14:textId="77777777" w:rsidR="000B2FDB" w:rsidRPr="000B2FDB" w:rsidRDefault="000B2FDB" w:rsidP="000B2FDB">
      <w:pPr>
        <w:pStyle w:val="Bibliography"/>
      </w:pPr>
      <w:r w:rsidRPr="000B2FDB">
        <w:t>[42]</w:t>
      </w:r>
      <w:r w:rsidRPr="000B2FDB">
        <w:tab/>
        <w:t xml:space="preserve">Andrew Kum-Seun. 2020. Bridge the Business-IT Chasm With BizDevOps. </w:t>
      </w:r>
      <w:r w:rsidRPr="000B2FDB">
        <w:rPr>
          <w:i/>
          <w:iCs/>
        </w:rPr>
        <w:t>Info-Tech Research Group</w:t>
      </w:r>
      <w:r w:rsidRPr="000B2FDB">
        <w:t>. Retrieved January 17, 2023 from https://www.infotech.com/software-reviews/research/bridge-the-business-it-chasm-with-bizdevops</w:t>
      </w:r>
    </w:p>
    <w:p w14:paraId="4E490A2C" w14:textId="77777777" w:rsidR="000B2FDB" w:rsidRPr="000B2FDB" w:rsidRDefault="000B2FDB" w:rsidP="000B2FDB">
      <w:pPr>
        <w:pStyle w:val="Bibliography"/>
      </w:pPr>
      <w:r w:rsidRPr="000B2FDB">
        <w:t>[43]</w:t>
      </w:r>
      <w:r w:rsidRPr="000B2FDB">
        <w:tab/>
        <w:t xml:space="preserve">Andrew Kum-Seun. 2020. BizDevOps Starts With Great Requirements. </w:t>
      </w:r>
      <w:r w:rsidRPr="000B2FDB">
        <w:rPr>
          <w:i/>
          <w:iCs/>
        </w:rPr>
        <w:t>SoftwareReviews</w:t>
      </w:r>
      <w:r w:rsidRPr="000B2FDB">
        <w:t>. Retrieved January 17, 2023 from https://www.softwarereviews.com/categories/application-lifecycle-management/research/bizdevops-starts-with-great-requirements</w:t>
      </w:r>
    </w:p>
    <w:p w14:paraId="631829B3" w14:textId="77777777" w:rsidR="000B2FDB" w:rsidRPr="000B2FDB" w:rsidRDefault="000B2FDB" w:rsidP="000B2FDB">
      <w:pPr>
        <w:pStyle w:val="Bibliography"/>
      </w:pPr>
      <w:r w:rsidRPr="000B2FDB">
        <w:t>[44]</w:t>
      </w:r>
      <w:r w:rsidRPr="000B2FDB">
        <w:tab/>
        <w:t xml:space="preserve">Gabriel Lowy. 2015. Delivering Value with BizDevOps. </w:t>
      </w:r>
      <w:r w:rsidRPr="000B2FDB">
        <w:rPr>
          <w:i/>
          <w:iCs/>
        </w:rPr>
        <w:t>DEVOPSdigest</w:t>
      </w:r>
      <w:r w:rsidRPr="000B2FDB">
        <w:t>. Retrieved January 16, 2023 from https://www.devopsdigest.com/delivering-value-with-bizdevops</w:t>
      </w:r>
    </w:p>
    <w:p w14:paraId="3104B190" w14:textId="77777777" w:rsidR="000B2FDB" w:rsidRPr="000B2FDB" w:rsidRDefault="000B2FDB" w:rsidP="000B2FDB">
      <w:pPr>
        <w:pStyle w:val="Bibliography"/>
      </w:pPr>
      <w:r w:rsidRPr="000B2FDB">
        <w:t>[45]</w:t>
      </w:r>
      <w:r w:rsidRPr="000B2FDB">
        <w:tab/>
        <w:t xml:space="preserve">Max Martynov. 2019. DevOps 2.0 is here, and it’s time to put end-to-end continuous delivery pipelines behind every project. </w:t>
      </w:r>
      <w:r w:rsidRPr="000B2FDB">
        <w:rPr>
          <w:i/>
          <w:iCs/>
        </w:rPr>
        <w:t>Grid Dynamics</w:t>
      </w:r>
      <w:r w:rsidRPr="000B2FDB">
        <w:t>. Retrieved January 17, 2023 from https://blog.griddynamics.com/the-continuous-delivery-problem-has-been-solved-and-its-time-to-implement/</w:t>
      </w:r>
    </w:p>
    <w:p w14:paraId="1C1CAC9E" w14:textId="77777777" w:rsidR="000B2FDB" w:rsidRPr="000B2FDB" w:rsidRDefault="000B2FDB" w:rsidP="000B2FDB">
      <w:pPr>
        <w:pStyle w:val="Bibliography"/>
      </w:pPr>
      <w:r w:rsidRPr="000B2FDB">
        <w:t>[46]</w:t>
      </w:r>
      <w:r w:rsidRPr="000B2FDB">
        <w:tab/>
        <w:t xml:space="preserve">Mendix. Development Process. </w:t>
      </w:r>
      <w:r w:rsidRPr="000B2FDB">
        <w:rPr>
          <w:i/>
          <w:iCs/>
        </w:rPr>
        <w:t>Mendix</w:t>
      </w:r>
      <w:r w:rsidRPr="000B2FDB">
        <w:t>. Retrieved January 16, 2023 from https://www.mendix.com/evaluation-guide/dev-process/</w:t>
      </w:r>
    </w:p>
    <w:p w14:paraId="1316F1EF" w14:textId="77777777" w:rsidR="000B2FDB" w:rsidRPr="000B2FDB" w:rsidRDefault="000B2FDB" w:rsidP="000B2FDB">
      <w:pPr>
        <w:pStyle w:val="Bibliography"/>
      </w:pPr>
      <w:r w:rsidRPr="000B2FDB">
        <w:t>[47]</w:t>
      </w:r>
      <w:r w:rsidRPr="000B2FDB">
        <w:tab/>
        <w:t xml:space="preserve">John Michael. 2022. What are the DevOps benefits and uses?. DevOps had a positive impact. </w:t>
      </w:r>
      <w:r w:rsidRPr="000B2FDB">
        <w:rPr>
          <w:i/>
          <w:iCs/>
        </w:rPr>
        <w:t>Quora</w:t>
      </w:r>
      <w:r w:rsidRPr="000B2FDB">
        <w:t>. Retrieved January 17, 2023 from https://www.quora.com/What-are-the-DevOps-benefits-and-uses/answer/John-Michael-1687</w:t>
      </w:r>
    </w:p>
    <w:p w14:paraId="724C0AB4" w14:textId="77777777" w:rsidR="000B2FDB" w:rsidRPr="000B2FDB" w:rsidRDefault="000B2FDB" w:rsidP="000B2FDB">
      <w:pPr>
        <w:pStyle w:val="Bibliography"/>
      </w:pPr>
      <w:r w:rsidRPr="000B2FDB">
        <w:t>[48]</w:t>
      </w:r>
      <w:r w:rsidRPr="000B2FDB">
        <w:tab/>
        <w:t xml:space="preserve">Jeanne Morain. 2017. BizDevOps: Solving the Digital Dilemma for Transformational Success. </w:t>
      </w:r>
      <w:r w:rsidRPr="000B2FDB">
        <w:rPr>
          <w:i/>
          <w:iCs/>
        </w:rPr>
        <w:t>DEVOPSdigest</w:t>
      </w:r>
      <w:r w:rsidRPr="000B2FDB">
        <w:t>. Retrieved January 17, 2023 from https://www.devopsdigest.com/bizdevops-solving-the-digital-dilemma-for-transformational-success</w:t>
      </w:r>
    </w:p>
    <w:p w14:paraId="6A439406" w14:textId="77777777" w:rsidR="000B2FDB" w:rsidRPr="000B2FDB" w:rsidRDefault="000B2FDB" w:rsidP="000B2FDB">
      <w:pPr>
        <w:pStyle w:val="Bibliography"/>
      </w:pPr>
      <w:r w:rsidRPr="000B2FDB">
        <w:t>[49]</w:t>
      </w:r>
      <w:r w:rsidRPr="000B2FDB">
        <w:tab/>
        <w:t xml:space="preserve">MrScotchyScotch. 2022. DevOps is dead, long live DevOps. </w:t>
      </w:r>
      <w:r w:rsidRPr="000B2FDB">
        <w:rPr>
          <w:i/>
          <w:iCs/>
        </w:rPr>
        <w:t>r/devops</w:t>
      </w:r>
      <w:r w:rsidRPr="000B2FDB">
        <w:t>. Retrieved January 17, 2023 from www.reddit.com/r/devops/comments/u0yo1h/devops_is_dead_long_live_devops/</w:t>
      </w:r>
    </w:p>
    <w:p w14:paraId="3D92951A" w14:textId="77777777" w:rsidR="000B2FDB" w:rsidRPr="000B2FDB" w:rsidRDefault="000B2FDB" w:rsidP="000B2FDB">
      <w:pPr>
        <w:pStyle w:val="Bibliography"/>
      </w:pPr>
      <w:r w:rsidRPr="000B2FDB">
        <w:t>[50]</w:t>
      </w:r>
      <w:r w:rsidRPr="000B2FDB">
        <w:tab/>
        <w:t xml:space="preserve">Aliasgar Muchhala. 2020. BizDevOps to enable a product-thinking approach. </w:t>
      </w:r>
      <w:r w:rsidRPr="000B2FDB">
        <w:rPr>
          <w:i/>
          <w:iCs/>
        </w:rPr>
        <w:t>Capgemini India</w:t>
      </w:r>
      <w:r w:rsidRPr="000B2FDB">
        <w:t>. Retrieved January 17, 2023 from https://www.capgemini.com/in-en/insights/expert-perspectives/bizdevops-to-enable-a-product-thinking-approach/</w:t>
      </w:r>
    </w:p>
    <w:p w14:paraId="3B6EE801" w14:textId="77777777" w:rsidR="000B2FDB" w:rsidRPr="000B2FDB" w:rsidRDefault="000B2FDB" w:rsidP="000B2FDB">
      <w:pPr>
        <w:pStyle w:val="Bibliography"/>
      </w:pPr>
      <w:r w:rsidRPr="000B2FDB">
        <w:t>[51]</w:t>
      </w:r>
      <w:r w:rsidRPr="000B2FDB">
        <w:tab/>
        <w:t xml:space="preserve">Siraj Muneera. 2020. What is DevOps 2.0? </w:t>
      </w:r>
      <w:r w:rsidRPr="000B2FDB">
        <w:rPr>
          <w:i/>
          <w:iCs/>
        </w:rPr>
        <w:t>Quora</w:t>
      </w:r>
      <w:r w:rsidRPr="000B2FDB">
        <w:t>. Retrieved January 16, 2023 from https://www.quora.com/What-is-DevOps-2-0</w:t>
      </w:r>
    </w:p>
    <w:p w14:paraId="28C734DF" w14:textId="77777777" w:rsidR="000B2FDB" w:rsidRPr="000B2FDB" w:rsidRDefault="000B2FDB" w:rsidP="000B2FDB">
      <w:pPr>
        <w:pStyle w:val="Bibliography"/>
      </w:pPr>
      <w:r w:rsidRPr="000B2FDB">
        <w:t>[52]</w:t>
      </w:r>
      <w:r w:rsidRPr="000B2FDB">
        <w:tab/>
        <w:t xml:space="preserve">Ojasvi Nath. 2022. What’s the Next Big Leap in Digital Innovation: Analysts’ Take. </w:t>
      </w:r>
      <w:r w:rsidRPr="000B2FDB">
        <w:rPr>
          <w:i/>
          <w:iCs/>
        </w:rPr>
        <w:t>Spiceworks</w:t>
      </w:r>
      <w:r w:rsidRPr="000B2FDB">
        <w:t>. Retrieved January 16, 2023 from https://www.spiceworks.com/tech/innovation/articles/next-big-leap-in-digital-innovation/</w:t>
      </w:r>
    </w:p>
    <w:p w14:paraId="7D4425ED" w14:textId="77777777" w:rsidR="000B2FDB" w:rsidRPr="000B2FDB" w:rsidRDefault="000B2FDB" w:rsidP="000B2FDB">
      <w:pPr>
        <w:pStyle w:val="Bibliography"/>
      </w:pPr>
      <w:r w:rsidRPr="000B2FDB">
        <w:t>[53]</w:t>
      </w:r>
      <w:r w:rsidRPr="000B2FDB">
        <w:tab/>
        <w:t xml:space="preserve">No-Safety-4715. 2022. DevOps is dead, long live DevOps. The core reality of your complaint. </w:t>
      </w:r>
      <w:r w:rsidRPr="000B2FDB">
        <w:rPr>
          <w:i/>
          <w:iCs/>
        </w:rPr>
        <w:t>r/devops</w:t>
      </w:r>
      <w:r w:rsidRPr="000B2FDB">
        <w:t>. Retrieved January 17, 2023 from www.reddit.com/r/devops/comments/u0yo1h/devops_is_dead_long_live_devops/</w:t>
      </w:r>
    </w:p>
    <w:p w14:paraId="3A6FE9E9" w14:textId="77777777" w:rsidR="000B2FDB" w:rsidRPr="000B2FDB" w:rsidRDefault="000B2FDB" w:rsidP="000B2FDB">
      <w:pPr>
        <w:pStyle w:val="Bibliography"/>
      </w:pPr>
      <w:r w:rsidRPr="000B2FDB">
        <w:t>[54]</w:t>
      </w:r>
      <w:r w:rsidRPr="000B2FDB">
        <w:tab/>
        <w:t xml:space="preserve">No-Safety-4715. 2022. DevOps is dead, long live DevOps. This is the core goal of DevOps. </w:t>
      </w:r>
      <w:r w:rsidRPr="000B2FDB">
        <w:rPr>
          <w:i/>
          <w:iCs/>
        </w:rPr>
        <w:t>r/devops</w:t>
      </w:r>
      <w:r w:rsidRPr="000B2FDB">
        <w:t>. Retrieved January 17, 2023 from www.reddit.com/r/devops/comments/u0yo1h/devops_is_dead_long_live_devops/i4aiy3o/</w:t>
      </w:r>
    </w:p>
    <w:p w14:paraId="726D7060" w14:textId="77777777" w:rsidR="000B2FDB" w:rsidRPr="000B2FDB" w:rsidRDefault="000B2FDB" w:rsidP="000B2FDB">
      <w:pPr>
        <w:pStyle w:val="Bibliography"/>
      </w:pPr>
      <w:r w:rsidRPr="000B2FDB">
        <w:t>[55]</w:t>
      </w:r>
      <w:r w:rsidRPr="000B2FDB">
        <w:tab/>
        <w:t>Obsidian743. 2022. DevOps is dead, long live DevOps : devops. Retrieved January 16, 2023 from https://www.reddit.com/r/devops/comments/u0yo1h/devops_is_dead_long_live_devops/</w:t>
      </w:r>
    </w:p>
    <w:p w14:paraId="6B7CFFD2" w14:textId="77777777" w:rsidR="000B2FDB" w:rsidRPr="000B2FDB" w:rsidRDefault="000B2FDB" w:rsidP="000B2FDB">
      <w:pPr>
        <w:pStyle w:val="Bibliography"/>
      </w:pPr>
      <w:r w:rsidRPr="000B2FDB">
        <w:t>[56]</w:t>
      </w:r>
      <w:r w:rsidRPr="000B2FDB">
        <w:tab/>
        <w:t xml:space="preserve">Paddy_does_stuff. 2022. Starting career in DevOps with no professional tech exp?. It can depend on. </w:t>
      </w:r>
      <w:r w:rsidRPr="000B2FDB">
        <w:rPr>
          <w:i/>
          <w:iCs/>
        </w:rPr>
        <w:t>r/devops</w:t>
      </w:r>
      <w:r w:rsidRPr="000B2FDB">
        <w:t>. Retrieved January 17, 2023 from www.reddit.com/r/devops/comments/tah72r/starting_career_in_devops_with_no_professional/</w:t>
      </w:r>
    </w:p>
    <w:p w14:paraId="356EF953" w14:textId="77777777" w:rsidR="000B2FDB" w:rsidRPr="000B2FDB" w:rsidRDefault="000B2FDB" w:rsidP="000B2FDB">
      <w:pPr>
        <w:pStyle w:val="Bibliography"/>
      </w:pPr>
      <w:r w:rsidRPr="000B2FDB">
        <w:t>[57]</w:t>
      </w:r>
      <w:r w:rsidRPr="000B2FDB">
        <w:tab/>
        <w:t xml:space="preserve">Project Management Institute. The Workflow of Disciplined DevOps. </w:t>
      </w:r>
      <w:r w:rsidRPr="000B2FDB">
        <w:rPr>
          <w:i/>
          <w:iCs/>
        </w:rPr>
        <w:t>PMI</w:t>
      </w:r>
      <w:r w:rsidRPr="000B2FDB">
        <w:t>. Retrieved January 17, 2023 from https://www.pmi.org/disciplined-agile/process/disciplined-devops/the-workflow-of-disciplined-devops</w:t>
      </w:r>
    </w:p>
    <w:p w14:paraId="7D5FBD7D" w14:textId="77777777" w:rsidR="000B2FDB" w:rsidRPr="000B2FDB" w:rsidRDefault="000B2FDB" w:rsidP="000B2FDB">
      <w:pPr>
        <w:pStyle w:val="Bibliography"/>
      </w:pPr>
      <w:r w:rsidRPr="000B2FDB">
        <w:t>[58]</w:t>
      </w:r>
      <w:r w:rsidRPr="000B2FDB">
        <w:tab/>
        <w:t xml:space="preserve">Ben Putano. 2020. 6 Software Development Trends for 2020: Developers Needed. </w:t>
      </w:r>
      <w:r w:rsidRPr="000B2FDB">
        <w:rPr>
          <w:i/>
          <w:iCs/>
        </w:rPr>
        <w:t>Stackify</w:t>
      </w:r>
      <w:r w:rsidRPr="000B2FDB">
        <w:t>. Retrieved January 16, 2023 from https://stackify.com/software-development-trends-2018/</w:t>
      </w:r>
    </w:p>
    <w:p w14:paraId="5CF56A88" w14:textId="77777777" w:rsidR="000B2FDB" w:rsidRPr="000B2FDB" w:rsidRDefault="000B2FDB" w:rsidP="000B2FDB">
      <w:pPr>
        <w:pStyle w:val="Bibliography"/>
      </w:pPr>
      <w:r w:rsidRPr="000B2FDB">
        <w:t>[59]</w:t>
      </w:r>
      <w:r w:rsidRPr="000B2FDB">
        <w:tab/>
        <w:t xml:space="preserve">Andy Raindell. 2022. What is DevOps, and why is it necessary today? What are the advantages and disadvantages of DevOps?. DevOps is a set of practices. </w:t>
      </w:r>
      <w:r w:rsidRPr="000B2FDB">
        <w:rPr>
          <w:i/>
          <w:iCs/>
        </w:rPr>
        <w:t>Quora</w:t>
      </w:r>
      <w:r w:rsidRPr="000B2FDB">
        <w:t>. Retrieved January 17, 2023 from https://www.quora.com/What-is-DevOps-and-why-is-it-necessary-today-What-are-the-advantages-and-disadvantages-of-DevOps/answer/Andy-Raindell</w:t>
      </w:r>
    </w:p>
    <w:p w14:paraId="4E04C2A4" w14:textId="77777777" w:rsidR="000B2FDB" w:rsidRPr="000B2FDB" w:rsidRDefault="000B2FDB" w:rsidP="000B2FDB">
      <w:pPr>
        <w:pStyle w:val="Bibliography"/>
      </w:pPr>
      <w:r w:rsidRPr="000B2FDB">
        <w:t>[60]</w:t>
      </w:r>
      <w:r w:rsidRPr="000B2FDB">
        <w:tab/>
        <w:t xml:space="preserve">Tim Regulski and Sana Humes. 2017. How CVP Puts the Biz in DevOps. </w:t>
      </w:r>
      <w:r w:rsidRPr="000B2FDB">
        <w:rPr>
          <w:i/>
          <w:iCs/>
        </w:rPr>
        <w:t>CVP</w:t>
      </w:r>
      <w:r w:rsidRPr="000B2FDB">
        <w:t>. Retrieved January 17, 2023 from https://www.cvpcorp.com/blog/how-cvp-puts-the-biz-in-devops</w:t>
      </w:r>
    </w:p>
    <w:p w14:paraId="27ABE240" w14:textId="77777777" w:rsidR="000B2FDB" w:rsidRPr="000B2FDB" w:rsidRDefault="000B2FDB" w:rsidP="000B2FDB">
      <w:pPr>
        <w:pStyle w:val="Bibliography"/>
      </w:pPr>
      <w:r w:rsidRPr="000B2FDB">
        <w:t>[61]</w:t>
      </w:r>
      <w:r w:rsidRPr="000B2FDB">
        <w:tab/>
        <w:t xml:space="preserve">Ruth Reinicke. 2016. What is Biz, Dev and Ops or BizDevOps? </w:t>
      </w:r>
      <w:r w:rsidRPr="000B2FDB">
        <w:rPr>
          <w:i/>
          <w:iCs/>
        </w:rPr>
        <w:t>LeanIX</w:t>
      </w:r>
      <w:r w:rsidRPr="000B2FDB">
        <w:t>. Retrieved January 16, 2023 from https://www.leanix.net/en/blog/what-is-biz-dev-and-ops-or-bizdevops</w:t>
      </w:r>
    </w:p>
    <w:p w14:paraId="08136E78" w14:textId="77777777" w:rsidR="000B2FDB" w:rsidRPr="000B2FDB" w:rsidRDefault="000B2FDB" w:rsidP="000B2FDB">
      <w:pPr>
        <w:pStyle w:val="Bibliography"/>
      </w:pPr>
      <w:r w:rsidRPr="000B2FDB">
        <w:t>[62]</w:t>
      </w:r>
      <w:r w:rsidRPr="000B2FDB">
        <w:tab/>
        <w:t xml:space="preserve">Rjv. 2019. RJV ’s Blog: Automating BDD - CI/CD, BizDevOps. </w:t>
      </w:r>
      <w:r w:rsidRPr="000B2FDB">
        <w:rPr>
          <w:i/>
          <w:iCs/>
        </w:rPr>
        <w:t>RJV ’s Blog</w:t>
      </w:r>
      <w:r w:rsidRPr="000B2FDB">
        <w:t>. Retrieved January 16, 2023 from https://ravichandranjv.blogspot.com/2019/10/automating-bdd-ccd-bizdevops.html</w:t>
      </w:r>
    </w:p>
    <w:p w14:paraId="6C81B46D" w14:textId="77777777" w:rsidR="000B2FDB" w:rsidRPr="000B2FDB" w:rsidRDefault="000B2FDB" w:rsidP="000B2FDB">
      <w:pPr>
        <w:pStyle w:val="Bibliography"/>
      </w:pPr>
      <w:r w:rsidRPr="000B2FDB">
        <w:t>[63]</w:t>
      </w:r>
      <w:r w:rsidRPr="000B2FDB">
        <w:tab/>
        <w:t xml:space="preserve">rproffitt. 2022. Why DevOps Adoption Should Matter to Developers in 2022? </w:t>
      </w:r>
      <w:r w:rsidRPr="000B2FDB">
        <w:rPr>
          <w:i/>
          <w:iCs/>
        </w:rPr>
        <w:t>TechRepublic</w:t>
      </w:r>
      <w:r w:rsidRPr="000B2FDB">
        <w:t>. Retrieved January 17, 2023 from https://www.techrepublic.com/forums/discussions/why-devops-adoption-should-matter-to-developers-in-2022/</w:t>
      </w:r>
    </w:p>
    <w:p w14:paraId="46F3BAB3" w14:textId="77777777" w:rsidR="000B2FDB" w:rsidRPr="000B2FDB" w:rsidRDefault="000B2FDB" w:rsidP="000B2FDB">
      <w:pPr>
        <w:pStyle w:val="Bibliography"/>
      </w:pPr>
      <w:r w:rsidRPr="000B2FDB">
        <w:t>[64]</w:t>
      </w:r>
      <w:r w:rsidRPr="000B2FDB">
        <w:tab/>
        <w:t xml:space="preserve">Bernd Rücker. 2018. BizDevOps — the true value proposition of workflow engines. </w:t>
      </w:r>
      <w:r w:rsidRPr="000B2FDB">
        <w:rPr>
          <w:i/>
          <w:iCs/>
        </w:rPr>
        <w:t>Medium</w:t>
      </w:r>
      <w:r w:rsidRPr="000B2FDB">
        <w:t>. Retrieved January 17, 2023 from https://blog.bernd-ruecker.com/bizdevops-the-true-value-proposition-of-workflow-engines-f342509ba8bb</w:t>
      </w:r>
    </w:p>
    <w:p w14:paraId="0F4E3DAC" w14:textId="77777777" w:rsidR="000B2FDB" w:rsidRPr="000B2FDB" w:rsidRDefault="000B2FDB" w:rsidP="000B2FDB">
      <w:pPr>
        <w:pStyle w:val="Bibliography"/>
      </w:pPr>
      <w:r w:rsidRPr="000B2FDB">
        <w:t>[65]</w:t>
      </w:r>
      <w:r w:rsidRPr="000B2FDB">
        <w:tab/>
        <w:t xml:space="preserve">Antony Savvas. 2022. The most important DevOps tools for tech workers. </w:t>
      </w:r>
      <w:r w:rsidRPr="000B2FDB">
        <w:rPr>
          <w:i/>
          <w:iCs/>
        </w:rPr>
        <w:t>Information Age</w:t>
      </w:r>
      <w:r w:rsidRPr="000B2FDB">
        <w:t>. Retrieved January 17, 2023 from https://www.information-age.com/the-most-important-devops-tools-for-tech-workers-20123/</w:t>
      </w:r>
    </w:p>
    <w:p w14:paraId="47A09E64" w14:textId="77777777" w:rsidR="000B2FDB" w:rsidRPr="000B2FDB" w:rsidRDefault="000B2FDB" w:rsidP="000B2FDB">
      <w:pPr>
        <w:pStyle w:val="Bibliography"/>
      </w:pPr>
      <w:r w:rsidRPr="000B2FDB">
        <w:lastRenderedPageBreak/>
        <w:t>[66]</w:t>
      </w:r>
      <w:r w:rsidRPr="000B2FDB">
        <w:tab/>
        <w:t xml:space="preserve">Schuberg Philis. BizDevOps. </w:t>
      </w:r>
      <w:r w:rsidRPr="000B2FDB">
        <w:rPr>
          <w:i/>
          <w:iCs/>
        </w:rPr>
        <w:t>Schuberg Philis</w:t>
      </w:r>
      <w:r w:rsidRPr="000B2FDB">
        <w:t>. Retrieved January 17, 2023 from https://schubergphilis.com/en/how-we-work/bizdevops</w:t>
      </w:r>
    </w:p>
    <w:p w14:paraId="77E930ED" w14:textId="77777777" w:rsidR="000B2FDB" w:rsidRPr="000B2FDB" w:rsidRDefault="000B2FDB" w:rsidP="000B2FDB">
      <w:pPr>
        <w:pStyle w:val="Bibliography"/>
      </w:pPr>
      <w:r w:rsidRPr="000B2FDB">
        <w:t>[67]</w:t>
      </w:r>
      <w:r w:rsidRPr="000B2FDB">
        <w:tab/>
        <w:t xml:space="preserve">Sebastian Schulze and Jacob Tiedemann. 2018. DevOps becomes BizDevOps. </w:t>
      </w:r>
      <w:r w:rsidRPr="000B2FDB">
        <w:rPr>
          <w:i/>
          <w:iCs/>
        </w:rPr>
        <w:t>DevOps Conference</w:t>
      </w:r>
      <w:r w:rsidRPr="000B2FDB">
        <w:t>. Retrieved January 17, 2023 from https://devopscon.io/blog/devops-becomes-bizdevops/</w:t>
      </w:r>
    </w:p>
    <w:p w14:paraId="4806E2B1" w14:textId="77777777" w:rsidR="000B2FDB" w:rsidRPr="000B2FDB" w:rsidRDefault="000B2FDB" w:rsidP="000B2FDB">
      <w:pPr>
        <w:pStyle w:val="Bibliography"/>
      </w:pPr>
      <w:r w:rsidRPr="000B2FDB">
        <w:t>[68]</w:t>
      </w:r>
      <w:r w:rsidRPr="000B2FDB">
        <w:tab/>
        <w:t xml:space="preserve">Henk van der Schuur. 2020. BizDevOps: Bridging that Dominant Divide between Business and IT. </w:t>
      </w:r>
      <w:r w:rsidRPr="000B2FDB">
        <w:rPr>
          <w:i/>
          <w:iCs/>
        </w:rPr>
        <w:t>Medium</w:t>
      </w:r>
      <w:r w:rsidRPr="000B2FDB">
        <w:t>. Retrieved January 17, 2023 from https://stories.schubergphilis.com/bizdevops-bridging-that-dominant-divide-between-business-and-it-c1194297a706</w:t>
      </w:r>
    </w:p>
    <w:p w14:paraId="4B337E09" w14:textId="77777777" w:rsidR="000B2FDB" w:rsidRPr="000B2FDB" w:rsidRDefault="000B2FDB" w:rsidP="000B2FDB">
      <w:pPr>
        <w:pStyle w:val="Bibliography"/>
      </w:pPr>
      <w:r w:rsidRPr="000B2FDB">
        <w:t>[69]</w:t>
      </w:r>
      <w:r w:rsidRPr="000B2FDB">
        <w:tab/>
        <w:t xml:space="preserve">Henk van der Schuur. 2021. BizDevOps: The way to bring technology to the heart of business (and…. </w:t>
      </w:r>
      <w:r w:rsidRPr="000B2FDB">
        <w:rPr>
          <w:i/>
          <w:iCs/>
        </w:rPr>
        <w:t>Schuberg Philis</w:t>
      </w:r>
      <w:r w:rsidRPr="000B2FDB">
        <w:t>. Retrieved January 16, 2023 from https://schubergphilis.com/en/stories/bizdevops-the-way-to-bring-technology-to-the-heart-of-business-and-build-bridges-along-the-way</w:t>
      </w:r>
    </w:p>
    <w:p w14:paraId="11770207" w14:textId="77777777" w:rsidR="000B2FDB" w:rsidRPr="000B2FDB" w:rsidRDefault="000B2FDB" w:rsidP="000B2FDB">
      <w:pPr>
        <w:pStyle w:val="Bibliography"/>
      </w:pPr>
      <w:r w:rsidRPr="000B2FDB">
        <w:t>[70]</w:t>
      </w:r>
      <w:r w:rsidRPr="000B2FDB">
        <w:tab/>
        <w:t xml:space="preserve">Dev Shah. 2020. Is DevOps agile?. DevOps vs Agile. </w:t>
      </w:r>
      <w:r w:rsidRPr="000B2FDB">
        <w:rPr>
          <w:i/>
          <w:iCs/>
        </w:rPr>
        <w:t>Quora</w:t>
      </w:r>
      <w:r w:rsidRPr="000B2FDB">
        <w:t>. Retrieved January 17, 2023 from https://www.quora.com/Is-DevOps-agile-1/answer/Dev-Shah-234</w:t>
      </w:r>
    </w:p>
    <w:p w14:paraId="1D958975" w14:textId="77777777" w:rsidR="000B2FDB" w:rsidRPr="000B2FDB" w:rsidRDefault="000B2FDB" w:rsidP="000B2FDB">
      <w:pPr>
        <w:pStyle w:val="Bibliography"/>
      </w:pPr>
      <w:r w:rsidRPr="000B2FDB">
        <w:t>[71]</w:t>
      </w:r>
      <w:r w:rsidRPr="000B2FDB">
        <w:tab/>
        <w:t>Manas Shome and Raghubir Bose. The next disruption in BFSI: Embracing Industry 4.0 with BizdevOps. Retrieved January 17, 2023 from https://www.tcs.com/what-we-do/industries/banking/white-paper/adopting-bizdevops-financial-services</w:t>
      </w:r>
    </w:p>
    <w:p w14:paraId="0CC708DA" w14:textId="77777777" w:rsidR="000B2FDB" w:rsidRPr="000B2FDB" w:rsidRDefault="000B2FDB" w:rsidP="000B2FDB">
      <w:pPr>
        <w:pStyle w:val="Bibliography"/>
      </w:pPr>
      <w:r w:rsidRPr="00457A10">
        <w:rPr>
          <w:lang w:val="pt-PT"/>
        </w:rPr>
        <w:t>[72]</w:t>
      </w:r>
      <w:r w:rsidRPr="00457A10">
        <w:rPr>
          <w:lang w:val="pt-PT"/>
        </w:rPr>
        <w:tab/>
        <w:t xml:space="preserve">Eduardo Silva and Manuel Pais. 2021. </w:t>
      </w:r>
      <w:r w:rsidRPr="000B2FDB">
        <w:t xml:space="preserve">DevOps is Not Enough for Scaling and Evolving Tech-Driven Organizations: a Q&amp;A with Eduardo da Silva. </w:t>
      </w:r>
      <w:r w:rsidRPr="000B2FDB">
        <w:rPr>
          <w:i/>
          <w:iCs/>
        </w:rPr>
        <w:t>InfoQ</w:t>
      </w:r>
      <w:r w:rsidRPr="000B2FDB">
        <w:t>. Retrieved January 16, 2023 from https://www.infoq.com/articles/devops-not-enough-scaling-tech-driven-organizations/</w:t>
      </w:r>
    </w:p>
    <w:p w14:paraId="4AAB4147" w14:textId="77777777" w:rsidR="000B2FDB" w:rsidRPr="000B2FDB" w:rsidRDefault="000B2FDB" w:rsidP="000B2FDB">
      <w:pPr>
        <w:pStyle w:val="Bibliography"/>
      </w:pPr>
      <w:r w:rsidRPr="000B2FDB">
        <w:t>[73]</w:t>
      </w:r>
      <w:r w:rsidRPr="000B2FDB">
        <w:tab/>
        <w:t xml:space="preserve">sophieclark. 2019. What Is The Future Of DevOps?. Increasing adoption of microservices architecture. </w:t>
      </w:r>
      <w:r w:rsidRPr="000B2FDB">
        <w:rPr>
          <w:i/>
          <w:iCs/>
        </w:rPr>
        <w:t>TechRepublic</w:t>
      </w:r>
      <w:r w:rsidRPr="000B2FDB">
        <w:t>. Retrieved January 17, 2023 from https://www.techrepublic.com/forums/discussions/what-is-the-future-of-devops/</w:t>
      </w:r>
    </w:p>
    <w:p w14:paraId="26F40F78" w14:textId="77777777" w:rsidR="000B2FDB" w:rsidRPr="000B2FDB" w:rsidRDefault="000B2FDB" w:rsidP="000B2FDB">
      <w:pPr>
        <w:pStyle w:val="Bibliography"/>
      </w:pPr>
      <w:r w:rsidRPr="000B2FDB">
        <w:t>[74]</w:t>
      </w:r>
      <w:r w:rsidRPr="000B2FDB">
        <w:tab/>
        <w:t xml:space="preserve">Dominik Strube. 2018. BizDevOps for digital services. </w:t>
      </w:r>
      <w:r w:rsidRPr="000B2FDB">
        <w:rPr>
          <w:i/>
          <w:iCs/>
        </w:rPr>
        <w:t>Bosch ConnectedWorld Blog</w:t>
      </w:r>
      <w:r w:rsidRPr="000B2FDB">
        <w:t>. Retrieved January 16, 2023 from https://blog.bosch-si.com/business-models/bizdevops-for-digital-services/</w:t>
      </w:r>
    </w:p>
    <w:p w14:paraId="7C023DCA" w14:textId="77777777" w:rsidR="000B2FDB" w:rsidRPr="000B2FDB" w:rsidRDefault="000B2FDB" w:rsidP="000B2FDB">
      <w:pPr>
        <w:pStyle w:val="Bibliography"/>
      </w:pPr>
      <w:r w:rsidRPr="000B2FDB">
        <w:t>[75]</w:t>
      </w:r>
      <w:r w:rsidRPr="000B2FDB">
        <w:tab/>
        <w:t xml:space="preserve">TechTarget. 2016. Why -- and how -- BizDevOps is going to change everything. </w:t>
      </w:r>
      <w:r w:rsidRPr="000B2FDB">
        <w:rPr>
          <w:i/>
          <w:iCs/>
        </w:rPr>
        <w:t>TechTarget</w:t>
      </w:r>
      <w:r w:rsidRPr="000B2FDB">
        <w:t>. Retrieved January 16, 2023 from https://www.techtarget.com/searchsoftwarequality/essentialguide/Why-and-how-BizDevOps-is-going-to-change-everything</w:t>
      </w:r>
    </w:p>
    <w:p w14:paraId="7D096E5B" w14:textId="77777777" w:rsidR="000B2FDB" w:rsidRPr="000B2FDB" w:rsidRDefault="000B2FDB" w:rsidP="000B2FDB">
      <w:pPr>
        <w:pStyle w:val="Bibliography"/>
      </w:pPr>
      <w:r w:rsidRPr="000B2FDB">
        <w:t>[76]</w:t>
      </w:r>
      <w:r w:rsidRPr="000B2FDB">
        <w:tab/>
        <w:t>t_go_rust_flutter. 2022. DevOps is dead, long live DevOps : devops. Retrieved January 16, 2023 from https://www.reddit.com/r/devops/comments/u0yo1h/devops_is_dead_long_live_devops/</w:t>
      </w:r>
    </w:p>
    <w:p w14:paraId="6DDBA28D" w14:textId="77777777" w:rsidR="000B2FDB" w:rsidRPr="000B2FDB" w:rsidRDefault="000B2FDB" w:rsidP="000B2FDB">
      <w:pPr>
        <w:pStyle w:val="Bibliography"/>
      </w:pPr>
      <w:r w:rsidRPr="000B2FDB">
        <w:t>[77]</w:t>
      </w:r>
      <w:r w:rsidRPr="000B2FDB">
        <w:tab/>
        <w:t xml:space="preserve">wageof. 2022. Starting career in DevOps with no professional tech exp?. DevOps is a skill and a craft. </w:t>
      </w:r>
      <w:r w:rsidRPr="000B2FDB">
        <w:rPr>
          <w:i/>
          <w:iCs/>
        </w:rPr>
        <w:t>r/devops</w:t>
      </w:r>
      <w:r w:rsidRPr="000B2FDB">
        <w:t>. Retrieved January 17, 2023 from www.reddit.com/r/devops/comments/tah72r/starting_career_in_devops_with_no_professional/</w:t>
      </w:r>
    </w:p>
    <w:p w14:paraId="1DF7E10D" w14:textId="77777777" w:rsidR="000B2FDB" w:rsidRPr="000B2FDB" w:rsidRDefault="000B2FDB" w:rsidP="000B2FDB">
      <w:pPr>
        <w:pStyle w:val="Bibliography"/>
      </w:pPr>
      <w:r w:rsidRPr="000B2FDB">
        <w:t>[78]</w:t>
      </w:r>
      <w:r w:rsidRPr="000B2FDB">
        <w:tab/>
        <w:t xml:space="preserve">Phil Wainewright. 2016. How IT leads disruptive innovation at banking giant ING. </w:t>
      </w:r>
      <w:r w:rsidRPr="000B2FDB">
        <w:rPr>
          <w:i/>
          <w:iCs/>
        </w:rPr>
        <w:t>diginomica</w:t>
      </w:r>
      <w:r w:rsidRPr="000B2FDB">
        <w:t>. Retrieved January 17, 2023 from https://diginomica.com/how-it-leads-disruptive-innovation-at-banking-giant-ing</w:t>
      </w:r>
    </w:p>
    <w:p w14:paraId="498183DE" w14:textId="77777777" w:rsidR="000B2FDB" w:rsidRPr="000B2FDB" w:rsidRDefault="000B2FDB" w:rsidP="000B2FDB">
      <w:pPr>
        <w:pStyle w:val="Bibliography"/>
      </w:pPr>
      <w:r w:rsidRPr="000B2FDB">
        <w:t>[79]</w:t>
      </w:r>
      <w:r w:rsidRPr="000B2FDB">
        <w:tab/>
        <w:t xml:space="preserve">Paul Wilkinson. 2019. Is Your Organization ‘Fit for the Future’? </w:t>
      </w:r>
      <w:r w:rsidRPr="000B2FDB">
        <w:rPr>
          <w:i/>
          <w:iCs/>
        </w:rPr>
        <w:t>DevOps.com</w:t>
      </w:r>
      <w:r w:rsidRPr="000B2FDB">
        <w:t>. Retrieved January 17, 2023 from https://devops.com/is-your-organization-fit-for-the-future/</w:t>
      </w:r>
    </w:p>
    <w:p w14:paraId="08ACB4D1" w14:textId="77777777" w:rsidR="000B2FDB" w:rsidRPr="000B2FDB" w:rsidRDefault="000B2FDB" w:rsidP="000B2FDB">
      <w:pPr>
        <w:pStyle w:val="Bibliography"/>
      </w:pPr>
      <w:r w:rsidRPr="000B2FDB">
        <w:t>[80]</w:t>
      </w:r>
      <w:r w:rsidRPr="000B2FDB">
        <w:tab/>
        <w:t xml:space="preserve">Myrvin Yap. 2020. User experience done right with BizDevOps. </w:t>
      </w:r>
      <w:r w:rsidRPr="000B2FDB">
        <w:rPr>
          <w:i/>
          <w:iCs/>
        </w:rPr>
        <w:t>Frontier Enterprise</w:t>
      </w:r>
      <w:r w:rsidRPr="000B2FDB">
        <w:t>. Retrieved January 17, 2023 from https://www.frontier-enterprise.com/user-experience-done-right-with-bizdevops/</w:t>
      </w:r>
    </w:p>
    <w:p w14:paraId="44AEACFD" w14:textId="6A5C900F" w:rsidR="007A2C7F" w:rsidRDefault="007A2C7F" w:rsidP="00DD0C5F">
      <w:r>
        <w:fldChar w:fldCharType="end"/>
      </w:r>
    </w:p>
    <w:p w14:paraId="39DEAF3E" w14:textId="77777777" w:rsidR="007A2C7F" w:rsidRPr="00616B47" w:rsidRDefault="007A2C7F" w:rsidP="00DD0C5F"/>
    <w:sectPr w:rsidR="007A2C7F" w:rsidRPr="00616B47">
      <w:headerReference w:type="default" r:id="rId7"/>
      <w:footerReference w:type="default" r:id="rId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7CB8" w14:textId="77777777" w:rsidR="009F0841" w:rsidRDefault="009F0841">
      <w:r>
        <w:separator/>
      </w:r>
    </w:p>
  </w:endnote>
  <w:endnote w:type="continuationSeparator" w:id="0">
    <w:p w14:paraId="6CDE3671" w14:textId="77777777" w:rsidR="009F0841" w:rsidRDefault="009F0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A4621" w14:textId="77777777" w:rsidR="00860E90" w:rsidRDefault="00860E9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93AFE" w14:textId="77777777" w:rsidR="009F0841" w:rsidRDefault="009F0841">
      <w:r>
        <w:separator/>
      </w:r>
    </w:p>
  </w:footnote>
  <w:footnote w:type="continuationSeparator" w:id="0">
    <w:p w14:paraId="5DABD867" w14:textId="77777777" w:rsidR="009F0841" w:rsidRDefault="009F08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20CC8" w14:textId="77777777" w:rsidR="00860E90" w:rsidRDefault="00860E9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6287876"/>
    <w:multiLevelType w:val="multilevel"/>
    <w:tmpl w:val="BC7C6D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05600514">
    <w:abstractNumId w:val="9"/>
  </w:num>
  <w:num w:numId="2" w16cid:durableId="1757706630">
    <w:abstractNumId w:val="8"/>
  </w:num>
  <w:num w:numId="3" w16cid:durableId="1499732067">
    <w:abstractNumId w:val="7"/>
  </w:num>
  <w:num w:numId="4" w16cid:durableId="1442799270">
    <w:abstractNumId w:val="10"/>
  </w:num>
  <w:num w:numId="5" w16cid:durableId="911157151">
    <w:abstractNumId w:val="2"/>
  </w:num>
  <w:num w:numId="6" w16cid:durableId="2077317300">
    <w:abstractNumId w:val="0"/>
  </w:num>
  <w:num w:numId="7" w16cid:durableId="206265389">
    <w:abstractNumId w:val="15"/>
  </w:num>
  <w:num w:numId="8" w16cid:durableId="562835003">
    <w:abstractNumId w:val="4"/>
  </w:num>
  <w:num w:numId="9" w16cid:durableId="869535663">
    <w:abstractNumId w:val="11"/>
  </w:num>
  <w:num w:numId="10" w16cid:durableId="2022854487">
    <w:abstractNumId w:val="13"/>
  </w:num>
  <w:num w:numId="11" w16cid:durableId="441072267">
    <w:abstractNumId w:val="16"/>
  </w:num>
  <w:num w:numId="12" w16cid:durableId="455877165">
    <w:abstractNumId w:val="14"/>
  </w:num>
  <w:num w:numId="13" w16cid:durableId="2134129906">
    <w:abstractNumId w:val="12"/>
  </w:num>
  <w:num w:numId="14" w16cid:durableId="1585186266">
    <w:abstractNumId w:val="6"/>
  </w:num>
  <w:num w:numId="15" w16cid:durableId="93598718">
    <w:abstractNumId w:val="1"/>
  </w:num>
  <w:num w:numId="16" w16cid:durableId="124085069">
    <w:abstractNumId w:val="5"/>
  </w:num>
  <w:num w:numId="17" w16cid:durableId="13908057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7"/>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E90"/>
    <w:rsid w:val="00001C32"/>
    <w:rsid w:val="00004E5E"/>
    <w:rsid w:val="0001719A"/>
    <w:rsid w:val="00022181"/>
    <w:rsid w:val="00026092"/>
    <w:rsid w:val="00026877"/>
    <w:rsid w:val="00026C36"/>
    <w:rsid w:val="000353FA"/>
    <w:rsid w:val="0003695C"/>
    <w:rsid w:val="000405AB"/>
    <w:rsid w:val="00041C21"/>
    <w:rsid w:val="000428B6"/>
    <w:rsid w:val="00047272"/>
    <w:rsid w:val="00050B43"/>
    <w:rsid w:val="0005148B"/>
    <w:rsid w:val="00051B77"/>
    <w:rsid w:val="00052B02"/>
    <w:rsid w:val="000534FA"/>
    <w:rsid w:val="0005465D"/>
    <w:rsid w:val="00062F7E"/>
    <w:rsid w:val="00064852"/>
    <w:rsid w:val="000751EE"/>
    <w:rsid w:val="00077349"/>
    <w:rsid w:val="0008191E"/>
    <w:rsid w:val="000922F8"/>
    <w:rsid w:val="000963DF"/>
    <w:rsid w:val="000A0F27"/>
    <w:rsid w:val="000A1116"/>
    <w:rsid w:val="000A361D"/>
    <w:rsid w:val="000A7951"/>
    <w:rsid w:val="000B2FDB"/>
    <w:rsid w:val="000B6BA4"/>
    <w:rsid w:val="000C2764"/>
    <w:rsid w:val="000C558F"/>
    <w:rsid w:val="000D05D5"/>
    <w:rsid w:val="000D0746"/>
    <w:rsid w:val="000D160C"/>
    <w:rsid w:val="000D397D"/>
    <w:rsid w:val="000D5408"/>
    <w:rsid w:val="000D542C"/>
    <w:rsid w:val="000D64EC"/>
    <w:rsid w:val="000D6D5C"/>
    <w:rsid w:val="000E5A32"/>
    <w:rsid w:val="000E629B"/>
    <w:rsid w:val="000E79F1"/>
    <w:rsid w:val="000F021B"/>
    <w:rsid w:val="000F3198"/>
    <w:rsid w:val="000F3BDD"/>
    <w:rsid w:val="000F5D41"/>
    <w:rsid w:val="00102C36"/>
    <w:rsid w:val="001074AF"/>
    <w:rsid w:val="001079DB"/>
    <w:rsid w:val="00121DAD"/>
    <w:rsid w:val="00122BE7"/>
    <w:rsid w:val="001325C5"/>
    <w:rsid w:val="00134A95"/>
    <w:rsid w:val="00135913"/>
    <w:rsid w:val="001454E7"/>
    <w:rsid w:val="00146067"/>
    <w:rsid w:val="001465AC"/>
    <w:rsid w:val="001513DD"/>
    <w:rsid w:val="00152C1E"/>
    <w:rsid w:val="00153B2C"/>
    <w:rsid w:val="00162CBA"/>
    <w:rsid w:val="001651BE"/>
    <w:rsid w:val="001676A9"/>
    <w:rsid w:val="00167771"/>
    <w:rsid w:val="001762C5"/>
    <w:rsid w:val="0017762C"/>
    <w:rsid w:val="00177D93"/>
    <w:rsid w:val="0018400E"/>
    <w:rsid w:val="0019222F"/>
    <w:rsid w:val="001A113F"/>
    <w:rsid w:val="001A356D"/>
    <w:rsid w:val="001B10DF"/>
    <w:rsid w:val="001B1355"/>
    <w:rsid w:val="001B2E3F"/>
    <w:rsid w:val="001B38BF"/>
    <w:rsid w:val="001B50FD"/>
    <w:rsid w:val="001C2743"/>
    <w:rsid w:val="001C34D6"/>
    <w:rsid w:val="001C34D8"/>
    <w:rsid w:val="001C5C06"/>
    <w:rsid w:val="001C6556"/>
    <w:rsid w:val="001C6ECA"/>
    <w:rsid w:val="001E4A1E"/>
    <w:rsid w:val="001E5B2A"/>
    <w:rsid w:val="001E64F8"/>
    <w:rsid w:val="001F18C4"/>
    <w:rsid w:val="001F6C38"/>
    <w:rsid w:val="002045A8"/>
    <w:rsid w:val="002076EB"/>
    <w:rsid w:val="002078B4"/>
    <w:rsid w:val="00211D7D"/>
    <w:rsid w:val="002240DC"/>
    <w:rsid w:val="00224568"/>
    <w:rsid w:val="00232F0A"/>
    <w:rsid w:val="00235E2B"/>
    <w:rsid w:val="002413D0"/>
    <w:rsid w:val="002423F2"/>
    <w:rsid w:val="0024349B"/>
    <w:rsid w:val="00246561"/>
    <w:rsid w:val="00255505"/>
    <w:rsid w:val="00257E13"/>
    <w:rsid w:val="00260603"/>
    <w:rsid w:val="00261A33"/>
    <w:rsid w:val="002622BA"/>
    <w:rsid w:val="0027215F"/>
    <w:rsid w:val="00277660"/>
    <w:rsid w:val="00281C0B"/>
    <w:rsid w:val="00284E81"/>
    <w:rsid w:val="002875A3"/>
    <w:rsid w:val="002878F1"/>
    <w:rsid w:val="00292751"/>
    <w:rsid w:val="00293B69"/>
    <w:rsid w:val="00295FCE"/>
    <w:rsid w:val="002966DA"/>
    <w:rsid w:val="002A3D50"/>
    <w:rsid w:val="002B6645"/>
    <w:rsid w:val="002C0564"/>
    <w:rsid w:val="002C26B6"/>
    <w:rsid w:val="002C2B55"/>
    <w:rsid w:val="002C4756"/>
    <w:rsid w:val="002D744D"/>
    <w:rsid w:val="002E1987"/>
    <w:rsid w:val="002E1FFD"/>
    <w:rsid w:val="002F0B49"/>
    <w:rsid w:val="00301C7E"/>
    <w:rsid w:val="00302CF3"/>
    <w:rsid w:val="00307FD6"/>
    <w:rsid w:val="00314503"/>
    <w:rsid w:val="00316B21"/>
    <w:rsid w:val="003259C8"/>
    <w:rsid w:val="00332121"/>
    <w:rsid w:val="0033371C"/>
    <w:rsid w:val="003344A4"/>
    <w:rsid w:val="00340435"/>
    <w:rsid w:val="00347172"/>
    <w:rsid w:val="00354D7D"/>
    <w:rsid w:val="003568C3"/>
    <w:rsid w:val="00360788"/>
    <w:rsid w:val="00375AC8"/>
    <w:rsid w:val="00376F43"/>
    <w:rsid w:val="00383FB1"/>
    <w:rsid w:val="0038539C"/>
    <w:rsid w:val="003932F6"/>
    <w:rsid w:val="003A5C98"/>
    <w:rsid w:val="003A6AE9"/>
    <w:rsid w:val="003B1254"/>
    <w:rsid w:val="003B1D06"/>
    <w:rsid w:val="003B2C94"/>
    <w:rsid w:val="003B3609"/>
    <w:rsid w:val="003C79E8"/>
    <w:rsid w:val="003D03C8"/>
    <w:rsid w:val="003D045D"/>
    <w:rsid w:val="003D3FCB"/>
    <w:rsid w:val="003E3BD6"/>
    <w:rsid w:val="003E4F5E"/>
    <w:rsid w:val="003E575C"/>
    <w:rsid w:val="003E6B9F"/>
    <w:rsid w:val="003E700E"/>
    <w:rsid w:val="003F0309"/>
    <w:rsid w:val="003F4AB8"/>
    <w:rsid w:val="004046BD"/>
    <w:rsid w:val="00415C3D"/>
    <w:rsid w:val="00417748"/>
    <w:rsid w:val="00420785"/>
    <w:rsid w:val="00423002"/>
    <w:rsid w:val="004313B6"/>
    <w:rsid w:val="004376C5"/>
    <w:rsid w:val="00441542"/>
    <w:rsid w:val="004424B8"/>
    <w:rsid w:val="004426C2"/>
    <w:rsid w:val="00446333"/>
    <w:rsid w:val="004465AD"/>
    <w:rsid w:val="004474C1"/>
    <w:rsid w:val="00455479"/>
    <w:rsid w:val="00457A10"/>
    <w:rsid w:val="004610D7"/>
    <w:rsid w:val="004651AA"/>
    <w:rsid w:val="00465A38"/>
    <w:rsid w:val="00471548"/>
    <w:rsid w:val="00474A1B"/>
    <w:rsid w:val="0047762E"/>
    <w:rsid w:val="00484F1A"/>
    <w:rsid w:val="004900D2"/>
    <w:rsid w:val="0049266A"/>
    <w:rsid w:val="004A339F"/>
    <w:rsid w:val="004A4782"/>
    <w:rsid w:val="004A47EB"/>
    <w:rsid w:val="004B15A5"/>
    <w:rsid w:val="004B4379"/>
    <w:rsid w:val="004C09F3"/>
    <w:rsid w:val="004C10C8"/>
    <w:rsid w:val="004C2F0B"/>
    <w:rsid w:val="004C33EF"/>
    <w:rsid w:val="004C38E4"/>
    <w:rsid w:val="004C6669"/>
    <w:rsid w:val="004C7973"/>
    <w:rsid w:val="004C7BD6"/>
    <w:rsid w:val="004D20AB"/>
    <w:rsid w:val="004E584C"/>
    <w:rsid w:val="004E5B07"/>
    <w:rsid w:val="004E6357"/>
    <w:rsid w:val="004E6FFB"/>
    <w:rsid w:val="004F073A"/>
    <w:rsid w:val="004F0BB6"/>
    <w:rsid w:val="00512FB6"/>
    <w:rsid w:val="00525CA1"/>
    <w:rsid w:val="00533181"/>
    <w:rsid w:val="00544ABD"/>
    <w:rsid w:val="00546FAC"/>
    <w:rsid w:val="005478AD"/>
    <w:rsid w:val="005556F8"/>
    <w:rsid w:val="00555EA8"/>
    <w:rsid w:val="00564BCE"/>
    <w:rsid w:val="00566C77"/>
    <w:rsid w:val="00566E36"/>
    <w:rsid w:val="00570529"/>
    <w:rsid w:val="00583B76"/>
    <w:rsid w:val="00584D3F"/>
    <w:rsid w:val="005A0577"/>
    <w:rsid w:val="005B00D1"/>
    <w:rsid w:val="005B6862"/>
    <w:rsid w:val="005C3A64"/>
    <w:rsid w:val="005C4127"/>
    <w:rsid w:val="005C4B9B"/>
    <w:rsid w:val="005D12DE"/>
    <w:rsid w:val="005D2942"/>
    <w:rsid w:val="005D4763"/>
    <w:rsid w:val="005E0E8D"/>
    <w:rsid w:val="005E2CEE"/>
    <w:rsid w:val="005E416D"/>
    <w:rsid w:val="005E7827"/>
    <w:rsid w:val="005E789F"/>
    <w:rsid w:val="005F070D"/>
    <w:rsid w:val="005F43D0"/>
    <w:rsid w:val="005F5175"/>
    <w:rsid w:val="005F57AC"/>
    <w:rsid w:val="00605223"/>
    <w:rsid w:val="00605B83"/>
    <w:rsid w:val="00611755"/>
    <w:rsid w:val="00611AE5"/>
    <w:rsid w:val="00611F87"/>
    <w:rsid w:val="0061596F"/>
    <w:rsid w:val="00616B47"/>
    <w:rsid w:val="00616E0B"/>
    <w:rsid w:val="00617CF4"/>
    <w:rsid w:val="00620E0A"/>
    <w:rsid w:val="00621818"/>
    <w:rsid w:val="00635422"/>
    <w:rsid w:val="00636A0F"/>
    <w:rsid w:val="0064300F"/>
    <w:rsid w:val="006445C0"/>
    <w:rsid w:val="00655497"/>
    <w:rsid w:val="00655DFE"/>
    <w:rsid w:val="006563C6"/>
    <w:rsid w:val="006662A4"/>
    <w:rsid w:val="00666B77"/>
    <w:rsid w:val="006718C9"/>
    <w:rsid w:val="006720BA"/>
    <w:rsid w:val="00683AC9"/>
    <w:rsid w:val="00683BF4"/>
    <w:rsid w:val="00686943"/>
    <w:rsid w:val="00691481"/>
    <w:rsid w:val="0069508D"/>
    <w:rsid w:val="006968C7"/>
    <w:rsid w:val="00696A39"/>
    <w:rsid w:val="006A134D"/>
    <w:rsid w:val="006A5207"/>
    <w:rsid w:val="006A5DCC"/>
    <w:rsid w:val="006A6A93"/>
    <w:rsid w:val="006A6C18"/>
    <w:rsid w:val="006B4A24"/>
    <w:rsid w:val="006D0A72"/>
    <w:rsid w:val="006D33E5"/>
    <w:rsid w:val="006D510A"/>
    <w:rsid w:val="006D5788"/>
    <w:rsid w:val="006E5605"/>
    <w:rsid w:val="006E7E5D"/>
    <w:rsid w:val="006F49D9"/>
    <w:rsid w:val="006F4D92"/>
    <w:rsid w:val="00702054"/>
    <w:rsid w:val="00705137"/>
    <w:rsid w:val="0071019C"/>
    <w:rsid w:val="00713C73"/>
    <w:rsid w:val="0071621A"/>
    <w:rsid w:val="00722295"/>
    <w:rsid w:val="00723394"/>
    <w:rsid w:val="00723F5A"/>
    <w:rsid w:val="00724CAD"/>
    <w:rsid w:val="0073228F"/>
    <w:rsid w:val="00732D35"/>
    <w:rsid w:val="0073573D"/>
    <w:rsid w:val="007367BB"/>
    <w:rsid w:val="007375AA"/>
    <w:rsid w:val="007452E4"/>
    <w:rsid w:val="00757005"/>
    <w:rsid w:val="0076156F"/>
    <w:rsid w:val="007626CB"/>
    <w:rsid w:val="00766009"/>
    <w:rsid w:val="007664C7"/>
    <w:rsid w:val="007732B0"/>
    <w:rsid w:val="00773E90"/>
    <w:rsid w:val="00774757"/>
    <w:rsid w:val="00777E99"/>
    <w:rsid w:val="00781C00"/>
    <w:rsid w:val="00782681"/>
    <w:rsid w:val="007913FC"/>
    <w:rsid w:val="00791ED7"/>
    <w:rsid w:val="007927A3"/>
    <w:rsid w:val="007944EF"/>
    <w:rsid w:val="00795CD9"/>
    <w:rsid w:val="00796570"/>
    <w:rsid w:val="007A157A"/>
    <w:rsid w:val="007A2A93"/>
    <w:rsid w:val="007A2C7F"/>
    <w:rsid w:val="007A3BF2"/>
    <w:rsid w:val="007B1512"/>
    <w:rsid w:val="007B27E9"/>
    <w:rsid w:val="007B550E"/>
    <w:rsid w:val="007B61E7"/>
    <w:rsid w:val="007C4DAF"/>
    <w:rsid w:val="007D1C82"/>
    <w:rsid w:val="007D3CD8"/>
    <w:rsid w:val="007D5018"/>
    <w:rsid w:val="007E02C2"/>
    <w:rsid w:val="007E3644"/>
    <w:rsid w:val="007E4710"/>
    <w:rsid w:val="00802696"/>
    <w:rsid w:val="00806CFB"/>
    <w:rsid w:val="00807135"/>
    <w:rsid w:val="00815D5F"/>
    <w:rsid w:val="00815E40"/>
    <w:rsid w:val="00825535"/>
    <w:rsid w:val="00833D43"/>
    <w:rsid w:val="00834867"/>
    <w:rsid w:val="00836354"/>
    <w:rsid w:val="0084186A"/>
    <w:rsid w:val="008505E1"/>
    <w:rsid w:val="00850EA6"/>
    <w:rsid w:val="00857AE6"/>
    <w:rsid w:val="00860C86"/>
    <w:rsid w:val="00860E90"/>
    <w:rsid w:val="00863EB3"/>
    <w:rsid w:val="00871506"/>
    <w:rsid w:val="00880360"/>
    <w:rsid w:val="00886CA3"/>
    <w:rsid w:val="008A278F"/>
    <w:rsid w:val="008A58EB"/>
    <w:rsid w:val="008B0AF0"/>
    <w:rsid w:val="008B74CE"/>
    <w:rsid w:val="008C1000"/>
    <w:rsid w:val="008C1D37"/>
    <w:rsid w:val="008C1F03"/>
    <w:rsid w:val="008C3D15"/>
    <w:rsid w:val="008C3F44"/>
    <w:rsid w:val="008C4FF7"/>
    <w:rsid w:val="008C5D4D"/>
    <w:rsid w:val="008C66F9"/>
    <w:rsid w:val="008D2D15"/>
    <w:rsid w:val="008E1600"/>
    <w:rsid w:val="008E2678"/>
    <w:rsid w:val="008E384D"/>
    <w:rsid w:val="008E7BEE"/>
    <w:rsid w:val="008F1644"/>
    <w:rsid w:val="008F25F3"/>
    <w:rsid w:val="008F2F78"/>
    <w:rsid w:val="008F375D"/>
    <w:rsid w:val="008F48AD"/>
    <w:rsid w:val="008F533A"/>
    <w:rsid w:val="00904938"/>
    <w:rsid w:val="00906F70"/>
    <w:rsid w:val="00907B76"/>
    <w:rsid w:val="0091257A"/>
    <w:rsid w:val="00912FE0"/>
    <w:rsid w:val="00931F48"/>
    <w:rsid w:val="00932730"/>
    <w:rsid w:val="009359E6"/>
    <w:rsid w:val="00936160"/>
    <w:rsid w:val="00936682"/>
    <w:rsid w:val="00936F5B"/>
    <w:rsid w:val="00937DE0"/>
    <w:rsid w:val="00941E85"/>
    <w:rsid w:val="009423B5"/>
    <w:rsid w:val="00943DB2"/>
    <w:rsid w:val="009550F6"/>
    <w:rsid w:val="00955AE5"/>
    <w:rsid w:val="00957B1E"/>
    <w:rsid w:val="00963F65"/>
    <w:rsid w:val="00966E6D"/>
    <w:rsid w:val="00975805"/>
    <w:rsid w:val="0098482E"/>
    <w:rsid w:val="009851D7"/>
    <w:rsid w:val="00987AB4"/>
    <w:rsid w:val="00987E73"/>
    <w:rsid w:val="009903D1"/>
    <w:rsid w:val="009A233F"/>
    <w:rsid w:val="009A38F6"/>
    <w:rsid w:val="009A3B23"/>
    <w:rsid w:val="009A48CB"/>
    <w:rsid w:val="009C1AD1"/>
    <w:rsid w:val="009C482D"/>
    <w:rsid w:val="009D0326"/>
    <w:rsid w:val="009D56CF"/>
    <w:rsid w:val="009D58D5"/>
    <w:rsid w:val="009E2296"/>
    <w:rsid w:val="009E5397"/>
    <w:rsid w:val="009E60E3"/>
    <w:rsid w:val="009F0368"/>
    <w:rsid w:val="009F0841"/>
    <w:rsid w:val="009F436A"/>
    <w:rsid w:val="009F6856"/>
    <w:rsid w:val="009F7DD8"/>
    <w:rsid w:val="00A029DF"/>
    <w:rsid w:val="00A02ACF"/>
    <w:rsid w:val="00A104E2"/>
    <w:rsid w:val="00A11BF0"/>
    <w:rsid w:val="00A141E8"/>
    <w:rsid w:val="00A14A5E"/>
    <w:rsid w:val="00A26584"/>
    <w:rsid w:val="00A30C9A"/>
    <w:rsid w:val="00A31021"/>
    <w:rsid w:val="00A426EA"/>
    <w:rsid w:val="00A466B8"/>
    <w:rsid w:val="00A50495"/>
    <w:rsid w:val="00A57968"/>
    <w:rsid w:val="00A674AC"/>
    <w:rsid w:val="00A711BE"/>
    <w:rsid w:val="00A718BE"/>
    <w:rsid w:val="00A7249F"/>
    <w:rsid w:val="00A740E0"/>
    <w:rsid w:val="00A85BFD"/>
    <w:rsid w:val="00A93E74"/>
    <w:rsid w:val="00A94D58"/>
    <w:rsid w:val="00AA0BB8"/>
    <w:rsid w:val="00AA6AD7"/>
    <w:rsid w:val="00AA75F6"/>
    <w:rsid w:val="00AB075F"/>
    <w:rsid w:val="00AB0E43"/>
    <w:rsid w:val="00AB51BE"/>
    <w:rsid w:val="00AD483E"/>
    <w:rsid w:val="00AE2E9B"/>
    <w:rsid w:val="00AE5879"/>
    <w:rsid w:val="00AE7C6A"/>
    <w:rsid w:val="00AF2309"/>
    <w:rsid w:val="00AF2CAA"/>
    <w:rsid w:val="00AF3212"/>
    <w:rsid w:val="00B00361"/>
    <w:rsid w:val="00B10240"/>
    <w:rsid w:val="00B13264"/>
    <w:rsid w:val="00B150F2"/>
    <w:rsid w:val="00B17A99"/>
    <w:rsid w:val="00B25EA2"/>
    <w:rsid w:val="00B325A7"/>
    <w:rsid w:val="00B348AD"/>
    <w:rsid w:val="00B36A98"/>
    <w:rsid w:val="00B40AD4"/>
    <w:rsid w:val="00B425B3"/>
    <w:rsid w:val="00B43003"/>
    <w:rsid w:val="00B430BC"/>
    <w:rsid w:val="00B50701"/>
    <w:rsid w:val="00B52D6C"/>
    <w:rsid w:val="00B556F7"/>
    <w:rsid w:val="00B558BD"/>
    <w:rsid w:val="00B62F6B"/>
    <w:rsid w:val="00B700D4"/>
    <w:rsid w:val="00B72E7B"/>
    <w:rsid w:val="00B75BAF"/>
    <w:rsid w:val="00B8073A"/>
    <w:rsid w:val="00B91B7E"/>
    <w:rsid w:val="00B9403B"/>
    <w:rsid w:val="00B97A41"/>
    <w:rsid w:val="00B97B53"/>
    <w:rsid w:val="00BB13B2"/>
    <w:rsid w:val="00BB33EB"/>
    <w:rsid w:val="00BB4D0B"/>
    <w:rsid w:val="00BB5CA9"/>
    <w:rsid w:val="00BC136E"/>
    <w:rsid w:val="00BD0E25"/>
    <w:rsid w:val="00BD3FA5"/>
    <w:rsid w:val="00BD49FA"/>
    <w:rsid w:val="00BD677C"/>
    <w:rsid w:val="00BE0CFA"/>
    <w:rsid w:val="00BE18CC"/>
    <w:rsid w:val="00BE4744"/>
    <w:rsid w:val="00BF03E7"/>
    <w:rsid w:val="00BF4DAD"/>
    <w:rsid w:val="00BF743D"/>
    <w:rsid w:val="00BF777D"/>
    <w:rsid w:val="00C027E7"/>
    <w:rsid w:val="00C121B3"/>
    <w:rsid w:val="00C176C4"/>
    <w:rsid w:val="00C25398"/>
    <w:rsid w:val="00C3048F"/>
    <w:rsid w:val="00C30911"/>
    <w:rsid w:val="00C34EC6"/>
    <w:rsid w:val="00C37D67"/>
    <w:rsid w:val="00C40A97"/>
    <w:rsid w:val="00C46CB7"/>
    <w:rsid w:val="00C5148F"/>
    <w:rsid w:val="00C54C61"/>
    <w:rsid w:val="00C557FB"/>
    <w:rsid w:val="00C57527"/>
    <w:rsid w:val="00C6030D"/>
    <w:rsid w:val="00C63703"/>
    <w:rsid w:val="00C66C03"/>
    <w:rsid w:val="00C72A92"/>
    <w:rsid w:val="00C80063"/>
    <w:rsid w:val="00C80C31"/>
    <w:rsid w:val="00C82D37"/>
    <w:rsid w:val="00C83321"/>
    <w:rsid w:val="00C871F1"/>
    <w:rsid w:val="00C93678"/>
    <w:rsid w:val="00C96DA5"/>
    <w:rsid w:val="00C97BE4"/>
    <w:rsid w:val="00CA06FA"/>
    <w:rsid w:val="00CB061E"/>
    <w:rsid w:val="00CB1883"/>
    <w:rsid w:val="00CC1E8B"/>
    <w:rsid w:val="00CC7152"/>
    <w:rsid w:val="00CD1365"/>
    <w:rsid w:val="00CD7B2E"/>
    <w:rsid w:val="00CE7732"/>
    <w:rsid w:val="00CF2770"/>
    <w:rsid w:val="00CF2C43"/>
    <w:rsid w:val="00CF76C0"/>
    <w:rsid w:val="00D03DF5"/>
    <w:rsid w:val="00D042F1"/>
    <w:rsid w:val="00D15316"/>
    <w:rsid w:val="00D24C06"/>
    <w:rsid w:val="00D30F25"/>
    <w:rsid w:val="00D4379D"/>
    <w:rsid w:val="00D43FD5"/>
    <w:rsid w:val="00D47B19"/>
    <w:rsid w:val="00D54489"/>
    <w:rsid w:val="00D6015D"/>
    <w:rsid w:val="00D61A67"/>
    <w:rsid w:val="00D66328"/>
    <w:rsid w:val="00D705F4"/>
    <w:rsid w:val="00D711F6"/>
    <w:rsid w:val="00D74C8D"/>
    <w:rsid w:val="00D75A35"/>
    <w:rsid w:val="00D85292"/>
    <w:rsid w:val="00D911CD"/>
    <w:rsid w:val="00D91DA4"/>
    <w:rsid w:val="00D93A5E"/>
    <w:rsid w:val="00DA256D"/>
    <w:rsid w:val="00DA574D"/>
    <w:rsid w:val="00DB6A21"/>
    <w:rsid w:val="00DD0C5F"/>
    <w:rsid w:val="00DD3787"/>
    <w:rsid w:val="00DD6BC6"/>
    <w:rsid w:val="00DD7010"/>
    <w:rsid w:val="00DE3CF8"/>
    <w:rsid w:val="00E02DAB"/>
    <w:rsid w:val="00E04CF9"/>
    <w:rsid w:val="00E12448"/>
    <w:rsid w:val="00E12703"/>
    <w:rsid w:val="00E130BD"/>
    <w:rsid w:val="00E176D7"/>
    <w:rsid w:val="00E2483E"/>
    <w:rsid w:val="00E25837"/>
    <w:rsid w:val="00E27944"/>
    <w:rsid w:val="00E3247F"/>
    <w:rsid w:val="00E376A7"/>
    <w:rsid w:val="00E429ED"/>
    <w:rsid w:val="00E42E91"/>
    <w:rsid w:val="00E436BE"/>
    <w:rsid w:val="00E50BDF"/>
    <w:rsid w:val="00E63BE6"/>
    <w:rsid w:val="00E663AE"/>
    <w:rsid w:val="00E671B6"/>
    <w:rsid w:val="00E70C5B"/>
    <w:rsid w:val="00E71AC3"/>
    <w:rsid w:val="00E71ADC"/>
    <w:rsid w:val="00E75448"/>
    <w:rsid w:val="00E82547"/>
    <w:rsid w:val="00E8300E"/>
    <w:rsid w:val="00E8621D"/>
    <w:rsid w:val="00E9050D"/>
    <w:rsid w:val="00E917EE"/>
    <w:rsid w:val="00E93B86"/>
    <w:rsid w:val="00E95FD5"/>
    <w:rsid w:val="00EA7231"/>
    <w:rsid w:val="00EB2838"/>
    <w:rsid w:val="00EB4F16"/>
    <w:rsid w:val="00EB5392"/>
    <w:rsid w:val="00EC0C1B"/>
    <w:rsid w:val="00EC2393"/>
    <w:rsid w:val="00EC34A7"/>
    <w:rsid w:val="00EC589C"/>
    <w:rsid w:val="00EC7B34"/>
    <w:rsid w:val="00ED3762"/>
    <w:rsid w:val="00ED6BAB"/>
    <w:rsid w:val="00EE1413"/>
    <w:rsid w:val="00EF2548"/>
    <w:rsid w:val="00F01162"/>
    <w:rsid w:val="00F01871"/>
    <w:rsid w:val="00F115B4"/>
    <w:rsid w:val="00F2178C"/>
    <w:rsid w:val="00F235EC"/>
    <w:rsid w:val="00F37501"/>
    <w:rsid w:val="00F408AB"/>
    <w:rsid w:val="00F46F5C"/>
    <w:rsid w:val="00F50E5A"/>
    <w:rsid w:val="00F52DD8"/>
    <w:rsid w:val="00F536E6"/>
    <w:rsid w:val="00F573E7"/>
    <w:rsid w:val="00F62905"/>
    <w:rsid w:val="00F64782"/>
    <w:rsid w:val="00F66CFF"/>
    <w:rsid w:val="00F73F3B"/>
    <w:rsid w:val="00F740CF"/>
    <w:rsid w:val="00F767D6"/>
    <w:rsid w:val="00F82B78"/>
    <w:rsid w:val="00F905A3"/>
    <w:rsid w:val="00F93DCC"/>
    <w:rsid w:val="00F93E2D"/>
    <w:rsid w:val="00F967A0"/>
    <w:rsid w:val="00FA054F"/>
    <w:rsid w:val="00FA4851"/>
    <w:rsid w:val="00FB3CD5"/>
    <w:rsid w:val="00FB631D"/>
    <w:rsid w:val="00FB6964"/>
    <w:rsid w:val="00FC1DF6"/>
    <w:rsid w:val="00FC1E7E"/>
    <w:rsid w:val="00FC4A00"/>
    <w:rsid w:val="00FD0C76"/>
    <w:rsid w:val="00FD5E7C"/>
    <w:rsid w:val="00FE0474"/>
    <w:rsid w:val="00FE1269"/>
    <w:rsid w:val="00FE1D2A"/>
    <w:rsid w:val="00FE334E"/>
    <w:rsid w:val="00FE6C6F"/>
    <w:rsid w:val="00FF14F2"/>
    <w:rsid w:val="00FF2200"/>
    <w:rsid w:val="00FF4B8D"/>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decimalSymbol w:val=","/>
  <w:listSeparator w:val=","/>
  <w14:docId w14:val="2A4C8DFF"/>
  <w15:docId w15:val="{BB47F1E9-9246-FA4C-BD86-AE0CCBA01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PT"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52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autoRedefine/>
    <w:uiPriority w:val="9"/>
    <w:qFormat/>
    <w:rsid w:val="00616B47"/>
    <w:pPr>
      <w:keepNext/>
      <w:keepLines/>
      <w:numPr>
        <w:numId w:val="15"/>
      </w:numPr>
      <w:pBdr>
        <w:top w:val="nil"/>
        <w:left w:val="nil"/>
        <w:bottom w:val="nil"/>
        <w:right w:val="nil"/>
        <w:between w:val="nil"/>
        <w:bar w:val="nil"/>
      </w:pBdr>
      <w:spacing w:after="120"/>
      <w:ind w:left="431" w:hanging="431"/>
      <w:outlineLvl w:val="0"/>
    </w:pPr>
    <w:rPr>
      <w:rFonts w:eastAsiaTheme="majorEastAsia" w:cstheme="majorBidi"/>
      <w:b/>
      <w:color w:val="000000" w:themeColor="text1"/>
      <w:szCs w:val="32"/>
      <w:bdr w:val="nil"/>
      <w:lang w:val="en-US"/>
    </w:rPr>
  </w:style>
  <w:style w:type="paragraph" w:styleId="Heading2">
    <w:name w:val="heading 2"/>
    <w:basedOn w:val="Normal"/>
    <w:next w:val="Normal"/>
    <w:link w:val="Heading2Char"/>
    <w:uiPriority w:val="9"/>
    <w:unhideWhenUsed/>
    <w:qFormat/>
    <w:rsid w:val="005B6862"/>
    <w:pPr>
      <w:keepNext/>
      <w:keepLines/>
      <w:numPr>
        <w:ilvl w:val="1"/>
        <w:numId w:val="15"/>
      </w:numPr>
      <w:pBdr>
        <w:top w:val="nil"/>
        <w:left w:val="nil"/>
        <w:bottom w:val="nil"/>
        <w:right w:val="nil"/>
        <w:between w:val="nil"/>
        <w:bar w:val="nil"/>
      </w:pBdr>
      <w:spacing w:after="120"/>
      <w:outlineLvl w:val="1"/>
    </w:pPr>
    <w:rPr>
      <w:rFonts w:eastAsiaTheme="majorEastAsia" w:cstheme="majorBidi"/>
      <w:b/>
      <w:color w:val="000000" w:themeColor="text1"/>
      <w:sz w:val="22"/>
      <w:szCs w:val="26"/>
      <w:bdr w:val="nil"/>
      <w:lang w:val="en-US"/>
    </w:rPr>
  </w:style>
  <w:style w:type="paragraph" w:styleId="Heading3">
    <w:name w:val="heading 3"/>
    <w:basedOn w:val="Normal"/>
    <w:next w:val="Normal"/>
    <w:link w:val="Heading3Char"/>
    <w:uiPriority w:val="9"/>
    <w:semiHidden/>
    <w:unhideWhenUsed/>
    <w:qFormat/>
    <w:rsid w:val="005B6862"/>
    <w:pPr>
      <w:keepNext/>
      <w:keepLines/>
      <w:numPr>
        <w:ilvl w:val="2"/>
        <w:numId w:val="15"/>
      </w:numPr>
      <w:pBdr>
        <w:top w:val="nil"/>
        <w:left w:val="nil"/>
        <w:bottom w:val="nil"/>
        <w:right w:val="nil"/>
        <w:between w:val="nil"/>
        <w:bar w:val="nil"/>
      </w:pBdr>
      <w:spacing w:before="40"/>
      <w:outlineLvl w:val="2"/>
    </w:pPr>
    <w:rPr>
      <w:rFonts w:asciiTheme="majorHAnsi" w:eastAsiaTheme="majorEastAsia" w:hAnsiTheme="majorHAnsi" w:cstheme="majorBidi"/>
      <w:color w:val="1F4E69" w:themeColor="accent1" w:themeShade="7F"/>
      <w:bdr w:val="nil"/>
      <w:lang w:val="en-US"/>
    </w:rPr>
  </w:style>
  <w:style w:type="paragraph" w:styleId="Heading4">
    <w:name w:val="heading 4"/>
    <w:basedOn w:val="Normal"/>
    <w:next w:val="Normal"/>
    <w:link w:val="Heading4Char"/>
    <w:uiPriority w:val="9"/>
    <w:semiHidden/>
    <w:unhideWhenUsed/>
    <w:qFormat/>
    <w:rsid w:val="005B6862"/>
    <w:pPr>
      <w:keepNext/>
      <w:keepLines/>
      <w:numPr>
        <w:ilvl w:val="3"/>
        <w:numId w:val="15"/>
      </w:numPr>
      <w:pBdr>
        <w:top w:val="nil"/>
        <w:left w:val="nil"/>
        <w:bottom w:val="nil"/>
        <w:right w:val="nil"/>
        <w:between w:val="nil"/>
        <w:bar w:val="nil"/>
      </w:pBdr>
      <w:spacing w:before="40"/>
      <w:outlineLvl w:val="3"/>
    </w:pPr>
    <w:rPr>
      <w:rFonts w:asciiTheme="majorHAnsi" w:eastAsiaTheme="majorEastAsia" w:hAnsiTheme="majorHAnsi" w:cstheme="majorBidi"/>
      <w:i/>
      <w:iCs/>
      <w:color w:val="2F759E" w:themeColor="accent1" w:themeShade="BF"/>
      <w:sz w:val="20"/>
      <w:bdr w:val="nil"/>
      <w:lang w:val="en-US"/>
    </w:rPr>
  </w:style>
  <w:style w:type="paragraph" w:styleId="Heading5">
    <w:name w:val="heading 5"/>
    <w:basedOn w:val="Normal"/>
    <w:next w:val="Normal"/>
    <w:link w:val="Heading5Char"/>
    <w:uiPriority w:val="9"/>
    <w:semiHidden/>
    <w:unhideWhenUsed/>
    <w:qFormat/>
    <w:rsid w:val="005B6862"/>
    <w:pPr>
      <w:keepNext/>
      <w:keepLines/>
      <w:numPr>
        <w:ilvl w:val="4"/>
        <w:numId w:val="15"/>
      </w:numPr>
      <w:pBdr>
        <w:top w:val="nil"/>
        <w:left w:val="nil"/>
        <w:bottom w:val="nil"/>
        <w:right w:val="nil"/>
        <w:between w:val="nil"/>
        <w:bar w:val="nil"/>
      </w:pBdr>
      <w:spacing w:before="40"/>
      <w:outlineLvl w:val="4"/>
    </w:pPr>
    <w:rPr>
      <w:rFonts w:asciiTheme="majorHAnsi" w:eastAsiaTheme="majorEastAsia" w:hAnsiTheme="majorHAnsi" w:cstheme="majorBidi"/>
      <w:color w:val="2F759E" w:themeColor="accent1" w:themeShade="BF"/>
      <w:sz w:val="20"/>
      <w:bdr w:val="nil"/>
      <w:lang w:val="en-US"/>
    </w:rPr>
  </w:style>
  <w:style w:type="paragraph" w:styleId="Heading6">
    <w:name w:val="heading 6"/>
    <w:basedOn w:val="Normal"/>
    <w:next w:val="Normal"/>
    <w:link w:val="Heading6Char"/>
    <w:uiPriority w:val="9"/>
    <w:semiHidden/>
    <w:unhideWhenUsed/>
    <w:qFormat/>
    <w:rsid w:val="005B6862"/>
    <w:pPr>
      <w:keepNext/>
      <w:keepLines/>
      <w:numPr>
        <w:ilvl w:val="5"/>
        <w:numId w:val="15"/>
      </w:numPr>
      <w:pBdr>
        <w:top w:val="nil"/>
        <w:left w:val="nil"/>
        <w:bottom w:val="nil"/>
        <w:right w:val="nil"/>
        <w:between w:val="nil"/>
        <w:bar w:val="nil"/>
      </w:pBdr>
      <w:spacing w:before="40"/>
      <w:outlineLvl w:val="5"/>
    </w:pPr>
    <w:rPr>
      <w:rFonts w:asciiTheme="majorHAnsi" w:eastAsiaTheme="majorEastAsia" w:hAnsiTheme="majorHAnsi" w:cstheme="majorBidi"/>
      <w:color w:val="1F4E69" w:themeColor="accent1" w:themeShade="7F"/>
      <w:sz w:val="20"/>
      <w:bdr w:val="nil"/>
      <w:lang w:val="en-US"/>
    </w:rPr>
  </w:style>
  <w:style w:type="paragraph" w:styleId="Heading7">
    <w:name w:val="heading 7"/>
    <w:basedOn w:val="Normal"/>
    <w:next w:val="Normal"/>
    <w:link w:val="Heading7Char"/>
    <w:uiPriority w:val="9"/>
    <w:semiHidden/>
    <w:unhideWhenUsed/>
    <w:qFormat/>
    <w:rsid w:val="005B6862"/>
    <w:pPr>
      <w:keepNext/>
      <w:keepLines/>
      <w:numPr>
        <w:ilvl w:val="6"/>
        <w:numId w:val="15"/>
      </w:numPr>
      <w:pBdr>
        <w:top w:val="nil"/>
        <w:left w:val="nil"/>
        <w:bottom w:val="nil"/>
        <w:right w:val="nil"/>
        <w:between w:val="nil"/>
        <w:bar w:val="nil"/>
      </w:pBdr>
      <w:spacing w:before="40"/>
      <w:outlineLvl w:val="6"/>
    </w:pPr>
    <w:rPr>
      <w:rFonts w:asciiTheme="majorHAnsi" w:eastAsiaTheme="majorEastAsia" w:hAnsiTheme="majorHAnsi" w:cstheme="majorBidi"/>
      <w:i/>
      <w:iCs/>
      <w:color w:val="1F4E69" w:themeColor="accent1" w:themeShade="7F"/>
      <w:sz w:val="20"/>
      <w:bdr w:val="nil"/>
      <w:lang w:val="en-US"/>
    </w:rPr>
  </w:style>
  <w:style w:type="paragraph" w:styleId="Heading8">
    <w:name w:val="heading 8"/>
    <w:basedOn w:val="Normal"/>
    <w:next w:val="Normal"/>
    <w:link w:val="Heading8Char"/>
    <w:uiPriority w:val="9"/>
    <w:semiHidden/>
    <w:unhideWhenUsed/>
    <w:qFormat/>
    <w:rsid w:val="005B6862"/>
    <w:pPr>
      <w:keepNext/>
      <w:keepLines/>
      <w:numPr>
        <w:ilvl w:val="7"/>
        <w:numId w:val="15"/>
      </w:numPr>
      <w:pBdr>
        <w:top w:val="nil"/>
        <w:left w:val="nil"/>
        <w:bottom w:val="nil"/>
        <w:right w:val="nil"/>
        <w:between w:val="nil"/>
        <w:bar w:val="nil"/>
      </w:pBdr>
      <w:spacing w:before="40"/>
      <w:outlineLvl w:val="7"/>
    </w:pPr>
    <w:rPr>
      <w:rFonts w:asciiTheme="majorHAnsi" w:eastAsiaTheme="majorEastAsia" w:hAnsiTheme="majorHAnsi" w:cstheme="majorBidi"/>
      <w:color w:val="272727" w:themeColor="text1" w:themeTint="D8"/>
      <w:sz w:val="21"/>
      <w:szCs w:val="21"/>
      <w:bdr w:val="nil"/>
      <w:lang w:val="en-US"/>
    </w:rPr>
  </w:style>
  <w:style w:type="paragraph" w:styleId="Heading9">
    <w:name w:val="heading 9"/>
    <w:basedOn w:val="Normal"/>
    <w:next w:val="Normal"/>
    <w:link w:val="Heading9Char"/>
    <w:uiPriority w:val="9"/>
    <w:semiHidden/>
    <w:unhideWhenUsed/>
    <w:qFormat/>
    <w:rsid w:val="005B6862"/>
    <w:pPr>
      <w:keepNext/>
      <w:keepLines/>
      <w:numPr>
        <w:ilvl w:val="8"/>
        <w:numId w:val="15"/>
      </w:numPr>
      <w:pBdr>
        <w:top w:val="nil"/>
        <w:left w:val="nil"/>
        <w:bottom w:val="nil"/>
        <w:right w:val="nil"/>
        <w:between w:val="nil"/>
        <w:bar w:val="nil"/>
      </w:pBdr>
      <w:spacing w:before="40"/>
      <w:outlineLvl w:val="8"/>
    </w:pPr>
    <w:rPr>
      <w:rFonts w:asciiTheme="majorHAnsi" w:eastAsiaTheme="majorEastAsia" w:hAnsiTheme="majorHAnsi" w:cstheme="majorBidi"/>
      <w:i/>
      <w:iCs/>
      <w:color w:val="272727" w:themeColor="text1" w:themeTint="D8"/>
      <w:sz w:val="21"/>
      <w:szCs w:val="21"/>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Helvetica" w:cs="Arial Unicode MS"/>
      <w:color w:val="000000"/>
      <w:sz w:val="22"/>
      <w:szCs w:val="22"/>
      <w14:textOutline w14:w="0" w14:cap="flat" w14:cmpd="sng" w14:algn="ctr">
        <w14:noFill/>
        <w14:prstDash w14:val="solid"/>
        <w14:bevel/>
      </w14:textOutline>
    </w:rPr>
  </w:style>
  <w:style w:type="paragraph" w:customStyle="1" w:styleId="TableStyle1">
    <w:name w:val="Table Style 1"/>
    <w:rPr>
      <w:rFonts w:ascii="Helvetica" w:hAnsi="Helvetica" w:cs="Arial Unicode MS"/>
      <w:b/>
      <w:bCs/>
      <w:color w:val="000000"/>
      <w14:textOutline w14:w="0" w14:cap="flat" w14:cmpd="sng" w14:algn="ctr">
        <w14:noFill/>
        <w14:prstDash w14:val="solid"/>
        <w14:bevel/>
      </w14:textOutline>
    </w:rPr>
  </w:style>
  <w:style w:type="paragraph" w:customStyle="1" w:styleId="TableStyle2">
    <w:name w:val="Table Style 2"/>
    <w:rPr>
      <w:rFonts w:ascii="Helvetica" w:hAnsi="Helvetica" w:cs="Arial Unicode MS"/>
      <w:color w:val="000000"/>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616B47"/>
    <w:rPr>
      <w:rFonts w:eastAsiaTheme="majorEastAsia" w:cstheme="majorBidi"/>
      <w:b/>
      <w:color w:val="000000" w:themeColor="text1"/>
      <w:sz w:val="24"/>
      <w:szCs w:val="32"/>
      <w:lang w:val="en-US"/>
    </w:rPr>
  </w:style>
  <w:style w:type="paragraph" w:styleId="ListParagraph">
    <w:name w:val="List Paragraph"/>
    <w:basedOn w:val="Normal"/>
    <w:uiPriority w:val="34"/>
    <w:qFormat/>
    <w:rsid w:val="00316B21"/>
    <w:pPr>
      <w:pBdr>
        <w:top w:val="nil"/>
        <w:left w:val="nil"/>
        <w:bottom w:val="nil"/>
        <w:right w:val="nil"/>
        <w:between w:val="nil"/>
        <w:bar w:val="nil"/>
      </w:pBdr>
      <w:ind w:left="720"/>
      <w:contextualSpacing/>
    </w:pPr>
    <w:rPr>
      <w:rFonts w:eastAsia="Arial Unicode MS"/>
      <w:sz w:val="20"/>
      <w:bdr w:val="nil"/>
      <w:lang w:val="en-US"/>
    </w:rPr>
  </w:style>
  <w:style w:type="paragraph" w:styleId="NormalWeb">
    <w:name w:val="Normal (Web)"/>
    <w:basedOn w:val="Normal"/>
    <w:uiPriority w:val="99"/>
    <w:semiHidden/>
    <w:unhideWhenUsed/>
    <w:rsid w:val="00A740E0"/>
    <w:pPr>
      <w:pBdr>
        <w:top w:val="nil"/>
        <w:left w:val="nil"/>
        <w:bottom w:val="nil"/>
        <w:right w:val="nil"/>
        <w:between w:val="nil"/>
        <w:bar w:val="nil"/>
      </w:pBdr>
    </w:pPr>
    <w:rPr>
      <w:rFonts w:eastAsia="Arial Unicode MS"/>
      <w:bdr w:val="nil"/>
      <w:lang w:val="en-US"/>
    </w:rPr>
  </w:style>
  <w:style w:type="paragraph" w:styleId="Title">
    <w:name w:val="Title"/>
    <w:basedOn w:val="Normal"/>
    <w:next w:val="Normal"/>
    <w:link w:val="TitleChar"/>
    <w:autoRedefine/>
    <w:uiPriority w:val="10"/>
    <w:qFormat/>
    <w:rsid w:val="00D93A5E"/>
    <w:pPr>
      <w:pBdr>
        <w:top w:val="nil"/>
        <w:left w:val="nil"/>
        <w:bottom w:val="nil"/>
        <w:right w:val="nil"/>
        <w:between w:val="nil"/>
        <w:bar w:val="nil"/>
      </w:pBdr>
      <w:contextualSpacing/>
      <w:jc w:val="center"/>
    </w:pPr>
    <w:rPr>
      <w:rFonts w:eastAsiaTheme="majorEastAsia" w:cstheme="majorBidi"/>
      <w:b/>
      <w:spacing w:val="-10"/>
      <w:kern w:val="28"/>
      <w:sz w:val="32"/>
      <w:szCs w:val="56"/>
      <w:bdr w:val="nil"/>
      <w:lang w:val="en-US"/>
    </w:rPr>
  </w:style>
  <w:style w:type="character" w:customStyle="1" w:styleId="TitleChar">
    <w:name w:val="Title Char"/>
    <w:basedOn w:val="DefaultParagraphFont"/>
    <w:link w:val="Title"/>
    <w:uiPriority w:val="10"/>
    <w:rsid w:val="00D93A5E"/>
    <w:rPr>
      <w:rFonts w:eastAsiaTheme="majorEastAsia" w:cstheme="majorBidi"/>
      <w:b/>
      <w:spacing w:val="-10"/>
      <w:kern w:val="28"/>
      <w:sz w:val="32"/>
      <w:szCs w:val="56"/>
      <w:lang w:val="en-US"/>
    </w:rPr>
  </w:style>
  <w:style w:type="character" w:customStyle="1" w:styleId="Heading2Char">
    <w:name w:val="Heading 2 Char"/>
    <w:basedOn w:val="DefaultParagraphFont"/>
    <w:link w:val="Heading2"/>
    <w:uiPriority w:val="9"/>
    <w:rsid w:val="005B6862"/>
    <w:rPr>
      <w:rFonts w:eastAsiaTheme="majorEastAsia" w:cstheme="majorBidi"/>
      <w:b/>
      <w:color w:val="000000" w:themeColor="text1"/>
      <w:sz w:val="22"/>
      <w:szCs w:val="26"/>
      <w:lang w:val="en-US"/>
    </w:rPr>
  </w:style>
  <w:style w:type="paragraph" w:styleId="FootnoteText">
    <w:name w:val="footnote text"/>
    <w:basedOn w:val="Normal"/>
    <w:link w:val="FootnoteTextChar"/>
    <w:uiPriority w:val="99"/>
    <w:semiHidden/>
    <w:unhideWhenUsed/>
    <w:rsid w:val="005B6862"/>
    <w:pPr>
      <w:pBdr>
        <w:top w:val="nil"/>
        <w:left w:val="nil"/>
        <w:bottom w:val="nil"/>
        <w:right w:val="nil"/>
        <w:between w:val="nil"/>
        <w:bar w:val="nil"/>
      </w:pBdr>
    </w:pPr>
    <w:rPr>
      <w:rFonts w:eastAsia="Arial Unicode MS"/>
      <w:sz w:val="20"/>
      <w:szCs w:val="20"/>
      <w:bdr w:val="nil"/>
      <w:lang w:val="en-US"/>
    </w:rPr>
  </w:style>
  <w:style w:type="character" w:customStyle="1" w:styleId="Heading3Char">
    <w:name w:val="Heading 3 Char"/>
    <w:basedOn w:val="DefaultParagraphFont"/>
    <w:link w:val="Heading3"/>
    <w:uiPriority w:val="9"/>
    <w:semiHidden/>
    <w:rsid w:val="005B6862"/>
    <w:rPr>
      <w:rFonts w:asciiTheme="majorHAnsi" w:eastAsiaTheme="majorEastAsia" w:hAnsiTheme="majorHAnsi" w:cstheme="majorBidi"/>
      <w:color w:val="1F4E69" w:themeColor="accent1" w:themeShade="7F"/>
      <w:sz w:val="24"/>
      <w:szCs w:val="24"/>
      <w:lang w:val="en-US"/>
    </w:rPr>
  </w:style>
  <w:style w:type="character" w:customStyle="1" w:styleId="Heading4Char">
    <w:name w:val="Heading 4 Char"/>
    <w:basedOn w:val="DefaultParagraphFont"/>
    <w:link w:val="Heading4"/>
    <w:uiPriority w:val="9"/>
    <w:semiHidden/>
    <w:rsid w:val="005B6862"/>
    <w:rPr>
      <w:rFonts w:asciiTheme="majorHAnsi" w:eastAsiaTheme="majorEastAsia" w:hAnsiTheme="majorHAnsi" w:cstheme="majorBidi"/>
      <w:i/>
      <w:iCs/>
      <w:color w:val="2F759E" w:themeColor="accent1" w:themeShade="BF"/>
      <w:szCs w:val="24"/>
      <w:lang w:val="en-US"/>
    </w:rPr>
  </w:style>
  <w:style w:type="character" w:customStyle="1" w:styleId="Heading5Char">
    <w:name w:val="Heading 5 Char"/>
    <w:basedOn w:val="DefaultParagraphFont"/>
    <w:link w:val="Heading5"/>
    <w:uiPriority w:val="9"/>
    <w:semiHidden/>
    <w:rsid w:val="005B6862"/>
    <w:rPr>
      <w:rFonts w:asciiTheme="majorHAnsi" w:eastAsiaTheme="majorEastAsia" w:hAnsiTheme="majorHAnsi" w:cstheme="majorBidi"/>
      <w:color w:val="2F759E" w:themeColor="accent1" w:themeShade="BF"/>
      <w:szCs w:val="24"/>
      <w:lang w:val="en-US"/>
    </w:rPr>
  </w:style>
  <w:style w:type="character" w:customStyle="1" w:styleId="Heading6Char">
    <w:name w:val="Heading 6 Char"/>
    <w:basedOn w:val="DefaultParagraphFont"/>
    <w:link w:val="Heading6"/>
    <w:uiPriority w:val="9"/>
    <w:semiHidden/>
    <w:rsid w:val="005B6862"/>
    <w:rPr>
      <w:rFonts w:asciiTheme="majorHAnsi" w:eastAsiaTheme="majorEastAsia" w:hAnsiTheme="majorHAnsi" w:cstheme="majorBidi"/>
      <w:color w:val="1F4E69" w:themeColor="accent1" w:themeShade="7F"/>
      <w:szCs w:val="24"/>
      <w:lang w:val="en-US"/>
    </w:rPr>
  </w:style>
  <w:style w:type="character" w:customStyle="1" w:styleId="Heading7Char">
    <w:name w:val="Heading 7 Char"/>
    <w:basedOn w:val="DefaultParagraphFont"/>
    <w:link w:val="Heading7"/>
    <w:uiPriority w:val="9"/>
    <w:semiHidden/>
    <w:rsid w:val="005B6862"/>
    <w:rPr>
      <w:rFonts w:asciiTheme="majorHAnsi" w:eastAsiaTheme="majorEastAsia" w:hAnsiTheme="majorHAnsi" w:cstheme="majorBidi"/>
      <w:i/>
      <w:iCs/>
      <w:color w:val="1F4E69" w:themeColor="accent1" w:themeShade="7F"/>
      <w:szCs w:val="24"/>
      <w:lang w:val="en-US"/>
    </w:rPr>
  </w:style>
  <w:style w:type="character" w:customStyle="1" w:styleId="Heading8Char">
    <w:name w:val="Heading 8 Char"/>
    <w:basedOn w:val="DefaultParagraphFont"/>
    <w:link w:val="Heading8"/>
    <w:uiPriority w:val="9"/>
    <w:semiHidden/>
    <w:rsid w:val="005B686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B6862"/>
    <w:rPr>
      <w:rFonts w:asciiTheme="majorHAnsi" w:eastAsiaTheme="majorEastAsia" w:hAnsiTheme="majorHAnsi" w:cstheme="majorBidi"/>
      <w:i/>
      <w:iCs/>
      <w:color w:val="272727" w:themeColor="text1" w:themeTint="D8"/>
      <w:sz w:val="21"/>
      <w:szCs w:val="21"/>
      <w:lang w:val="en-US"/>
    </w:rPr>
  </w:style>
  <w:style w:type="character" w:customStyle="1" w:styleId="FootnoteTextChar">
    <w:name w:val="Footnote Text Char"/>
    <w:basedOn w:val="DefaultParagraphFont"/>
    <w:link w:val="FootnoteText"/>
    <w:uiPriority w:val="99"/>
    <w:semiHidden/>
    <w:rsid w:val="005B6862"/>
    <w:rPr>
      <w:lang w:val="en-US"/>
    </w:rPr>
  </w:style>
  <w:style w:type="character" w:styleId="FootnoteReference">
    <w:name w:val="footnote reference"/>
    <w:basedOn w:val="DefaultParagraphFont"/>
    <w:uiPriority w:val="99"/>
    <w:semiHidden/>
    <w:unhideWhenUsed/>
    <w:rsid w:val="005B6862"/>
    <w:rPr>
      <w:vertAlign w:val="superscript"/>
    </w:rPr>
  </w:style>
  <w:style w:type="character" w:styleId="EndnoteReference">
    <w:name w:val="endnote reference"/>
    <w:basedOn w:val="DefaultParagraphFont"/>
    <w:uiPriority w:val="99"/>
    <w:semiHidden/>
    <w:unhideWhenUsed/>
    <w:rsid w:val="007C4DAF"/>
    <w:rPr>
      <w:vertAlign w:val="superscript"/>
    </w:rPr>
  </w:style>
  <w:style w:type="paragraph" w:styleId="Bibliography">
    <w:name w:val="Bibliography"/>
    <w:basedOn w:val="Normal"/>
    <w:next w:val="Normal"/>
    <w:uiPriority w:val="37"/>
    <w:unhideWhenUsed/>
    <w:rsid w:val="001676A9"/>
    <w:pPr>
      <w:pBdr>
        <w:top w:val="nil"/>
        <w:left w:val="nil"/>
        <w:bottom w:val="nil"/>
        <w:right w:val="nil"/>
        <w:between w:val="nil"/>
        <w:bar w:val="nil"/>
      </w:pBdr>
      <w:tabs>
        <w:tab w:val="left" w:pos="500"/>
      </w:tabs>
      <w:ind w:left="504" w:hanging="504"/>
    </w:pPr>
    <w:rPr>
      <w:rFonts w:eastAsia="Arial Unicode MS"/>
      <w:sz w:val="20"/>
      <w:bdr w:val="nil"/>
      <w:lang w:val="en-US"/>
    </w:rPr>
  </w:style>
  <w:style w:type="table" w:styleId="TableGrid">
    <w:name w:val="Table Grid"/>
    <w:basedOn w:val="TableNormal"/>
    <w:uiPriority w:val="39"/>
    <w:rsid w:val="00E43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B74CE"/>
    <w:rPr>
      <w:i/>
      <w:iCs/>
    </w:rPr>
  </w:style>
  <w:style w:type="character" w:styleId="UnresolvedMention">
    <w:name w:val="Unresolved Mention"/>
    <w:basedOn w:val="DefaultParagraphFont"/>
    <w:uiPriority w:val="99"/>
    <w:semiHidden/>
    <w:unhideWhenUsed/>
    <w:rsid w:val="00D85292"/>
    <w:rPr>
      <w:color w:val="605E5C"/>
      <w:shd w:val="clear" w:color="auto" w:fill="E1DFDD"/>
    </w:rPr>
  </w:style>
  <w:style w:type="character" w:styleId="FollowedHyperlink">
    <w:name w:val="FollowedHyperlink"/>
    <w:basedOn w:val="DefaultParagraphFont"/>
    <w:uiPriority w:val="99"/>
    <w:semiHidden/>
    <w:unhideWhenUsed/>
    <w:rsid w:val="002423F2"/>
    <w:rPr>
      <w:color w:val="FF00FF" w:themeColor="followedHyperlink"/>
      <w:u w:val="single"/>
    </w:rPr>
  </w:style>
  <w:style w:type="numbering" w:customStyle="1" w:styleId="CurrentList1">
    <w:name w:val="Current List1"/>
    <w:uiPriority w:val="99"/>
    <w:rsid w:val="00041C21"/>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918">
      <w:bodyDiv w:val="1"/>
      <w:marLeft w:val="0"/>
      <w:marRight w:val="0"/>
      <w:marTop w:val="0"/>
      <w:marBottom w:val="0"/>
      <w:divBdr>
        <w:top w:val="none" w:sz="0" w:space="0" w:color="auto"/>
        <w:left w:val="none" w:sz="0" w:space="0" w:color="auto"/>
        <w:bottom w:val="none" w:sz="0" w:space="0" w:color="auto"/>
        <w:right w:val="none" w:sz="0" w:space="0" w:color="auto"/>
      </w:divBdr>
      <w:divsChild>
        <w:div w:id="1939677396">
          <w:marLeft w:val="0"/>
          <w:marRight w:val="0"/>
          <w:marTop w:val="0"/>
          <w:marBottom w:val="120"/>
          <w:divBdr>
            <w:top w:val="none" w:sz="0" w:space="0" w:color="auto"/>
            <w:left w:val="none" w:sz="0" w:space="0" w:color="auto"/>
            <w:bottom w:val="none" w:sz="0" w:space="0" w:color="auto"/>
            <w:right w:val="none" w:sz="0" w:space="0" w:color="auto"/>
          </w:divBdr>
        </w:div>
        <w:div w:id="1679772333">
          <w:marLeft w:val="0"/>
          <w:marRight w:val="0"/>
          <w:marTop w:val="0"/>
          <w:marBottom w:val="0"/>
          <w:divBdr>
            <w:top w:val="none" w:sz="0" w:space="0" w:color="auto"/>
            <w:left w:val="none" w:sz="0" w:space="0" w:color="auto"/>
            <w:bottom w:val="none" w:sz="0" w:space="0" w:color="auto"/>
            <w:right w:val="none" w:sz="0" w:space="0" w:color="auto"/>
          </w:divBdr>
        </w:div>
        <w:div w:id="1553811167">
          <w:marLeft w:val="0"/>
          <w:marRight w:val="0"/>
          <w:marTop w:val="0"/>
          <w:marBottom w:val="210"/>
          <w:divBdr>
            <w:top w:val="none" w:sz="0" w:space="0" w:color="auto"/>
            <w:left w:val="none" w:sz="0" w:space="0" w:color="auto"/>
            <w:bottom w:val="none" w:sz="0" w:space="0" w:color="auto"/>
            <w:right w:val="none" w:sz="0" w:space="0" w:color="auto"/>
          </w:divBdr>
          <w:divsChild>
            <w:div w:id="93147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394">
      <w:bodyDiv w:val="1"/>
      <w:marLeft w:val="0"/>
      <w:marRight w:val="0"/>
      <w:marTop w:val="0"/>
      <w:marBottom w:val="0"/>
      <w:divBdr>
        <w:top w:val="none" w:sz="0" w:space="0" w:color="auto"/>
        <w:left w:val="none" w:sz="0" w:space="0" w:color="auto"/>
        <w:bottom w:val="none" w:sz="0" w:space="0" w:color="auto"/>
        <w:right w:val="none" w:sz="0" w:space="0" w:color="auto"/>
      </w:divBdr>
    </w:div>
    <w:div w:id="111099622">
      <w:bodyDiv w:val="1"/>
      <w:marLeft w:val="0"/>
      <w:marRight w:val="0"/>
      <w:marTop w:val="0"/>
      <w:marBottom w:val="0"/>
      <w:divBdr>
        <w:top w:val="none" w:sz="0" w:space="0" w:color="auto"/>
        <w:left w:val="none" w:sz="0" w:space="0" w:color="auto"/>
        <w:bottom w:val="none" w:sz="0" w:space="0" w:color="auto"/>
        <w:right w:val="none" w:sz="0" w:space="0" w:color="auto"/>
      </w:divBdr>
      <w:divsChild>
        <w:div w:id="1570574981">
          <w:marLeft w:val="0"/>
          <w:marRight w:val="0"/>
          <w:marTop w:val="0"/>
          <w:marBottom w:val="0"/>
          <w:divBdr>
            <w:top w:val="none" w:sz="0" w:space="0" w:color="auto"/>
            <w:left w:val="none" w:sz="0" w:space="0" w:color="auto"/>
            <w:bottom w:val="none" w:sz="0" w:space="0" w:color="auto"/>
            <w:right w:val="none" w:sz="0" w:space="0" w:color="auto"/>
          </w:divBdr>
          <w:divsChild>
            <w:div w:id="495193835">
              <w:marLeft w:val="0"/>
              <w:marRight w:val="0"/>
              <w:marTop w:val="0"/>
              <w:marBottom w:val="0"/>
              <w:divBdr>
                <w:top w:val="none" w:sz="0" w:space="0" w:color="auto"/>
                <w:left w:val="none" w:sz="0" w:space="0" w:color="auto"/>
                <w:bottom w:val="none" w:sz="0" w:space="0" w:color="auto"/>
                <w:right w:val="none" w:sz="0" w:space="0" w:color="auto"/>
              </w:divBdr>
              <w:divsChild>
                <w:div w:id="106391783">
                  <w:marLeft w:val="0"/>
                  <w:marRight w:val="0"/>
                  <w:marTop w:val="0"/>
                  <w:marBottom w:val="0"/>
                  <w:divBdr>
                    <w:top w:val="none" w:sz="0" w:space="0" w:color="auto"/>
                    <w:left w:val="none" w:sz="0" w:space="0" w:color="auto"/>
                    <w:bottom w:val="none" w:sz="0" w:space="0" w:color="auto"/>
                    <w:right w:val="none" w:sz="0" w:space="0" w:color="auto"/>
                  </w:divBdr>
                  <w:divsChild>
                    <w:div w:id="187861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79067">
      <w:bodyDiv w:val="1"/>
      <w:marLeft w:val="0"/>
      <w:marRight w:val="0"/>
      <w:marTop w:val="0"/>
      <w:marBottom w:val="0"/>
      <w:divBdr>
        <w:top w:val="none" w:sz="0" w:space="0" w:color="auto"/>
        <w:left w:val="none" w:sz="0" w:space="0" w:color="auto"/>
        <w:bottom w:val="none" w:sz="0" w:space="0" w:color="auto"/>
        <w:right w:val="none" w:sz="0" w:space="0" w:color="auto"/>
      </w:divBdr>
    </w:div>
    <w:div w:id="200825060">
      <w:bodyDiv w:val="1"/>
      <w:marLeft w:val="0"/>
      <w:marRight w:val="0"/>
      <w:marTop w:val="0"/>
      <w:marBottom w:val="0"/>
      <w:divBdr>
        <w:top w:val="none" w:sz="0" w:space="0" w:color="auto"/>
        <w:left w:val="none" w:sz="0" w:space="0" w:color="auto"/>
        <w:bottom w:val="none" w:sz="0" w:space="0" w:color="auto"/>
        <w:right w:val="none" w:sz="0" w:space="0" w:color="auto"/>
      </w:divBdr>
    </w:div>
    <w:div w:id="207182008">
      <w:bodyDiv w:val="1"/>
      <w:marLeft w:val="0"/>
      <w:marRight w:val="0"/>
      <w:marTop w:val="0"/>
      <w:marBottom w:val="0"/>
      <w:divBdr>
        <w:top w:val="none" w:sz="0" w:space="0" w:color="auto"/>
        <w:left w:val="none" w:sz="0" w:space="0" w:color="auto"/>
        <w:bottom w:val="none" w:sz="0" w:space="0" w:color="auto"/>
        <w:right w:val="none" w:sz="0" w:space="0" w:color="auto"/>
      </w:divBdr>
    </w:div>
    <w:div w:id="235013913">
      <w:bodyDiv w:val="1"/>
      <w:marLeft w:val="0"/>
      <w:marRight w:val="0"/>
      <w:marTop w:val="0"/>
      <w:marBottom w:val="0"/>
      <w:divBdr>
        <w:top w:val="none" w:sz="0" w:space="0" w:color="auto"/>
        <w:left w:val="none" w:sz="0" w:space="0" w:color="auto"/>
        <w:bottom w:val="none" w:sz="0" w:space="0" w:color="auto"/>
        <w:right w:val="none" w:sz="0" w:space="0" w:color="auto"/>
      </w:divBdr>
    </w:div>
    <w:div w:id="250284046">
      <w:bodyDiv w:val="1"/>
      <w:marLeft w:val="0"/>
      <w:marRight w:val="0"/>
      <w:marTop w:val="0"/>
      <w:marBottom w:val="0"/>
      <w:divBdr>
        <w:top w:val="none" w:sz="0" w:space="0" w:color="auto"/>
        <w:left w:val="none" w:sz="0" w:space="0" w:color="auto"/>
        <w:bottom w:val="none" w:sz="0" w:space="0" w:color="auto"/>
        <w:right w:val="none" w:sz="0" w:space="0" w:color="auto"/>
      </w:divBdr>
      <w:divsChild>
        <w:div w:id="483397543">
          <w:marLeft w:val="0"/>
          <w:marRight w:val="0"/>
          <w:marTop w:val="0"/>
          <w:marBottom w:val="0"/>
          <w:divBdr>
            <w:top w:val="none" w:sz="0" w:space="0" w:color="auto"/>
            <w:left w:val="none" w:sz="0" w:space="0" w:color="auto"/>
            <w:bottom w:val="none" w:sz="0" w:space="0" w:color="auto"/>
            <w:right w:val="none" w:sz="0" w:space="0" w:color="auto"/>
          </w:divBdr>
          <w:divsChild>
            <w:div w:id="1454710246">
              <w:marLeft w:val="0"/>
              <w:marRight w:val="0"/>
              <w:marTop w:val="0"/>
              <w:marBottom w:val="0"/>
              <w:divBdr>
                <w:top w:val="none" w:sz="0" w:space="0" w:color="auto"/>
                <w:left w:val="none" w:sz="0" w:space="0" w:color="auto"/>
                <w:bottom w:val="none" w:sz="0" w:space="0" w:color="auto"/>
                <w:right w:val="none" w:sz="0" w:space="0" w:color="auto"/>
              </w:divBdr>
              <w:divsChild>
                <w:div w:id="38182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254866">
      <w:bodyDiv w:val="1"/>
      <w:marLeft w:val="0"/>
      <w:marRight w:val="0"/>
      <w:marTop w:val="0"/>
      <w:marBottom w:val="0"/>
      <w:divBdr>
        <w:top w:val="none" w:sz="0" w:space="0" w:color="auto"/>
        <w:left w:val="none" w:sz="0" w:space="0" w:color="auto"/>
        <w:bottom w:val="none" w:sz="0" w:space="0" w:color="auto"/>
        <w:right w:val="none" w:sz="0" w:space="0" w:color="auto"/>
      </w:divBdr>
      <w:divsChild>
        <w:div w:id="1285386468">
          <w:marLeft w:val="0"/>
          <w:marRight w:val="0"/>
          <w:marTop w:val="0"/>
          <w:marBottom w:val="0"/>
          <w:divBdr>
            <w:top w:val="none" w:sz="0" w:space="0" w:color="auto"/>
            <w:left w:val="none" w:sz="0" w:space="0" w:color="auto"/>
            <w:bottom w:val="none" w:sz="0" w:space="0" w:color="auto"/>
            <w:right w:val="none" w:sz="0" w:space="0" w:color="auto"/>
          </w:divBdr>
          <w:divsChild>
            <w:div w:id="1499151079">
              <w:marLeft w:val="0"/>
              <w:marRight w:val="0"/>
              <w:marTop w:val="0"/>
              <w:marBottom w:val="0"/>
              <w:divBdr>
                <w:top w:val="none" w:sz="0" w:space="0" w:color="auto"/>
                <w:left w:val="none" w:sz="0" w:space="0" w:color="auto"/>
                <w:bottom w:val="none" w:sz="0" w:space="0" w:color="auto"/>
                <w:right w:val="none" w:sz="0" w:space="0" w:color="auto"/>
              </w:divBdr>
              <w:divsChild>
                <w:div w:id="1257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8529">
      <w:bodyDiv w:val="1"/>
      <w:marLeft w:val="0"/>
      <w:marRight w:val="0"/>
      <w:marTop w:val="0"/>
      <w:marBottom w:val="0"/>
      <w:divBdr>
        <w:top w:val="none" w:sz="0" w:space="0" w:color="auto"/>
        <w:left w:val="none" w:sz="0" w:space="0" w:color="auto"/>
        <w:bottom w:val="none" w:sz="0" w:space="0" w:color="auto"/>
        <w:right w:val="none" w:sz="0" w:space="0" w:color="auto"/>
      </w:divBdr>
      <w:divsChild>
        <w:div w:id="133376721">
          <w:marLeft w:val="0"/>
          <w:marRight w:val="0"/>
          <w:marTop w:val="0"/>
          <w:marBottom w:val="0"/>
          <w:divBdr>
            <w:top w:val="none" w:sz="0" w:space="0" w:color="auto"/>
            <w:left w:val="none" w:sz="0" w:space="0" w:color="auto"/>
            <w:bottom w:val="none" w:sz="0" w:space="0" w:color="auto"/>
            <w:right w:val="none" w:sz="0" w:space="0" w:color="auto"/>
          </w:divBdr>
          <w:divsChild>
            <w:div w:id="674577032">
              <w:marLeft w:val="0"/>
              <w:marRight w:val="0"/>
              <w:marTop w:val="0"/>
              <w:marBottom w:val="0"/>
              <w:divBdr>
                <w:top w:val="none" w:sz="0" w:space="0" w:color="auto"/>
                <w:left w:val="none" w:sz="0" w:space="0" w:color="auto"/>
                <w:bottom w:val="none" w:sz="0" w:space="0" w:color="auto"/>
                <w:right w:val="none" w:sz="0" w:space="0" w:color="auto"/>
              </w:divBdr>
              <w:divsChild>
                <w:div w:id="186216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14064">
      <w:bodyDiv w:val="1"/>
      <w:marLeft w:val="0"/>
      <w:marRight w:val="0"/>
      <w:marTop w:val="0"/>
      <w:marBottom w:val="0"/>
      <w:divBdr>
        <w:top w:val="none" w:sz="0" w:space="0" w:color="auto"/>
        <w:left w:val="none" w:sz="0" w:space="0" w:color="auto"/>
        <w:bottom w:val="none" w:sz="0" w:space="0" w:color="auto"/>
        <w:right w:val="none" w:sz="0" w:space="0" w:color="auto"/>
      </w:divBdr>
    </w:div>
    <w:div w:id="480780777">
      <w:bodyDiv w:val="1"/>
      <w:marLeft w:val="0"/>
      <w:marRight w:val="0"/>
      <w:marTop w:val="0"/>
      <w:marBottom w:val="0"/>
      <w:divBdr>
        <w:top w:val="none" w:sz="0" w:space="0" w:color="auto"/>
        <w:left w:val="none" w:sz="0" w:space="0" w:color="auto"/>
        <w:bottom w:val="none" w:sz="0" w:space="0" w:color="auto"/>
        <w:right w:val="none" w:sz="0" w:space="0" w:color="auto"/>
      </w:divBdr>
    </w:div>
    <w:div w:id="529339097">
      <w:bodyDiv w:val="1"/>
      <w:marLeft w:val="0"/>
      <w:marRight w:val="0"/>
      <w:marTop w:val="0"/>
      <w:marBottom w:val="0"/>
      <w:divBdr>
        <w:top w:val="none" w:sz="0" w:space="0" w:color="auto"/>
        <w:left w:val="none" w:sz="0" w:space="0" w:color="auto"/>
        <w:bottom w:val="none" w:sz="0" w:space="0" w:color="auto"/>
        <w:right w:val="none" w:sz="0" w:space="0" w:color="auto"/>
      </w:divBdr>
      <w:divsChild>
        <w:div w:id="1214148720">
          <w:marLeft w:val="0"/>
          <w:marRight w:val="0"/>
          <w:marTop w:val="0"/>
          <w:marBottom w:val="0"/>
          <w:divBdr>
            <w:top w:val="none" w:sz="0" w:space="0" w:color="auto"/>
            <w:left w:val="none" w:sz="0" w:space="0" w:color="auto"/>
            <w:bottom w:val="none" w:sz="0" w:space="0" w:color="auto"/>
            <w:right w:val="none" w:sz="0" w:space="0" w:color="auto"/>
          </w:divBdr>
          <w:divsChild>
            <w:div w:id="1257442620">
              <w:marLeft w:val="0"/>
              <w:marRight w:val="0"/>
              <w:marTop w:val="0"/>
              <w:marBottom w:val="0"/>
              <w:divBdr>
                <w:top w:val="none" w:sz="0" w:space="0" w:color="auto"/>
                <w:left w:val="none" w:sz="0" w:space="0" w:color="auto"/>
                <w:bottom w:val="none" w:sz="0" w:space="0" w:color="auto"/>
                <w:right w:val="none" w:sz="0" w:space="0" w:color="auto"/>
              </w:divBdr>
              <w:divsChild>
                <w:div w:id="195173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62236">
      <w:bodyDiv w:val="1"/>
      <w:marLeft w:val="0"/>
      <w:marRight w:val="0"/>
      <w:marTop w:val="0"/>
      <w:marBottom w:val="0"/>
      <w:divBdr>
        <w:top w:val="none" w:sz="0" w:space="0" w:color="auto"/>
        <w:left w:val="none" w:sz="0" w:space="0" w:color="auto"/>
        <w:bottom w:val="none" w:sz="0" w:space="0" w:color="auto"/>
        <w:right w:val="none" w:sz="0" w:space="0" w:color="auto"/>
      </w:divBdr>
      <w:divsChild>
        <w:div w:id="1600793948">
          <w:marLeft w:val="0"/>
          <w:marRight w:val="0"/>
          <w:marTop w:val="0"/>
          <w:marBottom w:val="0"/>
          <w:divBdr>
            <w:top w:val="none" w:sz="0" w:space="0" w:color="auto"/>
            <w:left w:val="none" w:sz="0" w:space="0" w:color="auto"/>
            <w:bottom w:val="none" w:sz="0" w:space="0" w:color="auto"/>
            <w:right w:val="none" w:sz="0" w:space="0" w:color="auto"/>
          </w:divBdr>
          <w:divsChild>
            <w:div w:id="1498884578">
              <w:marLeft w:val="0"/>
              <w:marRight w:val="0"/>
              <w:marTop w:val="0"/>
              <w:marBottom w:val="0"/>
              <w:divBdr>
                <w:top w:val="none" w:sz="0" w:space="0" w:color="auto"/>
                <w:left w:val="none" w:sz="0" w:space="0" w:color="auto"/>
                <w:bottom w:val="none" w:sz="0" w:space="0" w:color="auto"/>
                <w:right w:val="none" w:sz="0" w:space="0" w:color="auto"/>
              </w:divBdr>
              <w:divsChild>
                <w:div w:id="173695429">
                  <w:marLeft w:val="0"/>
                  <w:marRight w:val="0"/>
                  <w:marTop w:val="0"/>
                  <w:marBottom w:val="0"/>
                  <w:divBdr>
                    <w:top w:val="none" w:sz="0" w:space="0" w:color="auto"/>
                    <w:left w:val="none" w:sz="0" w:space="0" w:color="auto"/>
                    <w:bottom w:val="none" w:sz="0" w:space="0" w:color="auto"/>
                    <w:right w:val="none" w:sz="0" w:space="0" w:color="auto"/>
                  </w:divBdr>
                  <w:divsChild>
                    <w:div w:id="12847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771943">
      <w:bodyDiv w:val="1"/>
      <w:marLeft w:val="0"/>
      <w:marRight w:val="0"/>
      <w:marTop w:val="0"/>
      <w:marBottom w:val="0"/>
      <w:divBdr>
        <w:top w:val="none" w:sz="0" w:space="0" w:color="auto"/>
        <w:left w:val="none" w:sz="0" w:space="0" w:color="auto"/>
        <w:bottom w:val="none" w:sz="0" w:space="0" w:color="auto"/>
        <w:right w:val="none" w:sz="0" w:space="0" w:color="auto"/>
      </w:divBdr>
    </w:div>
    <w:div w:id="880559242">
      <w:bodyDiv w:val="1"/>
      <w:marLeft w:val="0"/>
      <w:marRight w:val="0"/>
      <w:marTop w:val="0"/>
      <w:marBottom w:val="0"/>
      <w:divBdr>
        <w:top w:val="none" w:sz="0" w:space="0" w:color="auto"/>
        <w:left w:val="none" w:sz="0" w:space="0" w:color="auto"/>
        <w:bottom w:val="none" w:sz="0" w:space="0" w:color="auto"/>
        <w:right w:val="none" w:sz="0" w:space="0" w:color="auto"/>
      </w:divBdr>
    </w:div>
    <w:div w:id="1078599240">
      <w:bodyDiv w:val="1"/>
      <w:marLeft w:val="0"/>
      <w:marRight w:val="0"/>
      <w:marTop w:val="0"/>
      <w:marBottom w:val="0"/>
      <w:divBdr>
        <w:top w:val="none" w:sz="0" w:space="0" w:color="auto"/>
        <w:left w:val="none" w:sz="0" w:space="0" w:color="auto"/>
        <w:bottom w:val="none" w:sz="0" w:space="0" w:color="auto"/>
        <w:right w:val="none" w:sz="0" w:space="0" w:color="auto"/>
      </w:divBdr>
      <w:divsChild>
        <w:div w:id="1738017758">
          <w:marLeft w:val="0"/>
          <w:marRight w:val="0"/>
          <w:marTop w:val="0"/>
          <w:marBottom w:val="0"/>
          <w:divBdr>
            <w:top w:val="none" w:sz="0" w:space="0" w:color="auto"/>
            <w:left w:val="none" w:sz="0" w:space="0" w:color="auto"/>
            <w:bottom w:val="none" w:sz="0" w:space="0" w:color="auto"/>
            <w:right w:val="none" w:sz="0" w:space="0" w:color="auto"/>
          </w:divBdr>
          <w:divsChild>
            <w:div w:id="1180850959">
              <w:marLeft w:val="0"/>
              <w:marRight w:val="0"/>
              <w:marTop w:val="0"/>
              <w:marBottom w:val="0"/>
              <w:divBdr>
                <w:top w:val="none" w:sz="0" w:space="0" w:color="auto"/>
                <w:left w:val="none" w:sz="0" w:space="0" w:color="auto"/>
                <w:bottom w:val="none" w:sz="0" w:space="0" w:color="auto"/>
                <w:right w:val="none" w:sz="0" w:space="0" w:color="auto"/>
              </w:divBdr>
              <w:divsChild>
                <w:div w:id="18841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9707">
      <w:bodyDiv w:val="1"/>
      <w:marLeft w:val="0"/>
      <w:marRight w:val="0"/>
      <w:marTop w:val="0"/>
      <w:marBottom w:val="0"/>
      <w:divBdr>
        <w:top w:val="none" w:sz="0" w:space="0" w:color="auto"/>
        <w:left w:val="none" w:sz="0" w:space="0" w:color="auto"/>
        <w:bottom w:val="none" w:sz="0" w:space="0" w:color="auto"/>
        <w:right w:val="none" w:sz="0" w:space="0" w:color="auto"/>
      </w:divBdr>
      <w:divsChild>
        <w:div w:id="1871602353">
          <w:marLeft w:val="0"/>
          <w:marRight w:val="0"/>
          <w:marTop w:val="0"/>
          <w:marBottom w:val="0"/>
          <w:divBdr>
            <w:top w:val="none" w:sz="0" w:space="0" w:color="auto"/>
            <w:left w:val="none" w:sz="0" w:space="0" w:color="auto"/>
            <w:bottom w:val="none" w:sz="0" w:space="0" w:color="auto"/>
            <w:right w:val="none" w:sz="0" w:space="0" w:color="auto"/>
          </w:divBdr>
          <w:divsChild>
            <w:div w:id="1213149620">
              <w:marLeft w:val="0"/>
              <w:marRight w:val="0"/>
              <w:marTop w:val="0"/>
              <w:marBottom w:val="0"/>
              <w:divBdr>
                <w:top w:val="none" w:sz="0" w:space="0" w:color="auto"/>
                <w:left w:val="none" w:sz="0" w:space="0" w:color="auto"/>
                <w:bottom w:val="none" w:sz="0" w:space="0" w:color="auto"/>
                <w:right w:val="none" w:sz="0" w:space="0" w:color="auto"/>
              </w:divBdr>
              <w:divsChild>
                <w:div w:id="1840805291">
                  <w:marLeft w:val="0"/>
                  <w:marRight w:val="0"/>
                  <w:marTop w:val="0"/>
                  <w:marBottom w:val="0"/>
                  <w:divBdr>
                    <w:top w:val="none" w:sz="0" w:space="0" w:color="auto"/>
                    <w:left w:val="none" w:sz="0" w:space="0" w:color="auto"/>
                    <w:bottom w:val="none" w:sz="0" w:space="0" w:color="auto"/>
                    <w:right w:val="none" w:sz="0" w:space="0" w:color="auto"/>
                  </w:divBdr>
                  <w:divsChild>
                    <w:div w:id="19628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890411">
      <w:bodyDiv w:val="1"/>
      <w:marLeft w:val="0"/>
      <w:marRight w:val="0"/>
      <w:marTop w:val="0"/>
      <w:marBottom w:val="0"/>
      <w:divBdr>
        <w:top w:val="none" w:sz="0" w:space="0" w:color="auto"/>
        <w:left w:val="none" w:sz="0" w:space="0" w:color="auto"/>
        <w:bottom w:val="none" w:sz="0" w:space="0" w:color="auto"/>
        <w:right w:val="none" w:sz="0" w:space="0" w:color="auto"/>
      </w:divBdr>
      <w:divsChild>
        <w:div w:id="1642156353">
          <w:marLeft w:val="0"/>
          <w:marRight w:val="0"/>
          <w:marTop w:val="0"/>
          <w:marBottom w:val="0"/>
          <w:divBdr>
            <w:top w:val="none" w:sz="0" w:space="0" w:color="auto"/>
            <w:left w:val="none" w:sz="0" w:space="0" w:color="auto"/>
            <w:bottom w:val="none" w:sz="0" w:space="0" w:color="auto"/>
            <w:right w:val="none" w:sz="0" w:space="0" w:color="auto"/>
          </w:divBdr>
          <w:divsChild>
            <w:div w:id="319384025">
              <w:marLeft w:val="0"/>
              <w:marRight w:val="0"/>
              <w:marTop w:val="0"/>
              <w:marBottom w:val="0"/>
              <w:divBdr>
                <w:top w:val="none" w:sz="0" w:space="0" w:color="auto"/>
                <w:left w:val="none" w:sz="0" w:space="0" w:color="auto"/>
                <w:bottom w:val="none" w:sz="0" w:space="0" w:color="auto"/>
                <w:right w:val="none" w:sz="0" w:space="0" w:color="auto"/>
              </w:divBdr>
              <w:divsChild>
                <w:div w:id="157215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01174">
      <w:bodyDiv w:val="1"/>
      <w:marLeft w:val="0"/>
      <w:marRight w:val="0"/>
      <w:marTop w:val="0"/>
      <w:marBottom w:val="0"/>
      <w:divBdr>
        <w:top w:val="none" w:sz="0" w:space="0" w:color="auto"/>
        <w:left w:val="none" w:sz="0" w:space="0" w:color="auto"/>
        <w:bottom w:val="none" w:sz="0" w:space="0" w:color="auto"/>
        <w:right w:val="none" w:sz="0" w:space="0" w:color="auto"/>
      </w:divBdr>
      <w:divsChild>
        <w:div w:id="419982903">
          <w:marLeft w:val="0"/>
          <w:marRight w:val="0"/>
          <w:marTop w:val="0"/>
          <w:marBottom w:val="0"/>
          <w:divBdr>
            <w:top w:val="none" w:sz="0" w:space="0" w:color="auto"/>
            <w:left w:val="none" w:sz="0" w:space="0" w:color="auto"/>
            <w:bottom w:val="none" w:sz="0" w:space="0" w:color="auto"/>
            <w:right w:val="none" w:sz="0" w:space="0" w:color="auto"/>
          </w:divBdr>
          <w:divsChild>
            <w:div w:id="2025206855">
              <w:marLeft w:val="0"/>
              <w:marRight w:val="0"/>
              <w:marTop w:val="0"/>
              <w:marBottom w:val="0"/>
              <w:divBdr>
                <w:top w:val="none" w:sz="0" w:space="0" w:color="auto"/>
                <w:left w:val="none" w:sz="0" w:space="0" w:color="auto"/>
                <w:bottom w:val="none" w:sz="0" w:space="0" w:color="auto"/>
                <w:right w:val="none" w:sz="0" w:space="0" w:color="auto"/>
              </w:divBdr>
              <w:divsChild>
                <w:div w:id="3494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589750">
      <w:bodyDiv w:val="1"/>
      <w:marLeft w:val="0"/>
      <w:marRight w:val="0"/>
      <w:marTop w:val="0"/>
      <w:marBottom w:val="0"/>
      <w:divBdr>
        <w:top w:val="none" w:sz="0" w:space="0" w:color="auto"/>
        <w:left w:val="none" w:sz="0" w:space="0" w:color="auto"/>
        <w:bottom w:val="none" w:sz="0" w:space="0" w:color="auto"/>
        <w:right w:val="none" w:sz="0" w:space="0" w:color="auto"/>
      </w:divBdr>
      <w:divsChild>
        <w:div w:id="487746807">
          <w:marLeft w:val="0"/>
          <w:marRight w:val="0"/>
          <w:marTop w:val="0"/>
          <w:marBottom w:val="0"/>
          <w:divBdr>
            <w:top w:val="none" w:sz="0" w:space="0" w:color="auto"/>
            <w:left w:val="none" w:sz="0" w:space="0" w:color="auto"/>
            <w:bottom w:val="none" w:sz="0" w:space="0" w:color="auto"/>
            <w:right w:val="none" w:sz="0" w:space="0" w:color="auto"/>
          </w:divBdr>
          <w:divsChild>
            <w:div w:id="1818768298">
              <w:marLeft w:val="0"/>
              <w:marRight w:val="0"/>
              <w:marTop w:val="0"/>
              <w:marBottom w:val="0"/>
              <w:divBdr>
                <w:top w:val="none" w:sz="0" w:space="0" w:color="auto"/>
                <w:left w:val="none" w:sz="0" w:space="0" w:color="auto"/>
                <w:bottom w:val="none" w:sz="0" w:space="0" w:color="auto"/>
                <w:right w:val="none" w:sz="0" w:space="0" w:color="auto"/>
              </w:divBdr>
              <w:divsChild>
                <w:div w:id="65418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03915">
      <w:bodyDiv w:val="1"/>
      <w:marLeft w:val="0"/>
      <w:marRight w:val="0"/>
      <w:marTop w:val="0"/>
      <w:marBottom w:val="0"/>
      <w:divBdr>
        <w:top w:val="none" w:sz="0" w:space="0" w:color="auto"/>
        <w:left w:val="none" w:sz="0" w:space="0" w:color="auto"/>
        <w:bottom w:val="none" w:sz="0" w:space="0" w:color="auto"/>
        <w:right w:val="none" w:sz="0" w:space="0" w:color="auto"/>
      </w:divBdr>
      <w:divsChild>
        <w:div w:id="616451140">
          <w:marLeft w:val="0"/>
          <w:marRight w:val="0"/>
          <w:marTop w:val="0"/>
          <w:marBottom w:val="0"/>
          <w:divBdr>
            <w:top w:val="none" w:sz="0" w:space="0" w:color="auto"/>
            <w:left w:val="none" w:sz="0" w:space="0" w:color="auto"/>
            <w:bottom w:val="none" w:sz="0" w:space="0" w:color="auto"/>
            <w:right w:val="none" w:sz="0" w:space="0" w:color="auto"/>
          </w:divBdr>
          <w:divsChild>
            <w:div w:id="881861535">
              <w:marLeft w:val="0"/>
              <w:marRight w:val="0"/>
              <w:marTop w:val="0"/>
              <w:marBottom w:val="0"/>
              <w:divBdr>
                <w:top w:val="none" w:sz="0" w:space="0" w:color="auto"/>
                <w:left w:val="none" w:sz="0" w:space="0" w:color="auto"/>
                <w:bottom w:val="none" w:sz="0" w:space="0" w:color="auto"/>
                <w:right w:val="none" w:sz="0" w:space="0" w:color="auto"/>
              </w:divBdr>
              <w:divsChild>
                <w:div w:id="167564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07546">
      <w:bodyDiv w:val="1"/>
      <w:marLeft w:val="0"/>
      <w:marRight w:val="0"/>
      <w:marTop w:val="0"/>
      <w:marBottom w:val="0"/>
      <w:divBdr>
        <w:top w:val="none" w:sz="0" w:space="0" w:color="auto"/>
        <w:left w:val="none" w:sz="0" w:space="0" w:color="auto"/>
        <w:bottom w:val="none" w:sz="0" w:space="0" w:color="auto"/>
        <w:right w:val="none" w:sz="0" w:space="0" w:color="auto"/>
      </w:divBdr>
      <w:divsChild>
        <w:div w:id="1982929120">
          <w:marLeft w:val="0"/>
          <w:marRight w:val="0"/>
          <w:marTop w:val="0"/>
          <w:marBottom w:val="0"/>
          <w:divBdr>
            <w:top w:val="none" w:sz="0" w:space="0" w:color="auto"/>
            <w:left w:val="none" w:sz="0" w:space="0" w:color="auto"/>
            <w:bottom w:val="none" w:sz="0" w:space="0" w:color="auto"/>
            <w:right w:val="none" w:sz="0" w:space="0" w:color="auto"/>
          </w:divBdr>
          <w:divsChild>
            <w:div w:id="1040402006">
              <w:marLeft w:val="0"/>
              <w:marRight w:val="0"/>
              <w:marTop w:val="0"/>
              <w:marBottom w:val="0"/>
              <w:divBdr>
                <w:top w:val="none" w:sz="0" w:space="0" w:color="auto"/>
                <w:left w:val="none" w:sz="0" w:space="0" w:color="auto"/>
                <w:bottom w:val="none" w:sz="0" w:space="0" w:color="auto"/>
                <w:right w:val="none" w:sz="0" w:space="0" w:color="auto"/>
              </w:divBdr>
              <w:divsChild>
                <w:div w:id="47900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11187">
      <w:bodyDiv w:val="1"/>
      <w:marLeft w:val="0"/>
      <w:marRight w:val="0"/>
      <w:marTop w:val="0"/>
      <w:marBottom w:val="0"/>
      <w:divBdr>
        <w:top w:val="none" w:sz="0" w:space="0" w:color="auto"/>
        <w:left w:val="none" w:sz="0" w:space="0" w:color="auto"/>
        <w:bottom w:val="none" w:sz="0" w:space="0" w:color="auto"/>
        <w:right w:val="none" w:sz="0" w:space="0" w:color="auto"/>
      </w:divBdr>
    </w:div>
    <w:div w:id="1749568663">
      <w:bodyDiv w:val="1"/>
      <w:marLeft w:val="0"/>
      <w:marRight w:val="0"/>
      <w:marTop w:val="0"/>
      <w:marBottom w:val="0"/>
      <w:divBdr>
        <w:top w:val="none" w:sz="0" w:space="0" w:color="auto"/>
        <w:left w:val="none" w:sz="0" w:space="0" w:color="auto"/>
        <w:bottom w:val="none" w:sz="0" w:space="0" w:color="auto"/>
        <w:right w:val="none" w:sz="0" w:space="0" w:color="auto"/>
      </w:divBdr>
    </w:div>
    <w:div w:id="1776905341">
      <w:bodyDiv w:val="1"/>
      <w:marLeft w:val="0"/>
      <w:marRight w:val="0"/>
      <w:marTop w:val="0"/>
      <w:marBottom w:val="0"/>
      <w:divBdr>
        <w:top w:val="none" w:sz="0" w:space="0" w:color="auto"/>
        <w:left w:val="none" w:sz="0" w:space="0" w:color="auto"/>
        <w:bottom w:val="none" w:sz="0" w:space="0" w:color="auto"/>
        <w:right w:val="none" w:sz="0" w:space="0" w:color="auto"/>
      </w:divBdr>
    </w:div>
    <w:div w:id="1889144964">
      <w:bodyDiv w:val="1"/>
      <w:marLeft w:val="0"/>
      <w:marRight w:val="0"/>
      <w:marTop w:val="0"/>
      <w:marBottom w:val="0"/>
      <w:divBdr>
        <w:top w:val="none" w:sz="0" w:space="0" w:color="auto"/>
        <w:left w:val="none" w:sz="0" w:space="0" w:color="auto"/>
        <w:bottom w:val="none" w:sz="0" w:space="0" w:color="auto"/>
        <w:right w:val="none" w:sz="0" w:space="0" w:color="auto"/>
      </w:divBdr>
    </w:div>
    <w:div w:id="1907884251">
      <w:bodyDiv w:val="1"/>
      <w:marLeft w:val="0"/>
      <w:marRight w:val="0"/>
      <w:marTop w:val="0"/>
      <w:marBottom w:val="0"/>
      <w:divBdr>
        <w:top w:val="none" w:sz="0" w:space="0" w:color="auto"/>
        <w:left w:val="none" w:sz="0" w:space="0" w:color="auto"/>
        <w:bottom w:val="none" w:sz="0" w:space="0" w:color="auto"/>
        <w:right w:val="none" w:sz="0" w:space="0" w:color="auto"/>
      </w:divBdr>
    </w:div>
    <w:div w:id="1977299124">
      <w:bodyDiv w:val="1"/>
      <w:marLeft w:val="0"/>
      <w:marRight w:val="0"/>
      <w:marTop w:val="0"/>
      <w:marBottom w:val="0"/>
      <w:divBdr>
        <w:top w:val="none" w:sz="0" w:space="0" w:color="auto"/>
        <w:left w:val="none" w:sz="0" w:space="0" w:color="auto"/>
        <w:bottom w:val="none" w:sz="0" w:space="0" w:color="auto"/>
        <w:right w:val="none" w:sz="0" w:space="0" w:color="auto"/>
      </w:divBdr>
      <w:divsChild>
        <w:div w:id="1205361920">
          <w:marLeft w:val="0"/>
          <w:marRight w:val="0"/>
          <w:marTop w:val="0"/>
          <w:marBottom w:val="0"/>
          <w:divBdr>
            <w:top w:val="none" w:sz="0" w:space="0" w:color="auto"/>
            <w:left w:val="none" w:sz="0" w:space="0" w:color="auto"/>
            <w:bottom w:val="none" w:sz="0" w:space="0" w:color="auto"/>
            <w:right w:val="none" w:sz="0" w:space="0" w:color="auto"/>
          </w:divBdr>
          <w:divsChild>
            <w:div w:id="910693930">
              <w:marLeft w:val="0"/>
              <w:marRight w:val="0"/>
              <w:marTop w:val="0"/>
              <w:marBottom w:val="0"/>
              <w:divBdr>
                <w:top w:val="none" w:sz="0" w:space="0" w:color="auto"/>
                <w:left w:val="none" w:sz="0" w:space="0" w:color="auto"/>
                <w:bottom w:val="none" w:sz="0" w:space="0" w:color="auto"/>
                <w:right w:val="none" w:sz="0" w:space="0" w:color="auto"/>
              </w:divBdr>
              <w:divsChild>
                <w:div w:id="13437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2455</Words>
  <Characters>184998</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cp:lastModifiedBy>
  <cp:revision>3</cp:revision>
  <dcterms:created xsi:type="dcterms:W3CDTF">2023-01-17T12:07:00Z</dcterms:created>
  <dcterms:modified xsi:type="dcterms:W3CDTF">2023-01-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LPG3Jyb"/&gt;&lt;style id="http://www.zotero.org/styles/association-for-computing-machinery"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